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2521C" w14:textId="77777777" w:rsidR="0087445E" w:rsidRDefault="0087445E" w:rsidP="0087445E">
      <w:pPr>
        <w:tabs>
          <w:tab w:val="center" w:pos="4680"/>
          <w:tab w:val="right" w:pos="9360"/>
        </w:tabs>
        <w:rPr>
          <w:rFonts w:ascii="Times New Roman" w:eastAsiaTheme="majorEastAsia" w:hAnsi="Times New Roman" w:cs="Times New Roman"/>
          <w:spacing w:val="-10"/>
          <w:kern w:val="28"/>
        </w:rPr>
      </w:pPr>
    </w:p>
    <w:p w14:paraId="7A7699F8" w14:textId="49946898" w:rsidR="00391841" w:rsidRPr="0087445E" w:rsidRDefault="0087445E" w:rsidP="0087445E">
      <w:pPr>
        <w:tabs>
          <w:tab w:val="center" w:pos="4680"/>
          <w:tab w:val="right" w:pos="9360"/>
        </w:tabs>
        <w:jc w:val="center"/>
        <w:rPr>
          <w:rFonts w:ascii="Times New Roman" w:hAnsi="Times New Roman" w:cs="Times New Roman"/>
        </w:rPr>
      </w:pPr>
      <w:r w:rsidRPr="0087445E">
        <w:rPr>
          <w:rFonts w:ascii="Times New Roman" w:hAnsi="Times New Roman" w:cs="Times New Roman"/>
        </w:rPr>
        <w:t xml:space="preserve">Using Cadence to Predict the Walk-to-Run Transition in Children and Adolescents: A Logistic Regression </w:t>
      </w:r>
      <w:commentRangeStart w:id="0"/>
      <w:r w:rsidRPr="0087445E">
        <w:rPr>
          <w:rFonts w:ascii="Times New Roman" w:hAnsi="Times New Roman" w:cs="Times New Roman"/>
        </w:rPr>
        <w:t>Approach</w:t>
      </w:r>
      <w:commentRangeEnd w:id="0"/>
      <w:r>
        <w:rPr>
          <w:rStyle w:val="CommentReference"/>
        </w:rPr>
        <w:commentReference w:id="0"/>
      </w:r>
    </w:p>
    <w:p w14:paraId="751DB65D" w14:textId="77777777" w:rsidR="00CA1B38" w:rsidRDefault="00CA1B38" w:rsidP="00CA1B38">
      <w:pPr>
        <w:jc w:val="center"/>
        <w:rPr>
          <w:rFonts w:ascii="Times New Roman" w:hAnsi="Times New Roman" w:cs="Times New Roman"/>
        </w:rPr>
      </w:pPr>
    </w:p>
    <w:p w14:paraId="7307CD6F" w14:textId="2B6C4EF4" w:rsidR="00391841" w:rsidRPr="00B059C7" w:rsidRDefault="00CA1B38" w:rsidP="00CA1B38">
      <w:pPr>
        <w:jc w:val="center"/>
        <w:rPr>
          <w:rFonts w:ascii="Times New Roman" w:hAnsi="Times New Roman" w:cs="Times New Roman"/>
        </w:rPr>
      </w:pPr>
      <w:r>
        <w:rPr>
          <w:rFonts w:ascii="Times New Roman" w:hAnsi="Times New Roman" w:cs="Times New Roman"/>
        </w:rPr>
        <w:t xml:space="preserve">Date of submission: </w:t>
      </w:r>
      <w:commentRangeStart w:id="1"/>
      <w:r>
        <w:rPr>
          <w:rFonts w:ascii="Times New Roman" w:hAnsi="Times New Roman" w:cs="Times New Roman"/>
        </w:rPr>
        <w:t>XX</w:t>
      </w:r>
      <w:commentRangeEnd w:id="1"/>
      <w:r>
        <w:rPr>
          <w:rStyle w:val="CommentReference"/>
        </w:rPr>
        <w:commentReference w:id="1"/>
      </w:r>
      <w:r>
        <w:rPr>
          <w:rFonts w:ascii="Times New Roman" w:hAnsi="Times New Roman" w:cs="Times New Roman"/>
        </w:rPr>
        <w:t xml:space="preserve"> July, 2019</w:t>
      </w:r>
    </w:p>
    <w:p w14:paraId="140EFFBA" w14:textId="77777777" w:rsidR="00C85FDA" w:rsidRDefault="00C85FDA">
      <w:pPr>
        <w:spacing w:line="240" w:lineRule="auto"/>
        <w:rPr>
          <w:rFonts w:ascii="Times New Roman" w:hAnsi="Times New Roman" w:cs="Times New Roman"/>
          <w:bCs/>
        </w:rPr>
      </w:pPr>
      <w:r>
        <w:rPr>
          <w:rFonts w:ascii="Times New Roman" w:hAnsi="Times New Roman" w:cs="Times New Roman"/>
          <w:bCs/>
        </w:rPr>
        <w:br w:type="page"/>
      </w:r>
    </w:p>
    <w:p w14:paraId="27BB49E7" w14:textId="7A4DC1C1" w:rsidR="00524635" w:rsidRPr="007722B1" w:rsidRDefault="00524635" w:rsidP="00524635">
      <w:pPr>
        <w:jc w:val="center"/>
        <w:rPr>
          <w:rFonts w:ascii="Times New Roman" w:hAnsi="Times New Roman" w:cs="Times New Roman"/>
          <w:bCs/>
        </w:rPr>
      </w:pPr>
      <w:r w:rsidRPr="007722B1">
        <w:rPr>
          <w:rFonts w:ascii="Times New Roman" w:hAnsi="Times New Roman" w:cs="Times New Roman"/>
          <w:bCs/>
        </w:rPr>
        <w:lastRenderedPageBreak/>
        <w:t>Abstract</w:t>
      </w:r>
    </w:p>
    <w:p w14:paraId="17D436B8" w14:textId="2E12F12E" w:rsidR="00080FCA" w:rsidRPr="00B059C7" w:rsidRDefault="00536DFB" w:rsidP="00796EA6">
      <w:pPr>
        <w:rPr>
          <w:rFonts w:ascii="Times New Roman" w:hAnsi="Times New Roman" w:cs="Times New Roman"/>
        </w:rPr>
      </w:pPr>
      <w:r w:rsidRPr="00B059C7">
        <w:rPr>
          <w:rFonts w:ascii="Times New Roman" w:hAnsi="Times New Roman" w:cs="Times New Roman"/>
          <w:b/>
        </w:rPr>
        <w:t>Background:</w:t>
      </w:r>
      <w:r w:rsidR="00693A38" w:rsidRPr="00B059C7">
        <w:rPr>
          <w:rFonts w:ascii="Times New Roman" w:hAnsi="Times New Roman" w:cs="Times New Roman"/>
        </w:rPr>
        <w:t xml:space="preserve"> </w:t>
      </w:r>
      <w:r w:rsidR="00FC4281" w:rsidRPr="00B059C7">
        <w:rPr>
          <w:rFonts w:ascii="Times New Roman" w:hAnsi="Times New Roman" w:cs="Times New Roman"/>
        </w:rPr>
        <w:t xml:space="preserve">Preliminary evidence suggests that the </w:t>
      </w:r>
      <w:r w:rsidR="00693A38" w:rsidRPr="00B059C7">
        <w:rPr>
          <w:rFonts w:ascii="Times New Roman" w:hAnsi="Times New Roman" w:cs="Times New Roman"/>
        </w:rPr>
        <w:t>transition from walking to running</w:t>
      </w:r>
      <w:r w:rsidR="000718C0" w:rsidRPr="00B059C7">
        <w:rPr>
          <w:rFonts w:ascii="Times New Roman" w:hAnsi="Times New Roman" w:cs="Times New Roman"/>
        </w:rPr>
        <w:t>, i.e., preferred transition cadence,</w:t>
      </w:r>
      <w:r w:rsidR="00693A38" w:rsidRPr="00B059C7">
        <w:rPr>
          <w:rFonts w:ascii="Times New Roman" w:hAnsi="Times New Roman" w:cs="Times New Roman"/>
        </w:rPr>
        <w:t xml:space="preserve"> </w:t>
      </w:r>
      <w:r w:rsidR="00DF1F4F" w:rsidRPr="00B059C7">
        <w:rPr>
          <w:rFonts w:ascii="Times New Roman" w:hAnsi="Times New Roman" w:cs="Times New Roman"/>
        </w:rPr>
        <w:t>occurs</w:t>
      </w:r>
      <w:r w:rsidR="00693A38" w:rsidRPr="00B059C7">
        <w:rPr>
          <w:rFonts w:ascii="Times New Roman" w:hAnsi="Times New Roman" w:cs="Times New Roman"/>
        </w:rPr>
        <w:t xml:space="preserve"> in adults at </w:t>
      </w:r>
      <w:r w:rsidR="00FC4281" w:rsidRPr="00B059C7">
        <w:rPr>
          <w:rFonts w:ascii="Times New Roman" w:hAnsi="Times New Roman" w:cs="Times New Roman"/>
        </w:rPr>
        <w:sym w:font="Symbol" w:char="F040"/>
      </w:r>
      <w:r w:rsidR="00693A38" w:rsidRPr="00B059C7">
        <w:rPr>
          <w:rFonts w:ascii="Times New Roman" w:hAnsi="Times New Roman" w:cs="Times New Roman"/>
        </w:rPr>
        <w:t xml:space="preserve">140 steps/min. It is unknown when this transition occurs in children and adolescents, </w:t>
      </w:r>
      <w:r w:rsidR="009515D4" w:rsidRPr="00B059C7">
        <w:rPr>
          <w:rFonts w:ascii="Times New Roman" w:hAnsi="Times New Roman" w:cs="Times New Roman"/>
        </w:rPr>
        <w:t>and</w:t>
      </w:r>
      <w:r w:rsidR="00693A38" w:rsidRPr="00B059C7">
        <w:rPr>
          <w:rFonts w:ascii="Times New Roman" w:hAnsi="Times New Roman" w:cs="Times New Roman"/>
        </w:rPr>
        <w:t xml:space="preserve"> to what extent individual characteristics, such as age </w:t>
      </w:r>
      <w:r w:rsidR="00445EFB" w:rsidRPr="00B059C7">
        <w:rPr>
          <w:rFonts w:ascii="Times New Roman" w:hAnsi="Times New Roman" w:cs="Times New Roman"/>
        </w:rPr>
        <w:t>or</w:t>
      </w:r>
      <w:r w:rsidR="00693A38" w:rsidRPr="00B059C7">
        <w:rPr>
          <w:rFonts w:ascii="Times New Roman" w:hAnsi="Times New Roman" w:cs="Times New Roman"/>
        </w:rPr>
        <w:t xml:space="preserve"> </w:t>
      </w:r>
      <w:r w:rsidR="004118EE" w:rsidRPr="00B059C7">
        <w:rPr>
          <w:rFonts w:ascii="Times New Roman" w:hAnsi="Times New Roman" w:cs="Times New Roman"/>
        </w:rPr>
        <w:t>height</w:t>
      </w:r>
      <w:r w:rsidR="00445EFB" w:rsidRPr="00B059C7">
        <w:rPr>
          <w:rFonts w:ascii="Times New Roman" w:hAnsi="Times New Roman" w:cs="Times New Roman"/>
        </w:rPr>
        <w:t>, impact this threshold</w:t>
      </w:r>
      <w:r w:rsidR="00693A38" w:rsidRPr="00B059C7">
        <w:rPr>
          <w:rFonts w:ascii="Times New Roman" w:hAnsi="Times New Roman" w:cs="Times New Roman"/>
        </w:rPr>
        <w:t xml:space="preserve">. </w:t>
      </w:r>
      <w:r w:rsidR="00ED204C" w:rsidRPr="00B059C7">
        <w:rPr>
          <w:rFonts w:ascii="Times New Roman" w:hAnsi="Times New Roman" w:cs="Times New Roman"/>
        </w:rPr>
        <w:t>Understanding which cadences correspond to walking versus running</w:t>
      </w:r>
      <w:r w:rsidR="000718C0" w:rsidRPr="00B059C7">
        <w:rPr>
          <w:rFonts w:ascii="Times New Roman" w:hAnsi="Times New Roman" w:cs="Times New Roman"/>
        </w:rPr>
        <w:t xml:space="preserve"> </w:t>
      </w:r>
      <w:r w:rsidR="00FC4281" w:rsidRPr="00B059C7">
        <w:rPr>
          <w:rFonts w:ascii="Times New Roman" w:hAnsi="Times New Roman" w:cs="Times New Roman"/>
        </w:rPr>
        <w:t>can inform</w:t>
      </w:r>
      <w:r w:rsidR="00ED204C" w:rsidRPr="00B059C7">
        <w:rPr>
          <w:rFonts w:ascii="Times New Roman" w:hAnsi="Times New Roman" w:cs="Times New Roman"/>
        </w:rPr>
        <w:t xml:space="preserve"> physical activity research using wearable sensors.</w:t>
      </w:r>
      <w:r w:rsidR="001F15AC" w:rsidRPr="00B059C7">
        <w:rPr>
          <w:rFonts w:ascii="Times New Roman" w:hAnsi="Times New Roman" w:cs="Times New Roman"/>
        </w:rPr>
        <w:t xml:space="preserve"> </w:t>
      </w:r>
      <w:r w:rsidRPr="00B059C7">
        <w:rPr>
          <w:rFonts w:ascii="Times New Roman" w:hAnsi="Times New Roman" w:cs="Times New Roman"/>
          <w:b/>
        </w:rPr>
        <w:t>Purpose:</w:t>
      </w:r>
      <w:r w:rsidR="00693A38" w:rsidRPr="00B059C7">
        <w:rPr>
          <w:rFonts w:ascii="Times New Roman" w:hAnsi="Times New Roman" w:cs="Times New Roman"/>
          <w:b/>
        </w:rPr>
        <w:t xml:space="preserve"> </w:t>
      </w:r>
      <w:r w:rsidR="00693A38" w:rsidRPr="00B059C7">
        <w:rPr>
          <w:rFonts w:ascii="Times New Roman" w:hAnsi="Times New Roman" w:cs="Times New Roman"/>
        </w:rPr>
        <w:t xml:space="preserve">To </w:t>
      </w:r>
      <w:r w:rsidR="009515D4" w:rsidRPr="00B059C7">
        <w:rPr>
          <w:rFonts w:ascii="Times New Roman" w:hAnsi="Times New Roman" w:cs="Times New Roman"/>
        </w:rPr>
        <w:t>develop a model to predict age- and anthropometry-specific preferred transition cadences in individuals 6-20 years old (i.e., across the developmental lifespan)</w:t>
      </w:r>
      <w:r w:rsidR="00693A38"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Methods:</w:t>
      </w:r>
      <w:r w:rsidR="00E02F9B" w:rsidRPr="00B059C7">
        <w:rPr>
          <w:rFonts w:ascii="Times New Roman" w:hAnsi="Times New Roman" w:cs="Times New Roman"/>
          <w:b/>
        </w:rPr>
        <w:t xml:space="preserve"> </w:t>
      </w:r>
      <w:r w:rsidR="00354F2C" w:rsidRPr="00B059C7">
        <w:rPr>
          <w:rFonts w:ascii="Times New Roman" w:hAnsi="Times New Roman" w:cs="Times New Roman"/>
        </w:rPr>
        <w:t>Sixty-nine</w:t>
      </w:r>
      <w:r w:rsidR="00E02F9B" w:rsidRPr="00B059C7">
        <w:rPr>
          <w:rFonts w:ascii="Times New Roman" w:hAnsi="Times New Roman" w:cs="Times New Roman"/>
        </w:rPr>
        <w:t xml:space="preserve"> children and adolescents 6 to 20 years</w:t>
      </w:r>
      <w:r w:rsidR="00C1163E" w:rsidRPr="00B059C7">
        <w:rPr>
          <w:rFonts w:ascii="Times New Roman" w:hAnsi="Times New Roman" w:cs="Times New Roman"/>
        </w:rPr>
        <w:t xml:space="preserve"> of age</w:t>
      </w:r>
      <w:r w:rsidR="00E02F9B" w:rsidRPr="00B059C7">
        <w:rPr>
          <w:rFonts w:ascii="Times New Roman" w:hAnsi="Times New Roman" w:cs="Times New Roman"/>
        </w:rPr>
        <w:t xml:space="preserve"> performed sequentially faster </w:t>
      </w:r>
      <w:r w:rsidR="00C85EEE" w:rsidRPr="00B059C7">
        <w:rPr>
          <w:rFonts w:ascii="Times New Roman" w:hAnsi="Times New Roman" w:cs="Times New Roman"/>
        </w:rPr>
        <w:t xml:space="preserve">5-min </w:t>
      </w:r>
      <w:r w:rsidR="00E02F9B" w:rsidRPr="00B059C7">
        <w:rPr>
          <w:rFonts w:ascii="Times New Roman" w:hAnsi="Times New Roman" w:cs="Times New Roman"/>
        </w:rPr>
        <w:t xml:space="preserve">treadmill walking trials, starting at </w:t>
      </w:r>
      <w:r w:rsidR="003812F2" w:rsidRPr="00B059C7">
        <w:rPr>
          <w:rFonts w:ascii="Times New Roman" w:hAnsi="Times New Roman" w:cs="Times New Roman"/>
        </w:rPr>
        <w:t>0</w:t>
      </w:r>
      <w:r w:rsidR="00E02F9B" w:rsidRPr="00B059C7">
        <w:rPr>
          <w:rFonts w:ascii="Times New Roman" w:hAnsi="Times New Roman" w:cs="Times New Roman"/>
        </w:rPr>
        <w:t>.</w:t>
      </w:r>
      <w:r w:rsidR="003812F2" w:rsidRPr="00B059C7">
        <w:rPr>
          <w:rFonts w:ascii="Times New Roman" w:hAnsi="Times New Roman" w:cs="Times New Roman"/>
        </w:rPr>
        <w:t>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i.e., 0.5 mph) and increasing </w:t>
      </w:r>
      <w:r w:rsidR="00C85EEE" w:rsidRPr="00B059C7">
        <w:rPr>
          <w:rFonts w:ascii="Times New Roman" w:hAnsi="Times New Roman" w:cs="Times New Roman"/>
        </w:rPr>
        <w:t>by</w:t>
      </w:r>
      <w:r w:rsidR="00E02F9B" w:rsidRPr="00B059C7">
        <w:rPr>
          <w:rFonts w:ascii="Times New Roman" w:hAnsi="Times New Roman" w:cs="Times New Roman"/>
        </w:rPr>
        <w:t xml:space="preserve"> </w:t>
      </w:r>
      <w:r w:rsidR="003812F2" w:rsidRPr="00B059C7">
        <w:rPr>
          <w:rFonts w:ascii="Times New Roman" w:hAnsi="Times New Roman" w:cs="Times New Roman"/>
        </w:rPr>
        <w:t>0.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unti</w:t>
      </w:r>
      <w:r w:rsidR="000B3DCE" w:rsidRPr="00B059C7">
        <w:rPr>
          <w:rFonts w:ascii="Times New Roman" w:hAnsi="Times New Roman" w:cs="Times New Roman"/>
        </w:rPr>
        <w:t>l</w:t>
      </w:r>
      <w:r w:rsidR="00E02F9B" w:rsidRPr="00B059C7">
        <w:rPr>
          <w:rFonts w:ascii="Times New Roman" w:hAnsi="Times New Roman" w:cs="Times New Roman"/>
        </w:rPr>
        <w:t xml:space="preserve"> completion of the trial</w:t>
      </w:r>
      <w:r w:rsidR="00C85EEE" w:rsidRPr="00B059C7">
        <w:rPr>
          <w:rFonts w:ascii="Times New Roman" w:hAnsi="Times New Roman" w:cs="Times New Roman"/>
        </w:rPr>
        <w:t xml:space="preserve"> </w:t>
      </w:r>
      <w:r w:rsidR="00E02F9B" w:rsidRPr="00B059C7">
        <w:rPr>
          <w:rFonts w:ascii="Times New Roman" w:hAnsi="Times New Roman" w:cs="Times New Roman"/>
        </w:rPr>
        <w:t>during which</w:t>
      </w:r>
      <w:r w:rsidR="00FC4281" w:rsidRPr="00B059C7">
        <w:rPr>
          <w:rFonts w:ascii="Times New Roman" w:hAnsi="Times New Roman" w:cs="Times New Roman"/>
        </w:rPr>
        <w:t xml:space="preserve"> they</w:t>
      </w:r>
      <w:r w:rsidR="00E02F9B" w:rsidRPr="00B059C7">
        <w:rPr>
          <w:rFonts w:ascii="Times New Roman" w:hAnsi="Times New Roman" w:cs="Times New Roman"/>
        </w:rPr>
        <w:t xml:space="preserve"> freely chose to run</w:t>
      </w:r>
      <w:r w:rsidR="000B3DCE" w:rsidRPr="00B059C7">
        <w:rPr>
          <w:rFonts w:ascii="Times New Roman" w:hAnsi="Times New Roman" w:cs="Times New Roman"/>
        </w:rPr>
        <w:t>.</w:t>
      </w:r>
      <w:r w:rsidR="005A3C8F" w:rsidRPr="00B059C7">
        <w:rPr>
          <w:rFonts w:ascii="Times New Roman" w:hAnsi="Times New Roman" w:cs="Times New Roman"/>
        </w:rPr>
        <w:t xml:space="preserve"> </w:t>
      </w:r>
      <w:r w:rsidR="00894329" w:rsidRPr="00B059C7">
        <w:rPr>
          <w:rFonts w:ascii="Times New Roman" w:hAnsi="Times New Roman" w:cs="Times New Roman"/>
        </w:rPr>
        <w:t xml:space="preserve">Steps taken during each trial were </w:t>
      </w:r>
      <w:r w:rsidR="00C9231F" w:rsidRPr="00B059C7">
        <w:rPr>
          <w:rFonts w:ascii="Times New Roman" w:hAnsi="Times New Roman" w:cs="Times New Roman"/>
        </w:rPr>
        <w:t>directly observed</w:t>
      </w:r>
      <w:r w:rsidR="00894329" w:rsidRPr="00B059C7">
        <w:rPr>
          <w:rFonts w:ascii="Times New Roman" w:hAnsi="Times New Roman" w:cs="Times New Roman"/>
        </w:rPr>
        <w:t xml:space="preserve"> (hand tally) and converted to cadence (steps/min). </w:t>
      </w:r>
      <w:r w:rsidR="008D5952" w:rsidRPr="00B059C7">
        <w:rPr>
          <w:rFonts w:ascii="Times New Roman" w:hAnsi="Times New Roman" w:cs="Times New Roman"/>
        </w:rPr>
        <w:t xml:space="preserve">After identifying the best subset of </w:t>
      </w:r>
      <w:r w:rsidR="005A3C8F" w:rsidRPr="00B059C7">
        <w:rPr>
          <w:rFonts w:ascii="Times New Roman" w:hAnsi="Times New Roman" w:cs="Times New Roman"/>
        </w:rPr>
        <w:t xml:space="preserve">parameters, a </w:t>
      </w:r>
      <w:r w:rsidR="00B3531D" w:rsidRPr="00B059C7">
        <w:rPr>
          <w:rFonts w:ascii="Times New Roman" w:hAnsi="Times New Roman" w:cs="Times New Roman"/>
        </w:rPr>
        <w:t xml:space="preserve">logistic </w:t>
      </w:r>
      <w:r w:rsidR="005A3C8F" w:rsidRPr="00B059C7">
        <w:rPr>
          <w:rFonts w:ascii="Times New Roman" w:hAnsi="Times New Roman" w:cs="Times New Roman"/>
        </w:rPr>
        <w:t xml:space="preserve">regression model was </w:t>
      </w:r>
      <w:r w:rsidR="008D5952" w:rsidRPr="00B059C7">
        <w:rPr>
          <w:rFonts w:ascii="Times New Roman" w:hAnsi="Times New Roman" w:cs="Times New Roman"/>
        </w:rPr>
        <w:t>developed.</w:t>
      </w:r>
      <w:r w:rsidR="001F15AC" w:rsidRPr="00B059C7">
        <w:rPr>
          <w:rFonts w:ascii="Times New Roman" w:hAnsi="Times New Roman" w:cs="Times New Roman"/>
        </w:rPr>
        <w:t xml:space="preserve"> </w:t>
      </w:r>
      <w:r w:rsidRPr="00B059C7">
        <w:rPr>
          <w:rFonts w:ascii="Times New Roman" w:hAnsi="Times New Roman" w:cs="Times New Roman"/>
          <w:b/>
        </w:rPr>
        <w:t>Results:</w:t>
      </w:r>
      <w:r w:rsidR="00AC58A7" w:rsidRPr="00B059C7">
        <w:rPr>
          <w:rFonts w:ascii="Times New Roman" w:hAnsi="Times New Roman" w:cs="Times New Roman"/>
        </w:rPr>
        <w:t xml:space="preserve"> </w:t>
      </w:r>
      <w:r w:rsidR="00D321BE" w:rsidRPr="00B059C7">
        <w:rPr>
          <w:rFonts w:ascii="Times New Roman" w:hAnsi="Times New Roman" w:cs="Times New Roman"/>
        </w:rPr>
        <w:t xml:space="preserve">The </w:t>
      </w:r>
      <w:r w:rsidR="00B3531D" w:rsidRPr="00B059C7">
        <w:rPr>
          <w:rFonts w:ascii="Times New Roman" w:hAnsi="Times New Roman" w:cs="Times New Roman"/>
        </w:rPr>
        <w:t xml:space="preserve">logistic </w:t>
      </w:r>
      <w:r w:rsidR="00D321BE" w:rsidRPr="00B059C7">
        <w:rPr>
          <w:rFonts w:ascii="Times New Roman" w:hAnsi="Times New Roman" w:cs="Times New Roman"/>
        </w:rPr>
        <w:t xml:space="preserve">regression analysis </w:t>
      </w:r>
      <w:r w:rsidR="00B3531D" w:rsidRPr="00B059C7">
        <w:rPr>
          <w:rFonts w:ascii="Times New Roman" w:hAnsi="Times New Roman" w:cs="Times New Roman"/>
        </w:rPr>
        <w:t xml:space="preserve">produced </w:t>
      </w:r>
      <w:r w:rsidR="00D321BE" w:rsidRPr="00B059C7">
        <w:rPr>
          <w:rFonts w:ascii="Times New Roman" w:hAnsi="Times New Roman" w:cs="Times New Roman"/>
        </w:rPr>
        <w:t xml:space="preserve">a simple mathematical equation </w:t>
      </w:r>
      <w:r w:rsidR="00217A1F" w:rsidRPr="00B059C7">
        <w:rPr>
          <w:rFonts w:ascii="Times New Roman" w:hAnsi="Times New Roman" w:cs="Times New Roman"/>
        </w:rPr>
        <w:t xml:space="preserve">that </w:t>
      </w:r>
      <w:r w:rsidR="00D321BE" w:rsidRPr="00B059C7">
        <w:rPr>
          <w:rFonts w:ascii="Times New Roman" w:hAnsi="Times New Roman" w:cs="Times New Roman"/>
        </w:rPr>
        <w:t>can be used to estimate the</w:t>
      </w:r>
      <w:r w:rsidR="008D5952" w:rsidRPr="00B059C7">
        <w:rPr>
          <w:rFonts w:ascii="Times New Roman" w:hAnsi="Times New Roman" w:cs="Times New Roman"/>
        </w:rPr>
        <w:t xml:space="preserve"> preferred transition cadence using</w:t>
      </w:r>
      <w:r w:rsidR="00D321BE" w:rsidRPr="00B059C7">
        <w:rPr>
          <w:rFonts w:ascii="Times New Roman" w:hAnsi="Times New Roman" w:cs="Times New Roman"/>
        </w:rPr>
        <w:t xml:space="preserve"> age, </w:t>
      </w:r>
      <w:r w:rsidR="00627DB9" w:rsidRPr="00B059C7">
        <w:rPr>
          <w:rFonts w:ascii="Times New Roman" w:hAnsi="Times New Roman" w:cs="Times New Roman"/>
        </w:rPr>
        <w:t xml:space="preserve">sex, </w:t>
      </w:r>
      <w:r w:rsidR="00D321BE" w:rsidRPr="00B059C7">
        <w:rPr>
          <w:rFonts w:ascii="Times New Roman" w:hAnsi="Times New Roman" w:cs="Times New Roman"/>
        </w:rPr>
        <w:t>height</w:t>
      </w:r>
      <w:r w:rsidR="004B2C5D" w:rsidRPr="00B059C7">
        <w:rPr>
          <w:rFonts w:ascii="Times New Roman" w:hAnsi="Times New Roman" w:cs="Times New Roman"/>
        </w:rPr>
        <w:t>, and BMI</w:t>
      </w:r>
      <w:r w:rsidR="00BE31E4" w:rsidRPr="00B059C7">
        <w:rPr>
          <w:rFonts w:ascii="Times New Roman" w:hAnsi="Times New Roman" w:cs="Times New Roman"/>
        </w:rPr>
        <w:t xml:space="preserve"> </w:t>
      </w:r>
      <w:r w:rsidR="004B2C5D" w:rsidRPr="00B059C7">
        <w:rPr>
          <w:rFonts w:ascii="Times New Roman" w:hAnsi="Times New Roman" w:cs="Times New Roman"/>
        </w:rPr>
        <w:t>z-score</w:t>
      </w:r>
      <w:r w:rsidR="007613F0" w:rsidRPr="00B059C7">
        <w:rPr>
          <w:rFonts w:ascii="Times New Roman" w:hAnsi="Times New Roman" w:cs="Times New Roman"/>
        </w:rPr>
        <w:t>. This transition cadence</w:t>
      </w:r>
      <w:r w:rsidR="000B7A1C" w:rsidRPr="00B059C7">
        <w:rPr>
          <w:rFonts w:ascii="Times New Roman" w:hAnsi="Times New Roman" w:cs="Times New Roman"/>
        </w:rPr>
        <w:t xml:space="preserve"> ranged from </w:t>
      </w:r>
      <w:r w:rsidR="00276238" w:rsidRPr="00B059C7">
        <w:rPr>
          <w:rFonts w:ascii="Times New Roman" w:hAnsi="Times New Roman" w:cs="Times New Roman"/>
        </w:rPr>
        <w:t>136</w:t>
      </w:r>
      <w:r w:rsidR="007613F0" w:rsidRPr="00B059C7">
        <w:rPr>
          <w:rFonts w:ascii="Times New Roman" w:hAnsi="Times New Roman" w:cs="Times New Roman"/>
        </w:rPr>
        <w:t xml:space="preserve"> to</w:t>
      </w:r>
      <w:r w:rsidR="00276238" w:rsidRPr="00B059C7">
        <w:rPr>
          <w:rFonts w:ascii="Times New Roman" w:hAnsi="Times New Roman" w:cs="Times New Roman"/>
        </w:rPr>
        <w:t xml:space="preserve"> 161</w:t>
      </w:r>
      <w:r w:rsidR="000B7A1C" w:rsidRPr="00B059C7">
        <w:rPr>
          <w:rFonts w:ascii="Times New Roman" w:hAnsi="Times New Roman" w:cs="Times New Roman"/>
        </w:rPr>
        <w:t xml:space="preserve"> steps/min</w:t>
      </w:r>
      <w:r w:rsidR="00FA080E" w:rsidRPr="00B059C7">
        <w:rPr>
          <w:rFonts w:ascii="Times New Roman" w:hAnsi="Times New Roman" w:cs="Times New Roman"/>
        </w:rPr>
        <w:t xml:space="preserve"> </w:t>
      </w:r>
      <w:r w:rsidR="001B2188" w:rsidRPr="00B059C7">
        <w:rPr>
          <w:rFonts w:ascii="Times New Roman" w:hAnsi="Times New Roman" w:cs="Times New Roman"/>
        </w:rPr>
        <w:t xml:space="preserve">across </w:t>
      </w:r>
      <w:r w:rsidR="00FC4281" w:rsidRPr="00B059C7">
        <w:rPr>
          <w:rFonts w:ascii="Times New Roman" w:hAnsi="Times New Roman" w:cs="Times New Roman"/>
        </w:rPr>
        <w:t>the developmental age range studied</w:t>
      </w:r>
      <w:r w:rsidR="007613F0"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Conclusions:</w:t>
      </w:r>
      <w:r w:rsidR="00AC58A7" w:rsidRPr="00B059C7">
        <w:rPr>
          <w:rFonts w:ascii="Times New Roman" w:hAnsi="Times New Roman" w:cs="Times New Roman"/>
        </w:rPr>
        <w:t xml:space="preserve"> Th</w:t>
      </w:r>
      <w:r w:rsidR="00850DC4" w:rsidRPr="00B059C7">
        <w:rPr>
          <w:rFonts w:ascii="Times New Roman" w:hAnsi="Times New Roman" w:cs="Times New Roman"/>
        </w:rPr>
        <w:t>e</w:t>
      </w:r>
      <w:r w:rsidR="00CF176F" w:rsidRPr="00B059C7">
        <w:rPr>
          <w:rFonts w:ascii="Times New Roman" w:hAnsi="Times New Roman" w:cs="Times New Roman"/>
        </w:rPr>
        <w:t xml:space="preserve"> preferred transition cadence </w:t>
      </w:r>
      <w:r w:rsidR="00850DC4" w:rsidRPr="00B059C7">
        <w:rPr>
          <w:rFonts w:ascii="Times New Roman" w:hAnsi="Times New Roman" w:cs="Times New Roman"/>
        </w:rPr>
        <w:t>represents</w:t>
      </w:r>
      <w:r w:rsidR="00CF176F" w:rsidRPr="00B059C7">
        <w:rPr>
          <w:rFonts w:ascii="Times New Roman" w:hAnsi="Times New Roman" w:cs="Times New Roman"/>
        </w:rPr>
        <w:t xml:space="preserve"> </w:t>
      </w:r>
      <w:r w:rsidR="00850DC4" w:rsidRPr="00B059C7">
        <w:rPr>
          <w:rFonts w:ascii="Times New Roman" w:hAnsi="Times New Roman" w:cs="Times New Roman"/>
        </w:rPr>
        <w:t xml:space="preserve">a simple and </w:t>
      </w:r>
      <w:r w:rsidR="00217A1F" w:rsidRPr="00B059C7">
        <w:rPr>
          <w:rFonts w:ascii="Times New Roman" w:hAnsi="Times New Roman" w:cs="Times New Roman"/>
        </w:rPr>
        <w:t>practical</w:t>
      </w:r>
      <w:r w:rsidR="00850DC4" w:rsidRPr="00B059C7">
        <w:rPr>
          <w:rFonts w:ascii="Times New Roman" w:hAnsi="Times New Roman" w:cs="Times New Roman"/>
        </w:rPr>
        <w:t xml:space="preserve"> </w:t>
      </w:r>
      <w:r w:rsidR="00FC4281" w:rsidRPr="00B059C7">
        <w:rPr>
          <w:rFonts w:ascii="Times New Roman" w:hAnsi="Times New Roman" w:cs="Times New Roman"/>
        </w:rPr>
        <w:t xml:space="preserve">index </w:t>
      </w:r>
      <w:r w:rsidR="00850DC4" w:rsidRPr="00B059C7">
        <w:rPr>
          <w:rFonts w:ascii="Times New Roman" w:hAnsi="Times New Roman" w:cs="Times New Roman"/>
        </w:rPr>
        <w:t>to</w:t>
      </w:r>
      <w:r w:rsidR="00CF176F" w:rsidRPr="00B059C7">
        <w:rPr>
          <w:rFonts w:ascii="Times New Roman" w:hAnsi="Times New Roman" w:cs="Times New Roman"/>
        </w:rPr>
        <w:t xml:space="preserve"> characterize gait behavior from </w:t>
      </w:r>
      <w:r w:rsidR="008B0650" w:rsidRPr="00B059C7">
        <w:rPr>
          <w:rFonts w:ascii="Times New Roman" w:hAnsi="Times New Roman" w:cs="Times New Roman"/>
        </w:rPr>
        <w:t>wearable sensors</w:t>
      </w:r>
      <w:r w:rsidR="00CF176F" w:rsidRPr="00B059C7">
        <w:rPr>
          <w:rFonts w:ascii="Times New Roman" w:hAnsi="Times New Roman" w:cs="Times New Roman"/>
        </w:rPr>
        <w:t xml:space="preserve"> in children</w:t>
      </w:r>
      <w:r w:rsidR="001F671D" w:rsidRPr="00B059C7">
        <w:rPr>
          <w:rFonts w:ascii="Times New Roman" w:hAnsi="Times New Roman" w:cs="Times New Roman"/>
        </w:rPr>
        <w:t>,</w:t>
      </w:r>
      <w:r w:rsidR="00CF176F" w:rsidRPr="00B059C7">
        <w:rPr>
          <w:rFonts w:ascii="Times New Roman" w:hAnsi="Times New Roman" w:cs="Times New Roman"/>
        </w:rPr>
        <w:t xml:space="preserve"> adolescents</w:t>
      </w:r>
      <w:r w:rsidR="001F671D" w:rsidRPr="00B059C7">
        <w:rPr>
          <w:rFonts w:ascii="Times New Roman" w:hAnsi="Times New Roman" w:cs="Times New Roman"/>
        </w:rPr>
        <w:t>, and young adults</w:t>
      </w:r>
      <w:r w:rsidR="00CF176F" w:rsidRPr="00B059C7">
        <w:rPr>
          <w:rFonts w:ascii="Times New Roman" w:hAnsi="Times New Roman" w:cs="Times New Roman"/>
        </w:rPr>
        <w:t>.</w:t>
      </w:r>
      <w:r w:rsidR="00850DC4" w:rsidRPr="00B059C7">
        <w:rPr>
          <w:rFonts w:ascii="Times New Roman" w:hAnsi="Times New Roman" w:cs="Times New Roman"/>
        </w:rPr>
        <w:t xml:space="preserve"> Moreover, herein we provide an equation and </w:t>
      </w:r>
      <w:r w:rsidR="006B1B8D" w:rsidRPr="00B059C7">
        <w:rPr>
          <w:rFonts w:ascii="Times New Roman" w:hAnsi="Times New Roman" w:cs="Times New Roman"/>
        </w:rPr>
        <w:t>an open access online</w:t>
      </w:r>
      <w:r w:rsidR="00627DB9" w:rsidRPr="00B059C7">
        <w:rPr>
          <w:rFonts w:ascii="Times New Roman" w:hAnsi="Times New Roman" w:cs="Times New Roman"/>
        </w:rPr>
        <w:t xml:space="preserve"> R</w:t>
      </w:r>
      <w:r w:rsidR="002477FA" w:rsidRPr="00B059C7">
        <w:rPr>
          <w:rFonts w:ascii="Times New Roman" w:hAnsi="Times New Roman" w:cs="Times New Roman"/>
        </w:rPr>
        <w:t xml:space="preserve"> </w:t>
      </w:r>
      <w:r w:rsidR="00627DB9" w:rsidRPr="00B059C7">
        <w:rPr>
          <w:rFonts w:ascii="Times New Roman" w:hAnsi="Times New Roman" w:cs="Times New Roman"/>
        </w:rPr>
        <w:t>Shiny</w:t>
      </w:r>
      <w:r w:rsidR="006B1B8D" w:rsidRPr="00B059C7">
        <w:rPr>
          <w:rFonts w:ascii="Times New Roman" w:hAnsi="Times New Roman" w:cs="Times New Roman"/>
        </w:rPr>
        <w:t xml:space="preserve"> app</w:t>
      </w:r>
      <w:r w:rsidR="00850DC4" w:rsidRPr="00B059C7">
        <w:rPr>
          <w:rFonts w:ascii="Times New Roman" w:hAnsi="Times New Roman" w:cs="Times New Roman"/>
        </w:rPr>
        <w:t xml:space="preserve"> </w:t>
      </w:r>
      <w:r w:rsidR="006B1B8D" w:rsidRPr="00B059C7">
        <w:rPr>
          <w:rFonts w:ascii="Times New Roman" w:hAnsi="Times New Roman" w:cs="Times New Roman"/>
        </w:rPr>
        <w:t xml:space="preserve">that </w:t>
      </w:r>
      <w:r w:rsidR="001B2188" w:rsidRPr="00B059C7">
        <w:rPr>
          <w:rFonts w:ascii="Times New Roman" w:hAnsi="Times New Roman" w:cs="Times New Roman"/>
        </w:rPr>
        <w:t xml:space="preserve">researchers, </w:t>
      </w:r>
      <w:r w:rsidR="006B1B8D" w:rsidRPr="00B059C7">
        <w:rPr>
          <w:rFonts w:ascii="Times New Roman" w:hAnsi="Times New Roman" w:cs="Times New Roman"/>
        </w:rPr>
        <w:t>practitioners</w:t>
      </w:r>
      <w:r w:rsidR="001B2188" w:rsidRPr="00B059C7">
        <w:rPr>
          <w:rFonts w:ascii="Times New Roman" w:hAnsi="Times New Roman" w:cs="Times New Roman"/>
        </w:rPr>
        <w:t>,</w:t>
      </w:r>
      <w:r w:rsidR="006B1B8D" w:rsidRPr="00B059C7">
        <w:rPr>
          <w:rFonts w:ascii="Times New Roman" w:hAnsi="Times New Roman" w:cs="Times New Roman"/>
        </w:rPr>
        <w:t xml:space="preserve"> or clinicians can use </w:t>
      </w:r>
      <w:r w:rsidR="00850DC4" w:rsidRPr="00B059C7">
        <w:rPr>
          <w:rFonts w:ascii="Times New Roman" w:hAnsi="Times New Roman" w:cs="Times New Roman"/>
        </w:rPr>
        <w:t xml:space="preserve">to </w:t>
      </w:r>
      <w:r w:rsidR="00591CB7" w:rsidRPr="00B059C7">
        <w:rPr>
          <w:rFonts w:ascii="Times New Roman" w:hAnsi="Times New Roman" w:cs="Times New Roman"/>
        </w:rPr>
        <w:t>predict</w:t>
      </w:r>
      <w:r w:rsidR="001455A6" w:rsidRPr="00B059C7">
        <w:rPr>
          <w:rFonts w:ascii="Times New Roman" w:hAnsi="Times New Roman" w:cs="Times New Roman"/>
        </w:rPr>
        <w:t xml:space="preserve"> </w:t>
      </w:r>
      <w:r w:rsidR="00591CB7" w:rsidRPr="00B059C7">
        <w:rPr>
          <w:rFonts w:ascii="Times New Roman" w:hAnsi="Times New Roman" w:cs="Times New Roman"/>
        </w:rPr>
        <w:t xml:space="preserve">an </w:t>
      </w:r>
      <w:r w:rsidR="00850DC4" w:rsidRPr="00B059C7">
        <w:rPr>
          <w:rFonts w:ascii="Times New Roman" w:hAnsi="Times New Roman" w:cs="Times New Roman"/>
        </w:rPr>
        <w:t>individual-specific preferred transition cadence.</w:t>
      </w:r>
    </w:p>
    <w:p w14:paraId="3AE75C6E" w14:textId="5A790D0A" w:rsidR="00DD3C74" w:rsidRPr="00B059C7" w:rsidRDefault="00080FCA" w:rsidP="007838F9">
      <w:pPr>
        <w:jc w:val="center"/>
        <w:rPr>
          <w:rFonts w:ascii="Times New Roman" w:eastAsiaTheme="majorEastAsia" w:hAnsi="Times New Roman" w:cs="Times New Roman"/>
          <w:color w:val="000000" w:themeColor="text1"/>
        </w:rPr>
      </w:pPr>
      <w:commentRangeStart w:id="2"/>
      <w:r w:rsidRPr="00B059C7">
        <w:rPr>
          <w:rFonts w:ascii="Times New Roman" w:hAnsi="Times New Roman" w:cs="Times New Roman"/>
          <w:b/>
        </w:rPr>
        <w:t>Keywords</w:t>
      </w:r>
      <w:commentRangeEnd w:id="2"/>
      <w:r w:rsidR="00016512" w:rsidRPr="00B059C7">
        <w:rPr>
          <w:rStyle w:val="CommentReference"/>
          <w:rFonts w:ascii="Times New Roman" w:hAnsi="Times New Roman" w:cs="Times New Roman"/>
          <w:sz w:val="24"/>
          <w:szCs w:val="24"/>
        </w:rPr>
        <w:commentReference w:id="2"/>
      </w:r>
      <w:r w:rsidR="007A64F7" w:rsidRPr="00B059C7">
        <w:rPr>
          <w:rFonts w:ascii="Times New Roman" w:hAnsi="Times New Roman" w:cs="Times New Roman"/>
          <w:b/>
        </w:rPr>
        <w:t>:</w:t>
      </w:r>
      <w:r w:rsidR="00ED204C" w:rsidRPr="00B059C7">
        <w:rPr>
          <w:rFonts w:ascii="Times New Roman" w:hAnsi="Times New Roman" w:cs="Times New Roman"/>
          <w:b/>
        </w:rPr>
        <w:t xml:space="preserve"> </w:t>
      </w:r>
      <w:r w:rsidR="00ED204C" w:rsidRPr="00B059C7">
        <w:rPr>
          <w:rFonts w:ascii="Times New Roman" w:hAnsi="Times New Roman" w:cs="Times New Roman"/>
        </w:rPr>
        <w:t>preferred transition speed, step frequency, locomotion, physical activity</w:t>
      </w:r>
      <w:r w:rsidR="00B06525" w:rsidRPr="00B059C7">
        <w:rPr>
          <w:rFonts w:ascii="Times New Roman" w:hAnsi="Times New Roman" w:cs="Times New Roman"/>
        </w:rPr>
        <w:t xml:space="preserve"> </w:t>
      </w:r>
      <w:r w:rsidR="00DD3C74" w:rsidRPr="00B059C7">
        <w:rPr>
          <w:rFonts w:ascii="Times New Roman" w:hAnsi="Times New Roman" w:cs="Times New Roman"/>
        </w:rPr>
        <w:br w:type="page"/>
      </w:r>
    </w:p>
    <w:p w14:paraId="722F4B8B" w14:textId="77777777" w:rsidR="00E36DE2" w:rsidRPr="007722B1" w:rsidRDefault="00E36DE2" w:rsidP="00E36DE2">
      <w:pPr>
        <w:jc w:val="center"/>
        <w:rPr>
          <w:rFonts w:ascii="Times New Roman" w:hAnsi="Times New Roman" w:cs="Times New Roman"/>
        </w:rPr>
      </w:pPr>
      <w:r w:rsidRPr="007722B1">
        <w:rPr>
          <w:rFonts w:ascii="Times New Roman" w:eastAsiaTheme="majorEastAsia" w:hAnsi="Times New Roman" w:cs="Times New Roman"/>
          <w:spacing w:val="-10"/>
          <w:kern w:val="28"/>
        </w:rPr>
        <w:lastRenderedPageBreak/>
        <w:t xml:space="preserve">Preferred transition cadences and the walk-to-run phenomenon in </w:t>
      </w:r>
      <w:proofErr w:type="gramStart"/>
      <w:r w:rsidRPr="007722B1">
        <w:rPr>
          <w:rFonts w:ascii="Times New Roman" w:eastAsiaTheme="majorEastAsia" w:hAnsi="Times New Roman" w:cs="Times New Roman"/>
          <w:spacing w:val="-10"/>
          <w:kern w:val="28"/>
        </w:rPr>
        <w:t>6-20 year-olds</w:t>
      </w:r>
      <w:proofErr w:type="gramEnd"/>
    </w:p>
    <w:p w14:paraId="2CF7EDEF" w14:textId="77777777" w:rsidR="00870BFC" w:rsidRDefault="000367BA" w:rsidP="00796EA6">
      <w:pPr>
        <w:rPr>
          <w:rFonts w:ascii="Times New Roman" w:hAnsi="Times New Roman" w:cs="Times New Roman"/>
        </w:rPr>
      </w:pPr>
      <w:r w:rsidRPr="00B059C7">
        <w:rPr>
          <w:rFonts w:ascii="Times New Roman" w:hAnsi="Times New Roman" w:cs="Times New Roman"/>
        </w:rPr>
        <w:tab/>
      </w:r>
    </w:p>
    <w:p w14:paraId="7EA64DF0" w14:textId="408FCE62" w:rsidR="004A10FB" w:rsidRPr="00B059C7" w:rsidRDefault="000367BA" w:rsidP="00870BFC">
      <w:pPr>
        <w:ind w:firstLine="720"/>
        <w:rPr>
          <w:rFonts w:ascii="Times New Roman" w:hAnsi="Times New Roman" w:cs="Times New Roman"/>
        </w:rPr>
      </w:pPr>
      <w:r w:rsidRPr="00B059C7">
        <w:rPr>
          <w:rFonts w:ascii="Times New Roman" w:hAnsi="Times New Roman" w:cs="Times New Roman"/>
        </w:rPr>
        <w:t xml:space="preserve">During </w:t>
      </w:r>
      <w:r w:rsidR="004C5699" w:rsidRPr="00B059C7">
        <w:rPr>
          <w:rFonts w:ascii="Times New Roman" w:hAnsi="Times New Roman" w:cs="Times New Roman"/>
        </w:rPr>
        <w:t xml:space="preserve">upright </w:t>
      </w:r>
      <w:r w:rsidRPr="00B059C7">
        <w:rPr>
          <w:rFonts w:ascii="Times New Roman" w:hAnsi="Times New Roman" w:cs="Times New Roman"/>
        </w:rPr>
        <w:t xml:space="preserve">locomotion, </w:t>
      </w:r>
      <w:r w:rsidR="000C787E" w:rsidRPr="00B059C7">
        <w:rPr>
          <w:rFonts w:ascii="Times New Roman" w:hAnsi="Times New Roman" w:cs="Times New Roman"/>
        </w:rPr>
        <w:t>i</w:t>
      </w:r>
      <w:r w:rsidR="00E150E7" w:rsidRPr="00B059C7">
        <w:rPr>
          <w:rFonts w:ascii="Times New Roman" w:hAnsi="Times New Roman" w:cs="Times New Roman"/>
        </w:rPr>
        <w:t>ndividuals generally choose to walk</w:t>
      </w:r>
      <w:r w:rsidR="009021EE" w:rsidRPr="00B059C7">
        <w:rPr>
          <w:rFonts w:ascii="Times New Roman" w:hAnsi="Times New Roman" w:cs="Times New Roman"/>
        </w:rPr>
        <w:t xml:space="preserve"> at </w:t>
      </w:r>
      <w:r w:rsidR="00E150E7" w:rsidRPr="00B059C7">
        <w:rPr>
          <w:rFonts w:ascii="Times New Roman" w:hAnsi="Times New Roman" w:cs="Times New Roman"/>
        </w:rPr>
        <w:t>relatively slow speeds (i.e., &lt;</w:t>
      </w:r>
      <w:r w:rsidR="009021EE" w:rsidRPr="00B059C7">
        <w:rPr>
          <w:rFonts w:ascii="Times New Roman" w:hAnsi="Times New Roman" w:cs="Times New Roman"/>
        </w:rPr>
        <w:t xml:space="preserve">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 and run at faster speeds (i.e., &gt;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w:t>
      </w:r>
      <w:r w:rsidR="00D321BE" w:rsidRPr="00B059C7">
        <w:rPr>
          <w:rFonts w:ascii="Times New Roman" w:hAnsi="Times New Roman" w:cs="Times New Roman"/>
        </w:rPr>
        <w:t xml:space="preserve"> </w:t>
      </w:r>
      <w:r w:rsidR="00D321BE" w:rsidRPr="00B059C7">
        <w:rPr>
          <w:rFonts w:ascii="Times New Roman" w:hAnsi="Times New Roman" w:cs="Times New Roman"/>
        </w:rPr>
        <w:fldChar w:fldCharType="begin"/>
      </w:r>
      <w:r w:rsidR="00D321BE" w:rsidRPr="00B059C7">
        <w:rPr>
          <w:rFonts w:ascii="Times New Roman" w:hAnsi="Times New Roman" w:cs="Times New Roman"/>
        </w:rPr>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B059C7">
        <w:rPr>
          <w:rFonts w:ascii="Times New Roman" w:hAnsi="Times New Roman" w:cs="Times New Roman"/>
        </w:rPr>
        <w:fldChar w:fldCharType="separate"/>
      </w:r>
      <w:r w:rsidR="00D321BE" w:rsidRPr="00B059C7">
        <w:rPr>
          <w:rFonts w:ascii="Times New Roman" w:hAnsi="Times New Roman" w:cs="Times New Roman"/>
          <w:noProof/>
        </w:rPr>
        <w:t>(Alexander, 2002)</w:t>
      </w:r>
      <w:r w:rsidR="00D321BE" w:rsidRPr="00B059C7">
        <w:rPr>
          <w:rFonts w:ascii="Times New Roman" w:hAnsi="Times New Roman" w:cs="Times New Roman"/>
        </w:rPr>
        <w:fldChar w:fldCharType="end"/>
      </w:r>
      <w:r w:rsidR="00E150E7" w:rsidRPr="00B059C7">
        <w:rPr>
          <w:rFonts w:ascii="Times New Roman" w:hAnsi="Times New Roman" w:cs="Times New Roman"/>
        </w:rPr>
        <w:t>.</w:t>
      </w:r>
      <w:r w:rsidR="004F731A" w:rsidRPr="00B059C7">
        <w:rPr>
          <w:rFonts w:ascii="Times New Roman" w:hAnsi="Times New Roman" w:cs="Times New Roman"/>
        </w:rPr>
        <w:t xml:space="preserve"> When</w:t>
      </w:r>
      <w:r w:rsidR="009B0D2B" w:rsidRPr="00B059C7">
        <w:rPr>
          <w:rFonts w:ascii="Times New Roman" w:hAnsi="Times New Roman" w:cs="Times New Roman"/>
        </w:rPr>
        <w:t xml:space="preserve"> individual</w:t>
      </w:r>
      <w:r w:rsidR="0050778A" w:rsidRPr="00B059C7">
        <w:rPr>
          <w:rFonts w:ascii="Times New Roman" w:hAnsi="Times New Roman" w:cs="Times New Roman"/>
        </w:rPr>
        <w:t>s</w:t>
      </w:r>
      <w:r w:rsidR="009B0D2B" w:rsidRPr="00B059C7">
        <w:rPr>
          <w:rFonts w:ascii="Times New Roman" w:hAnsi="Times New Roman" w:cs="Times New Roman"/>
        </w:rPr>
        <w:t xml:space="preserve"> </w:t>
      </w:r>
      <w:r w:rsidR="004F731A" w:rsidRPr="00B059C7">
        <w:rPr>
          <w:rFonts w:ascii="Times New Roman" w:hAnsi="Times New Roman" w:cs="Times New Roman"/>
        </w:rPr>
        <w:t xml:space="preserve">progressively </w:t>
      </w:r>
      <w:r w:rsidR="009B0D2B" w:rsidRPr="00B059C7">
        <w:rPr>
          <w:rFonts w:ascii="Times New Roman" w:hAnsi="Times New Roman" w:cs="Times New Roman"/>
        </w:rPr>
        <w:t>increase their locomotor</w:t>
      </w:r>
      <w:r w:rsidR="004F731A" w:rsidRPr="00B059C7">
        <w:rPr>
          <w:rFonts w:ascii="Times New Roman" w:hAnsi="Times New Roman" w:cs="Times New Roman"/>
        </w:rPr>
        <w:t xml:space="preserve"> </w:t>
      </w:r>
      <w:r w:rsidR="004A1B83" w:rsidRPr="00B059C7">
        <w:rPr>
          <w:rFonts w:ascii="Times New Roman" w:hAnsi="Times New Roman" w:cs="Times New Roman"/>
        </w:rPr>
        <w:t>speeds, the</w:t>
      </w:r>
      <w:r w:rsidR="004F731A" w:rsidRPr="00B059C7">
        <w:rPr>
          <w:rFonts w:ascii="Times New Roman" w:hAnsi="Times New Roman" w:cs="Times New Roman"/>
        </w:rPr>
        <w:t xml:space="preserve"> transition from walking to running</w:t>
      </w:r>
      <w:r w:rsidR="00B94C28" w:rsidRPr="00B059C7">
        <w:rPr>
          <w:rFonts w:ascii="Times New Roman" w:hAnsi="Times New Roman" w:cs="Times New Roman"/>
        </w:rPr>
        <w:t xml:space="preserve"> appears</w:t>
      </w:r>
      <w:r w:rsidR="004F731A" w:rsidRPr="00B059C7">
        <w:rPr>
          <w:rFonts w:ascii="Times New Roman" w:hAnsi="Times New Roman" w:cs="Times New Roman"/>
        </w:rPr>
        <w:t xml:space="preserve"> </w:t>
      </w:r>
      <w:r w:rsidR="005A5952" w:rsidRPr="00B059C7">
        <w:rPr>
          <w:rFonts w:ascii="Times New Roman" w:hAnsi="Times New Roman" w:cs="Times New Roman"/>
        </w:rPr>
        <w:t xml:space="preserve">to be </w:t>
      </w:r>
      <w:r w:rsidR="004F731A" w:rsidRPr="00B059C7">
        <w:rPr>
          <w:rFonts w:ascii="Times New Roman" w:hAnsi="Times New Roman" w:cs="Times New Roman"/>
        </w:rPr>
        <w:t>spontaneous.</w:t>
      </w:r>
      <w:r w:rsidR="00E150E7" w:rsidRPr="00B059C7">
        <w:rPr>
          <w:rFonts w:ascii="Times New Roman" w:hAnsi="Times New Roman" w:cs="Times New Roman"/>
        </w:rPr>
        <w:t xml:space="preserve"> </w:t>
      </w:r>
      <w:r w:rsidR="00563AF9" w:rsidRPr="00B059C7">
        <w:rPr>
          <w:rFonts w:ascii="Times New Roman" w:hAnsi="Times New Roman" w:cs="Times New Roman"/>
        </w:rPr>
        <w:t xml:space="preserve">Numerous studies have attempted to explain this </w:t>
      </w:r>
      <w:r w:rsidR="00516A71" w:rsidRPr="00B059C7">
        <w:rPr>
          <w:rFonts w:ascii="Times New Roman" w:hAnsi="Times New Roman" w:cs="Times New Roman"/>
        </w:rPr>
        <w:t xml:space="preserve">preferred transition speed </w:t>
      </w:r>
      <w:r w:rsidR="00667E0A" w:rsidRPr="00B059C7">
        <w:rPr>
          <w:rFonts w:ascii="Times New Roman" w:hAnsi="Times New Roman" w:cs="Times New Roman"/>
        </w:rPr>
        <w:t>phenomenon</w:t>
      </w:r>
      <w:r w:rsidR="006B169D" w:rsidRPr="00B059C7">
        <w:rPr>
          <w:rFonts w:ascii="Times New Roman" w:hAnsi="Times New Roman" w:cs="Times New Roman"/>
        </w:rPr>
        <w:t>. For example,</w:t>
      </w:r>
      <w:r w:rsidR="00BD0B1C" w:rsidRPr="00B059C7">
        <w:rPr>
          <w:rFonts w:ascii="Times New Roman" w:hAnsi="Times New Roman" w:cs="Times New Roman"/>
        </w:rPr>
        <w:t xml:space="preserve"> </w:t>
      </w:r>
      <w:r w:rsidR="00563AF9" w:rsidRPr="00B059C7">
        <w:rPr>
          <w:rFonts w:ascii="Times New Roman" w:hAnsi="Times New Roman" w:cs="Times New Roman"/>
        </w:rPr>
        <w:t>the</w:t>
      </w:r>
      <w:r w:rsidR="00667E0A" w:rsidRPr="00B059C7">
        <w:rPr>
          <w:rFonts w:ascii="Times New Roman" w:hAnsi="Times New Roman" w:cs="Times New Roman"/>
        </w:rPr>
        <w:t xml:space="preserve"> </w:t>
      </w:r>
      <w:r w:rsidR="00B706BB" w:rsidRPr="00B059C7">
        <w:rPr>
          <w:rFonts w:ascii="Times New Roman" w:hAnsi="Times New Roman" w:cs="Times New Roman"/>
        </w:rPr>
        <w:t>transition to running</w:t>
      </w:r>
      <w:r w:rsidR="00667E0A" w:rsidRPr="00B059C7">
        <w:rPr>
          <w:rFonts w:ascii="Times New Roman" w:hAnsi="Times New Roman" w:cs="Times New Roman"/>
        </w:rPr>
        <w:t xml:space="preserve"> </w:t>
      </w:r>
      <w:r w:rsidR="00563AF9" w:rsidRPr="00B059C7">
        <w:rPr>
          <w:rFonts w:ascii="Times New Roman" w:hAnsi="Times New Roman" w:cs="Times New Roman"/>
        </w:rPr>
        <w:t>may occur</w:t>
      </w:r>
      <w:r w:rsidR="007D5697" w:rsidRPr="00B059C7">
        <w:rPr>
          <w:rFonts w:ascii="Times New Roman" w:hAnsi="Times New Roman" w:cs="Times New Roman"/>
        </w:rPr>
        <w:t xml:space="preserve"> because</w:t>
      </w:r>
      <w:r w:rsidR="00563AF9" w:rsidRPr="00B059C7">
        <w:rPr>
          <w:rFonts w:ascii="Times New Roman" w:hAnsi="Times New Roman" w:cs="Times New Roman"/>
        </w:rPr>
        <w:t>, compared to running</w:t>
      </w:r>
      <w:r w:rsidR="009B0D2B" w:rsidRPr="00B059C7">
        <w:rPr>
          <w:rFonts w:ascii="Times New Roman" w:hAnsi="Times New Roman" w:cs="Times New Roman"/>
        </w:rPr>
        <w:t xml:space="preserve"> at a given speed</w:t>
      </w:r>
      <w:r w:rsidR="00563AF9" w:rsidRPr="00B059C7">
        <w:rPr>
          <w:rFonts w:ascii="Times New Roman" w:hAnsi="Times New Roman" w:cs="Times New Roman"/>
        </w:rPr>
        <w:t>,</w:t>
      </w:r>
      <w:r w:rsidR="008975B6" w:rsidRPr="00B059C7">
        <w:rPr>
          <w:rFonts w:ascii="Times New Roman" w:hAnsi="Times New Roman" w:cs="Times New Roman"/>
        </w:rPr>
        <w:t xml:space="preserve"> fast walking</w:t>
      </w:r>
      <w:r w:rsidR="009B0D2B" w:rsidRPr="00B059C7">
        <w:rPr>
          <w:rFonts w:ascii="Times New Roman" w:hAnsi="Times New Roman" w:cs="Times New Roman"/>
        </w:rPr>
        <w:t xml:space="preserve"> at that same speed</w:t>
      </w:r>
      <w:r w:rsidR="00676B65" w:rsidRPr="00B059C7">
        <w:rPr>
          <w:rFonts w:ascii="Times New Roman" w:hAnsi="Times New Roman" w:cs="Times New Roman"/>
        </w:rPr>
        <w:t xml:space="preserve"> </w:t>
      </w:r>
      <w:r w:rsidR="005A5952" w:rsidRPr="00B059C7">
        <w:rPr>
          <w:rFonts w:ascii="Times New Roman" w:hAnsi="Times New Roman" w:cs="Times New Roman"/>
        </w:rPr>
        <w:t>is associated with</w:t>
      </w:r>
      <w:r w:rsidR="00676B65" w:rsidRPr="00B059C7">
        <w:rPr>
          <w:rFonts w:ascii="Times New Roman" w:hAnsi="Times New Roman" w:cs="Times New Roman"/>
        </w:rPr>
        <w:t xml:space="preserve"> reduced stability</w:t>
      </w:r>
      <w:r w:rsidR="004A1B83" w:rsidRPr="00B059C7">
        <w:rPr>
          <w:rFonts w:ascii="Times New Roman" w:hAnsi="Times New Roman" w:cs="Times New Roman"/>
        </w:rPr>
        <w:t xml:space="preserve"> </w:t>
      </w:r>
      <w:r w:rsidR="008975B6" w:rsidRPr="00B059C7">
        <w:rPr>
          <w:rFonts w:ascii="Times New Roman" w:hAnsi="Times New Roman" w:cs="Times New Roman"/>
        </w:rPr>
        <w:fldChar w:fldCharType="begin"/>
      </w:r>
      <w:r w:rsidR="00C249BA" w:rsidRPr="00B059C7">
        <w:rPr>
          <w:rFonts w:ascii="Times New Roman" w:hAnsi="Times New Roman" w:cs="Times New Roman"/>
        </w:rPr>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B059C7">
        <w:rPr>
          <w:rFonts w:ascii="Times New Roman" w:hAnsi="Times New Roman" w:cs="Times New Roman"/>
        </w:rPr>
        <w:fldChar w:fldCharType="separate"/>
      </w:r>
      <w:r w:rsidR="00C249BA" w:rsidRPr="00B059C7">
        <w:rPr>
          <w:rFonts w:ascii="Times New Roman" w:hAnsi="Times New Roman" w:cs="Times New Roman"/>
          <w:noProof/>
        </w:rPr>
        <w:t>(Diedrich &amp; Warren, 1995; Li, 2000)</w:t>
      </w:r>
      <w:r w:rsidR="008975B6" w:rsidRPr="00B059C7">
        <w:rPr>
          <w:rFonts w:ascii="Times New Roman" w:hAnsi="Times New Roman" w:cs="Times New Roman"/>
        </w:rPr>
        <w:fldChar w:fldCharType="end"/>
      </w:r>
      <w:r w:rsidR="00563AF9" w:rsidRPr="00B059C7">
        <w:rPr>
          <w:rFonts w:ascii="Times New Roman" w:hAnsi="Times New Roman" w:cs="Times New Roman"/>
        </w:rPr>
        <w:t>,</w:t>
      </w:r>
      <w:r w:rsidR="004A1B83" w:rsidRPr="00B059C7">
        <w:rPr>
          <w:rFonts w:ascii="Times New Roman" w:hAnsi="Times New Roman" w:cs="Times New Roman"/>
        </w:rPr>
        <w:t xml:space="preserve"> </w:t>
      </w:r>
      <w:r w:rsidR="00676B65" w:rsidRPr="00B059C7">
        <w:rPr>
          <w:rFonts w:ascii="Times New Roman" w:hAnsi="Times New Roman" w:cs="Times New Roman"/>
        </w:rPr>
        <w:t>greater</w:t>
      </w:r>
      <w:r w:rsidR="004A1B83" w:rsidRPr="00B059C7">
        <w:rPr>
          <w:rFonts w:ascii="Times New Roman" w:hAnsi="Times New Roman" w:cs="Times New Roman"/>
        </w:rPr>
        <w:t xml:space="preserve"> metabolic cost </w:t>
      </w:r>
      <w:r w:rsidR="008975B6"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 </w:instrText>
      </w:r>
      <w:r w:rsidR="00F247D0"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DATA </w:instrText>
      </w:r>
      <w:r w:rsidR="00F247D0" w:rsidRPr="00B059C7">
        <w:rPr>
          <w:rFonts w:ascii="Times New Roman" w:hAnsi="Times New Roman" w:cs="Times New Roman"/>
        </w:rPr>
      </w:r>
      <w:r w:rsidR="00F247D0" w:rsidRPr="00B059C7">
        <w:rPr>
          <w:rFonts w:ascii="Times New Roman" w:hAnsi="Times New Roman" w:cs="Times New Roman"/>
        </w:rPr>
        <w:fldChar w:fldCharType="end"/>
      </w:r>
      <w:r w:rsidR="008975B6" w:rsidRPr="00B059C7">
        <w:rPr>
          <w:rFonts w:ascii="Times New Roman" w:hAnsi="Times New Roman" w:cs="Times New Roman"/>
        </w:rPr>
      </w:r>
      <w:r w:rsidR="008975B6" w:rsidRPr="00B059C7">
        <w:rPr>
          <w:rFonts w:ascii="Times New Roman" w:hAnsi="Times New Roman" w:cs="Times New Roman"/>
        </w:rPr>
        <w:fldChar w:fldCharType="separate"/>
      </w:r>
      <w:r w:rsidR="00F247D0" w:rsidRPr="00B059C7">
        <w:rPr>
          <w:rFonts w:ascii="Times New Roman" w:hAnsi="Times New Roman" w:cs="Times New Roman"/>
          <w:noProof/>
        </w:rPr>
        <w:t>(Alexander, 2002; Diedrich &amp; Warren, 1995; Minetti, Ardigo, &amp; Saibene, 1994)</w:t>
      </w:r>
      <w:r w:rsidR="008975B6" w:rsidRPr="00B059C7">
        <w:rPr>
          <w:rFonts w:ascii="Times New Roman" w:hAnsi="Times New Roman" w:cs="Times New Roman"/>
        </w:rPr>
        <w:fldChar w:fldCharType="end"/>
      </w:r>
      <w:r w:rsidR="00563AF9" w:rsidRPr="00B059C7">
        <w:rPr>
          <w:rFonts w:ascii="Times New Roman" w:hAnsi="Times New Roman" w:cs="Times New Roman"/>
        </w:rPr>
        <w:t>, greater</w:t>
      </w:r>
      <w:r w:rsidR="006D5EF8" w:rsidRPr="00B059C7">
        <w:rPr>
          <w:rFonts w:ascii="Times New Roman" w:hAnsi="Times New Roman" w:cs="Times New Roman"/>
        </w:rPr>
        <w:t xml:space="preserve"> perceived effort </w:t>
      </w:r>
      <w:r w:rsidR="006D5EF8"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 </w:instrText>
      </w:r>
      <w:r w:rsidR="00C249BA"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DATA </w:instrText>
      </w:r>
      <w:r w:rsidR="00C249BA" w:rsidRPr="00B059C7">
        <w:rPr>
          <w:rFonts w:ascii="Times New Roman" w:hAnsi="Times New Roman" w:cs="Times New Roman"/>
        </w:rPr>
      </w:r>
      <w:r w:rsidR="00C249BA" w:rsidRPr="00B059C7">
        <w:rPr>
          <w:rFonts w:ascii="Times New Roman" w:hAnsi="Times New Roman" w:cs="Times New Roman"/>
        </w:rPr>
        <w:fldChar w:fldCharType="end"/>
      </w:r>
      <w:r w:rsidR="006D5EF8" w:rsidRPr="00B059C7">
        <w:rPr>
          <w:rFonts w:ascii="Times New Roman" w:hAnsi="Times New Roman" w:cs="Times New Roman"/>
        </w:rPr>
      </w:r>
      <w:r w:rsidR="006D5EF8" w:rsidRPr="00B059C7">
        <w:rPr>
          <w:rFonts w:ascii="Times New Roman" w:hAnsi="Times New Roman" w:cs="Times New Roman"/>
        </w:rPr>
        <w:fldChar w:fldCharType="separate"/>
      </w:r>
      <w:r w:rsidR="00C249BA" w:rsidRPr="00B059C7">
        <w:rPr>
          <w:rFonts w:ascii="Times New Roman" w:hAnsi="Times New Roman" w:cs="Times New Roman"/>
          <w:noProof/>
        </w:rPr>
        <w:t>(Hreljac, 1993; Minetti et al., 1994; Noble et al., 1973; Prilutsky &amp; Gregor, 2001)</w:t>
      </w:r>
      <w:r w:rsidR="006D5EF8" w:rsidRPr="00B059C7">
        <w:rPr>
          <w:rFonts w:ascii="Times New Roman" w:hAnsi="Times New Roman" w:cs="Times New Roman"/>
        </w:rPr>
        <w:fldChar w:fldCharType="end"/>
      </w:r>
      <w:r w:rsidR="00563AF9" w:rsidRPr="00B059C7">
        <w:rPr>
          <w:rFonts w:ascii="Times New Roman" w:hAnsi="Times New Roman" w:cs="Times New Roman"/>
        </w:rPr>
        <w:t>,</w:t>
      </w:r>
      <w:r w:rsidR="00B706BB" w:rsidRPr="00B059C7">
        <w:rPr>
          <w:rFonts w:ascii="Times New Roman" w:hAnsi="Times New Roman" w:cs="Times New Roman"/>
        </w:rPr>
        <w:t xml:space="preserve"> or suboptimal energy substrate </w:t>
      </w:r>
      <w:r w:rsidR="001F15AC" w:rsidRPr="00B059C7">
        <w:rPr>
          <w:rFonts w:ascii="Times New Roman" w:hAnsi="Times New Roman" w:cs="Times New Roman"/>
        </w:rPr>
        <w:t>ut</w:t>
      </w:r>
      <w:r w:rsidR="00032FF7">
        <w:rPr>
          <w:rFonts w:ascii="Times New Roman" w:hAnsi="Times New Roman" w:cs="Times New Roman"/>
        </w:rPr>
        <w:t>i</w:t>
      </w:r>
      <w:r w:rsidR="001F15AC" w:rsidRPr="00B059C7">
        <w:rPr>
          <w:rFonts w:ascii="Times New Roman" w:hAnsi="Times New Roman" w:cs="Times New Roman"/>
        </w:rPr>
        <w:t xml:space="preserve">lization </w: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 </w:instrTex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DATA </w:instrText>
      </w:r>
      <w:r w:rsidR="00B706BB" w:rsidRPr="00B059C7">
        <w:rPr>
          <w:rFonts w:ascii="Times New Roman" w:hAnsi="Times New Roman" w:cs="Times New Roman"/>
        </w:rPr>
      </w:r>
      <w:r w:rsidR="00B706BB" w:rsidRPr="00B059C7">
        <w:rPr>
          <w:rFonts w:ascii="Times New Roman" w:hAnsi="Times New Roman" w:cs="Times New Roman"/>
        </w:rPr>
        <w:fldChar w:fldCharType="end"/>
      </w:r>
      <w:r w:rsidR="00B706BB" w:rsidRPr="00B059C7">
        <w:rPr>
          <w:rFonts w:ascii="Times New Roman" w:hAnsi="Times New Roman" w:cs="Times New Roman"/>
        </w:rPr>
      </w:r>
      <w:r w:rsidR="00B706BB" w:rsidRPr="00B059C7">
        <w:rPr>
          <w:rFonts w:ascii="Times New Roman" w:hAnsi="Times New Roman" w:cs="Times New Roman"/>
        </w:rPr>
        <w:fldChar w:fldCharType="separate"/>
      </w:r>
      <w:r w:rsidR="00B706BB" w:rsidRPr="00B059C7">
        <w:rPr>
          <w:rFonts w:ascii="Times New Roman" w:hAnsi="Times New Roman" w:cs="Times New Roman"/>
          <w:noProof/>
        </w:rPr>
        <w:t>(Ganley, Stock, Herman, Santello, &amp; Willis, 2011)</w:t>
      </w:r>
      <w:r w:rsidR="00B706BB" w:rsidRPr="00B059C7">
        <w:rPr>
          <w:rFonts w:ascii="Times New Roman" w:hAnsi="Times New Roman" w:cs="Times New Roman"/>
        </w:rPr>
        <w:fldChar w:fldCharType="end"/>
      </w:r>
      <w:r w:rsidR="004A1B83" w:rsidRPr="00B059C7">
        <w:rPr>
          <w:rFonts w:ascii="Times New Roman" w:hAnsi="Times New Roman" w:cs="Times New Roman"/>
        </w:rPr>
        <w:t>.</w:t>
      </w:r>
      <w:r w:rsidR="00563AF9" w:rsidRPr="00B059C7">
        <w:rPr>
          <w:rFonts w:ascii="Times New Roman" w:hAnsi="Times New Roman" w:cs="Times New Roman"/>
        </w:rPr>
        <w:t xml:space="preserve"> Mathematically, </w:t>
      </w:r>
      <w:r w:rsidR="00CD380B" w:rsidRPr="00B059C7">
        <w:rPr>
          <w:rFonts w:ascii="Times New Roman" w:hAnsi="Times New Roman" w:cs="Times New Roman"/>
        </w:rPr>
        <w:t>the Froude n</w:t>
      </w:r>
      <w:r w:rsidR="00563AF9" w:rsidRPr="00B059C7">
        <w:rPr>
          <w:rFonts w:ascii="Times New Roman" w:hAnsi="Times New Roman" w:cs="Times New Roman"/>
        </w:rPr>
        <w:t>umber</w:t>
      </w:r>
      <w:r w:rsidR="005542B8" w:rsidRPr="00B059C7">
        <w:rPr>
          <w:rFonts w:ascii="Times New Roman" w:hAnsi="Times New Roman" w:cs="Times New Roman"/>
        </w:rPr>
        <w:t xml:space="preserve"> </w:t>
      </w:r>
      <w:r w:rsidR="000B5122" w:rsidRPr="00B059C7">
        <w:rPr>
          <w:rFonts w:ascii="Times New Roman" w:hAnsi="Times New Roman" w:cs="Times New Roman"/>
        </w:rPr>
        <w:t>(Fr) is expressed as</w:t>
      </w:r>
      <w:r w:rsidR="005542B8" w:rsidRPr="00B059C7">
        <w:rPr>
          <w:rFonts w:ascii="Times New Roman" w:hAnsi="Times New Roman" w:cs="Times New Roman"/>
        </w:rPr>
        <w:t xml:space="preserve"> Fr = v</w:t>
      </w:r>
      <w:r w:rsidR="005542B8" w:rsidRPr="00B059C7">
        <w:rPr>
          <w:rFonts w:ascii="Times New Roman" w:hAnsi="Times New Roman" w:cs="Times New Roman"/>
          <w:vertAlign w:val="superscript"/>
        </w:rPr>
        <w:t>2</w:t>
      </w:r>
      <w:r w:rsidR="005542B8" w:rsidRPr="00B059C7">
        <w:rPr>
          <w:rFonts w:ascii="Times New Roman" w:hAnsi="Times New Roman" w:cs="Times New Roman"/>
        </w:rPr>
        <w:t>/(g*l), where v = velocity, g = acceleration due to gravity, and l = leg length</w:t>
      </w:r>
      <w:r w:rsidR="00D627AB" w:rsidRPr="00B059C7">
        <w:rPr>
          <w:rFonts w:ascii="Times New Roman" w:hAnsi="Times New Roman" w:cs="Times New Roman"/>
        </w:rPr>
        <w:t xml:space="preserve">, </w:t>
      </w:r>
      <w:r w:rsidR="000B5122" w:rsidRPr="00B059C7">
        <w:rPr>
          <w:rFonts w:ascii="Times New Roman" w:hAnsi="Times New Roman" w:cs="Times New Roman"/>
        </w:rPr>
        <w:t xml:space="preserve">assuming a paradigm wherein </w:t>
      </w:r>
      <w:r w:rsidR="006026CF" w:rsidRPr="00B059C7">
        <w:rPr>
          <w:rFonts w:ascii="Times New Roman" w:hAnsi="Times New Roman" w:cs="Times New Roman"/>
        </w:rPr>
        <w:t xml:space="preserve">gait </w:t>
      </w:r>
      <w:r w:rsidR="000B5122" w:rsidRPr="00B059C7">
        <w:rPr>
          <w:rFonts w:ascii="Times New Roman" w:hAnsi="Times New Roman" w:cs="Times New Roman"/>
        </w:rPr>
        <w:t xml:space="preserve">is modeled </w:t>
      </w:r>
      <w:r w:rsidR="006026CF" w:rsidRPr="00B059C7">
        <w:rPr>
          <w:rFonts w:ascii="Times New Roman" w:hAnsi="Times New Roman" w:cs="Times New Roman"/>
        </w:rPr>
        <w:t xml:space="preserve">as an inverted pendulum </w:t>
      </w:r>
      <w:r w:rsidR="009F6C53" w:rsidRPr="00B059C7">
        <w:rPr>
          <w:rFonts w:ascii="Times New Roman" w:hAnsi="Times New Roman" w:cs="Times New Roman"/>
        </w:rPr>
        <w:t xml:space="preserve">that </w:t>
      </w:r>
      <w:r w:rsidR="00D06349" w:rsidRPr="00B059C7">
        <w:rPr>
          <w:rFonts w:ascii="Times New Roman" w:hAnsi="Times New Roman" w:cs="Times New Roman"/>
        </w:rPr>
        <w:t>incorporates</w:t>
      </w:r>
      <w:r w:rsidR="00D627AB" w:rsidRPr="00B059C7">
        <w:rPr>
          <w:rFonts w:ascii="Times New Roman" w:hAnsi="Times New Roman" w:cs="Times New Roman"/>
        </w:rPr>
        <w:t xml:space="preserve"> leg length</w:t>
      </w:r>
      <w:r w:rsidR="000B5122" w:rsidRPr="00B059C7">
        <w:rPr>
          <w:rFonts w:ascii="Times New Roman" w:hAnsi="Times New Roman" w:cs="Times New Roman"/>
        </w:rPr>
        <w:t xml:space="preserve">. </w:t>
      </w:r>
      <w:r w:rsidR="009F6C53" w:rsidRPr="00B059C7">
        <w:rPr>
          <w:rFonts w:ascii="Times New Roman" w:hAnsi="Times New Roman" w:cs="Times New Roman"/>
        </w:rPr>
        <w:t xml:space="preserve">The Froude number provides an index for predicting the speed for this transition </w: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 </w:instrTex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DATA </w:instrText>
      </w:r>
      <w:r w:rsidR="009F6C53" w:rsidRPr="00B059C7">
        <w:rPr>
          <w:rFonts w:ascii="Times New Roman" w:hAnsi="Times New Roman" w:cs="Times New Roman"/>
        </w:rPr>
      </w:r>
      <w:r w:rsidR="009F6C53" w:rsidRPr="00B059C7">
        <w:rPr>
          <w:rFonts w:ascii="Times New Roman" w:hAnsi="Times New Roman" w:cs="Times New Roman"/>
        </w:rPr>
        <w:fldChar w:fldCharType="end"/>
      </w:r>
      <w:r w:rsidR="009F6C53" w:rsidRPr="00B059C7">
        <w:rPr>
          <w:rFonts w:ascii="Times New Roman" w:hAnsi="Times New Roman" w:cs="Times New Roman"/>
        </w:rPr>
      </w:r>
      <w:r w:rsidR="009F6C53" w:rsidRPr="00B059C7">
        <w:rPr>
          <w:rFonts w:ascii="Times New Roman" w:hAnsi="Times New Roman" w:cs="Times New Roman"/>
        </w:rPr>
        <w:fldChar w:fldCharType="separate"/>
      </w:r>
      <w:r w:rsidR="009F6C53" w:rsidRPr="00B059C7">
        <w:rPr>
          <w:rFonts w:ascii="Times New Roman" w:hAnsi="Times New Roman" w:cs="Times New Roman"/>
          <w:noProof/>
        </w:rPr>
        <w:t>(Alexander, 1989; Usherwood, 2005)</w:t>
      </w:r>
      <w:r w:rsidR="009F6C53" w:rsidRPr="00B059C7">
        <w:rPr>
          <w:rFonts w:ascii="Times New Roman" w:hAnsi="Times New Roman" w:cs="Times New Roman"/>
        </w:rPr>
        <w:fldChar w:fldCharType="end"/>
      </w:r>
      <w:r w:rsidR="009F6C53" w:rsidRPr="00B059C7">
        <w:rPr>
          <w:rFonts w:ascii="Times New Roman" w:hAnsi="Times New Roman" w:cs="Times New Roman"/>
        </w:rPr>
        <w:t>. Specifically, t</w:t>
      </w:r>
      <w:r w:rsidR="000B5122" w:rsidRPr="00B059C7">
        <w:rPr>
          <w:rFonts w:ascii="Times New Roman" w:hAnsi="Times New Roman" w:cs="Times New Roman"/>
        </w:rPr>
        <w:t>h</w:t>
      </w:r>
      <w:r w:rsidR="009F6C53" w:rsidRPr="00B059C7">
        <w:rPr>
          <w:rFonts w:ascii="Times New Roman" w:hAnsi="Times New Roman" w:cs="Times New Roman"/>
        </w:rPr>
        <w:t>e</w:t>
      </w:r>
      <w:r w:rsidR="000B5122" w:rsidRPr="00B059C7">
        <w:rPr>
          <w:rFonts w:ascii="Times New Roman" w:hAnsi="Times New Roman" w:cs="Times New Roman"/>
        </w:rPr>
        <w:t xml:space="preserve"> model</w:t>
      </w:r>
      <w:r w:rsidR="00D627AB" w:rsidRPr="00B059C7">
        <w:rPr>
          <w:rFonts w:ascii="Times New Roman" w:hAnsi="Times New Roman" w:cs="Times New Roman"/>
        </w:rPr>
        <w:t xml:space="preserve"> suggests that </w:t>
      </w:r>
      <w:r w:rsidR="00EB2095" w:rsidRPr="00B059C7">
        <w:rPr>
          <w:rFonts w:ascii="Times New Roman" w:hAnsi="Times New Roman" w:cs="Times New Roman"/>
        </w:rPr>
        <w:t xml:space="preserve">walking cannot occur </w:t>
      </w:r>
      <w:r w:rsidR="006026CF" w:rsidRPr="00B059C7">
        <w:rPr>
          <w:rFonts w:ascii="Times New Roman" w:hAnsi="Times New Roman" w:cs="Times New Roman"/>
        </w:rPr>
        <w:t xml:space="preserve">when the </w:t>
      </w:r>
      <w:r w:rsidR="00DC4D0D" w:rsidRPr="00B059C7">
        <w:rPr>
          <w:rFonts w:ascii="Times New Roman" w:hAnsi="Times New Roman" w:cs="Times New Roman"/>
        </w:rPr>
        <w:t xml:space="preserve">centrifugal acceleration forces </w:t>
      </w:r>
      <w:r w:rsidR="00E37379" w:rsidRPr="00B059C7">
        <w:rPr>
          <w:rFonts w:ascii="Times New Roman" w:hAnsi="Times New Roman" w:cs="Times New Roman"/>
        </w:rPr>
        <w:t>exceed</w:t>
      </w:r>
      <w:r w:rsidR="00DC4D0D" w:rsidRPr="00B059C7">
        <w:rPr>
          <w:rFonts w:ascii="Times New Roman" w:hAnsi="Times New Roman" w:cs="Times New Roman"/>
        </w:rPr>
        <w:t xml:space="preserve"> the </w:t>
      </w:r>
      <w:r w:rsidR="007B6D3A" w:rsidRPr="00B059C7">
        <w:rPr>
          <w:rFonts w:ascii="Times New Roman" w:hAnsi="Times New Roman" w:cs="Times New Roman"/>
        </w:rPr>
        <w:t xml:space="preserve">centripetal </w:t>
      </w:r>
      <w:r w:rsidR="00DC4D0D" w:rsidRPr="00B059C7">
        <w:rPr>
          <w:rFonts w:ascii="Times New Roman" w:hAnsi="Times New Roman" w:cs="Times New Roman"/>
        </w:rPr>
        <w:t>forces</w:t>
      </w:r>
      <w:r w:rsidR="007B6D3A" w:rsidRPr="00B059C7">
        <w:rPr>
          <w:rFonts w:ascii="Times New Roman" w:hAnsi="Times New Roman" w:cs="Times New Roman"/>
        </w:rPr>
        <w:t xml:space="preserve"> due to gravity</w:t>
      </w:r>
      <w:r w:rsidR="00DC4D0D" w:rsidRPr="00B059C7">
        <w:rPr>
          <w:rFonts w:ascii="Times New Roman" w:hAnsi="Times New Roman" w:cs="Times New Roman"/>
        </w:rPr>
        <w:t xml:space="preserve">, </w:t>
      </w:r>
      <w:r w:rsidR="000B5122" w:rsidRPr="00B059C7">
        <w:rPr>
          <w:rFonts w:ascii="Times New Roman" w:hAnsi="Times New Roman" w:cs="Times New Roman"/>
        </w:rPr>
        <w:t xml:space="preserve">which </w:t>
      </w:r>
      <w:r w:rsidR="00DC4D0D" w:rsidRPr="00B059C7">
        <w:rPr>
          <w:rFonts w:ascii="Times New Roman" w:hAnsi="Times New Roman" w:cs="Times New Roman"/>
        </w:rPr>
        <w:t xml:space="preserve">thereby </w:t>
      </w:r>
      <w:r w:rsidR="000B5122" w:rsidRPr="00B059C7">
        <w:rPr>
          <w:rFonts w:ascii="Times New Roman" w:hAnsi="Times New Roman" w:cs="Times New Roman"/>
        </w:rPr>
        <w:t xml:space="preserve">requires </w:t>
      </w:r>
      <w:r w:rsidR="00DC4D0D" w:rsidRPr="00B059C7">
        <w:rPr>
          <w:rFonts w:ascii="Times New Roman" w:hAnsi="Times New Roman" w:cs="Times New Roman"/>
        </w:rPr>
        <w:t>a flight phase</w:t>
      </w:r>
      <w:r w:rsidR="000B5122" w:rsidRPr="00B059C7">
        <w:rPr>
          <w:rFonts w:ascii="Times New Roman" w:hAnsi="Times New Roman" w:cs="Times New Roman"/>
        </w:rPr>
        <w:t xml:space="preserve"> </w:t>
      </w:r>
      <w:r w:rsidR="001F15AC" w:rsidRPr="00B059C7">
        <w:rPr>
          <w:rFonts w:ascii="Times New Roman" w:hAnsi="Times New Roman" w:cs="Times New Roman"/>
        </w:rPr>
        <w:t xml:space="preserve">(i.e., during which neither foot is in contact with the ground in bipedal locomotion) </w:t>
      </w:r>
      <w:r w:rsidR="000B5122" w:rsidRPr="00B059C7">
        <w:rPr>
          <w:rFonts w:ascii="Times New Roman" w:hAnsi="Times New Roman" w:cs="Times New Roman"/>
        </w:rPr>
        <w:t>within the gait pattern</w:t>
      </w:r>
      <w:r w:rsidR="009324F2" w:rsidRPr="00B059C7">
        <w:rPr>
          <w:rFonts w:ascii="Times New Roman" w:hAnsi="Times New Roman" w:cs="Times New Roman"/>
        </w:rPr>
        <w:t xml:space="preserve">. </w:t>
      </w:r>
    </w:p>
    <w:p w14:paraId="4D08F8A2" w14:textId="29E4CBCC" w:rsidR="00D06349" w:rsidRPr="00B059C7" w:rsidRDefault="004A10FB" w:rsidP="00796EA6">
      <w:pPr>
        <w:rPr>
          <w:rFonts w:ascii="Times New Roman" w:hAnsi="Times New Roman" w:cs="Times New Roman"/>
        </w:rPr>
      </w:pPr>
      <w:r w:rsidRPr="00B059C7">
        <w:rPr>
          <w:rFonts w:ascii="Times New Roman" w:hAnsi="Times New Roman" w:cs="Times New Roman"/>
        </w:rPr>
        <w:tab/>
      </w:r>
      <w:r w:rsidR="00A60694">
        <w:rPr>
          <w:rFonts w:ascii="Times New Roman" w:hAnsi="Times New Roman" w:cs="Times New Roman"/>
        </w:rPr>
        <w:t xml:space="preserve">While </w:t>
      </w:r>
      <w:r w:rsidR="00A6612E">
        <w:rPr>
          <w:rFonts w:ascii="Times New Roman" w:hAnsi="Times New Roman" w:cs="Times New Roman"/>
        </w:rPr>
        <w:t xml:space="preserve">biomechanics researchers use </w:t>
      </w:r>
      <w:r w:rsidR="00FA6D61">
        <w:rPr>
          <w:rFonts w:ascii="Times New Roman" w:hAnsi="Times New Roman" w:cs="Times New Roman"/>
        </w:rPr>
        <w:t>the Froude number</w:t>
      </w:r>
      <w:r w:rsidR="00A6612E">
        <w:rPr>
          <w:rFonts w:ascii="Times New Roman" w:hAnsi="Times New Roman" w:cs="Times New Roman"/>
        </w:rPr>
        <w:t xml:space="preserve"> to predi</w:t>
      </w:r>
      <w:r w:rsidR="00CC687C">
        <w:rPr>
          <w:rFonts w:ascii="Times New Roman" w:hAnsi="Times New Roman" w:cs="Times New Roman"/>
        </w:rPr>
        <w:t>ct transitions in gait behavior (i.e., walking or running)</w:t>
      </w:r>
      <w:r w:rsidR="00A6612E">
        <w:rPr>
          <w:rFonts w:ascii="Times New Roman" w:hAnsi="Times New Roman" w:cs="Times New Roman"/>
        </w:rPr>
        <w:t xml:space="preserve"> in laboratory settings</w:t>
      </w:r>
      <w:r w:rsidR="00FA6D61">
        <w:rPr>
          <w:rFonts w:ascii="Times New Roman" w:hAnsi="Times New Roman" w:cs="Times New Roman"/>
        </w:rPr>
        <w:t xml:space="preserve">, its applicability </w:t>
      </w:r>
      <w:r w:rsidR="00A6612E">
        <w:rPr>
          <w:rFonts w:ascii="Times New Roman" w:hAnsi="Times New Roman" w:cs="Times New Roman"/>
        </w:rPr>
        <w:t xml:space="preserve">outside of the laboratory is </w:t>
      </w:r>
      <w:r w:rsidR="00640B1F">
        <w:rPr>
          <w:rFonts w:ascii="Times New Roman" w:hAnsi="Times New Roman" w:cs="Times New Roman"/>
        </w:rPr>
        <w:t>limited b</w:t>
      </w:r>
      <w:r w:rsidR="00A6612E">
        <w:rPr>
          <w:rFonts w:ascii="Times New Roman" w:hAnsi="Times New Roman" w:cs="Times New Roman"/>
        </w:rPr>
        <w:t>ecause of</w:t>
      </w:r>
      <w:r w:rsidR="00640B1F">
        <w:rPr>
          <w:rFonts w:ascii="Times New Roman" w:hAnsi="Times New Roman" w:cs="Times New Roman"/>
        </w:rPr>
        <w:t xml:space="preserve"> its </w:t>
      </w:r>
      <w:r w:rsidR="0011507E">
        <w:rPr>
          <w:rFonts w:ascii="Times New Roman" w:hAnsi="Times New Roman" w:cs="Times New Roman"/>
        </w:rPr>
        <w:t>necessity</w:t>
      </w:r>
      <w:r w:rsidR="00640B1F">
        <w:rPr>
          <w:rFonts w:ascii="Times New Roman" w:hAnsi="Times New Roman" w:cs="Times New Roman"/>
        </w:rPr>
        <w:t xml:space="preserve"> to include precise measures of</w:t>
      </w:r>
      <w:r w:rsidR="00A6612E">
        <w:rPr>
          <w:rFonts w:ascii="Times New Roman" w:hAnsi="Times New Roman" w:cs="Times New Roman"/>
        </w:rPr>
        <w:t xml:space="preserve"> both</w:t>
      </w:r>
      <w:r w:rsidR="00640B1F">
        <w:rPr>
          <w:rFonts w:ascii="Times New Roman" w:hAnsi="Times New Roman" w:cs="Times New Roman"/>
        </w:rPr>
        <w:t xml:space="preserve"> leg length and speed.</w:t>
      </w:r>
      <w:r w:rsidR="00A6612E">
        <w:rPr>
          <w:rFonts w:ascii="Times New Roman" w:hAnsi="Times New Roman" w:cs="Times New Roman"/>
        </w:rPr>
        <w:t xml:space="preserve"> </w:t>
      </w:r>
      <w:r w:rsidR="0011507E">
        <w:rPr>
          <w:rFonts w:ascii="Times New Roman" w:hAnsi="Times New Roman" w:cs="Times New Roman"/>
        </w:rPr>
        <w:t xml:space="preserve">Conversely, step-based metrics such as steps/day and cadence (steps/min) have gained </w:t>
      </w:r>
      <w:r w:rsidR="0011507E">
        <w:rPr>
          <w:rFonts w:ascii="Times New Roman" w:hAnsi="Times New Roman" w:cs="Times New Roman"/>
        </w:rPr>
        <w:lastRenderedPageBreak/>
        <w:t>popularity in physical activity research because most individuals intuitively understand what a ‘step’ is. Moreover, step-based metrics</w:t>
      </w:r>
      <w:r w:rsidR="0011507E" w:rsidRPr="00B059C7">
        <w:rPr>
          <w:rFonts w:ascii="Times New Roman" w:hAnsi="Times New Roman" w:cs="Times New Roman"/>
        </w:rPr>
        <w:t xml:space="preserve"> may provide a means by which to classify </w:t>
      </w:r>
      <w:r w:rsidR="0011507E">
        <w:rPr>
          <w:rFonts w:ascii="Times New Roman" w:hAnsi="Times New Roman" w:cs="Times New Roman"/>
        </w:rPr>
        <w:t xml:space="preserve">gait behavior (i.e., </w:t>
      </w:r>
      <w:r w:rsidR="0011507E" w:rsidRPr="00B059C7">
        <w:rPr>
          <w:rFonts w:ascii="Times New Roman" w:hAnsi="Times New Roman" w:cs="Times New Roman"/>
        </w:rPr>
        <w:t>walking and running</w:t>
      </w:r>
      <w:r w:rsidR="0011507E">
        <w:rPr>
          <w:rFonts w:ascii="Times New Roman" w:hAnsi="Times New Roman" w:cs="Times New Roman"/>
        </w:rPr>
        <w:t>). To attain step-based measures, w</w:t>
      </w:r>
      <w:r w:rsidR="00D06349" w:rsidRPr="00B059C7">
        <w:rPr>
          <w:rFonts w:ascii="Times New Roman" w:hAnsi="Times New Roman" w:cs="Times New Roman"/>
        </w:rPr>
        <w:t xml:space="preserve">earable sensors are becoming increasingly popular </w:t>
      </w:r>
      <w:r w:rsidR="00577A2C" w:rsidRPr="00B059C7">
        <w:rPr>
          <w:rFonts w:ascii="Times New Roman" w:hAnsi="Times New Roman" w:cs="Times New Roman"/>
        </w:rPr>
        <w:t xml:space="preserve">for use </w:t>
      </w:r>
      <w:r w:rsidR="00D06349" w:rsidRPr="00B059C7">
        <w:rPr>
          <w:rFonts w:ascii="Times New Roman" w:hAnsi="Times New Roman" w:cs="Times New Roman"/>
        </w:rPr>
        <w:t xml:space="preserve">in laboratory </w:t>
      </w:r>
      <w:r w:rsidR="00B04F2E" w:rsidRPr="00B059C7">
        <w:rPr>
          <w:rFonts w:ascii="Times New Roman" w:hAnsi="Times New Roman" w:cs="Times New Roman"/>
        </w:rPr>
        <w:t>and</w:t>
      </w:r>
      <w:r w:rsidR="00D06349" w:rsidRPr="00B059C7">
        <w:rPr>
          <w:rFonts w:ascii="Times New Roman" w:hAnsi="Times New Roman" w:cs="Times New Roman"/>
        </w:rPr>
        <w:t xml:space="preserve"> free-living research</w:t>
      </w:r>
      <w:r w:rsidR="00137CC3" w:rsidRPr="00B059C7">
        <w:rPr>
          <w:rFonts w:ascii="Times New Roman" w:hAnsi="Times New Roman" w:cs="Times New Roman"/>
        </w:rPr>
        <w:t xml:space="preserve"> and </w:t>
      </w:r>
      <w:r w:rsidR="00D06349" w:rsidRPr="00B059C7">
        <w:rPr>
          <w:rFonts w:ascii="Times New Roman" w:hAnsi="Times New Roman" w:cs="Times New Roman"/>
        </w:rPr>
        <w:t>by consumers.</w:t>
      </w:r>
      <w:r w:rsidR="00E8506F" w:rsidRPr="00B059C7">
        <w:rPr>
          <w:rFonts w:ascii="Times New Roman" w:hAnsi="Times New Roman" w:cs="Times New Roman"/>
        </w:rPr>
        <w:t xml:space="preserve"> </w:t>
      </w:r>
      <w:r w:rsidR="0011507E">
        <w:rPr>
          <w:rFonts w:ascii="Times New Roman" w:hAnsi="Times New Roman" w:cs="Times New Roman"/>
        </w:rPr>
        <w:t>Importantly m</w:t>
      </w:r>
      <w:r w:rsidR="00BA4E2B" w:rsidRPr="00B059C7">
        <w:rPr>
          <w:rFonts w:ascii="Times New Roman" w:hAnsi="Times New Roman" w:cs="Times New Roman"/>
        </w:rPr>
        <w:t xml:space="preserve">ost of these wearable sensors do not directly provide the precise speed information required </w:t>
      </w:r>
      <w:r w:rsidR="00266AF7" w:rsidRPr="00B059C7">
        <w:rPr>
          <w:rFonts w:ascii="Times New Roman" w:hAnsi="Times New Roman" w:cs="Times New Roman"/>
        </w:rPr>
        <w:t xml:space="preserve">to </w:t>
      </w:r>
      <w:r w:rsidR="009F6C53" w:rsidRPr="00B059C7">
        <w:rPr>
          <w:rFonts w:ascii="Times New Roman" w:hAnsi="Times New Roman" w:cs="Times New Roman"/>
        </w:rPr>
        <w:t>calculate</w:t>
      </w:r>
      <w:r w:rsidR="00266AF7" w:rsidRPr="00B059C7">
        <w:rPr>
          <w:rFonts w:ascii="Times New Roman" w:hAnsi="Times New Roman" w:cs="Times New Roman"/>
        </w:rPr>
        <w:t xml:space="preserve"> the Froude number and </w:t>
      </w:r>
      <w:r w:rsidR="006E50BB" w:rsidRPr="00B059C7">
        <w:rPr>
          <w:rFonts w:ascii="Times New Roman" w:hAnsi="Times New Roman" w:cs="Times New Roman"/>
        </w:rPr>
        <w:t>preferred transition speed</w:t>
      </w:r>
      <w:r w:rsidR="00BA4E2B" w:rsidRPr="00B059C7">
        <w:rPr>
          <w:rFonts w:ascii="Times New Roman" w:hAnsi="Times New Roman" w:cs="Times New Roman"/>
        </w:rPr>
        <w:t>.</w:t>
      </w:r>
      <w:r w:rsidR="001C2382" w:rsidRPr="00B059C7">
        <w:rPr>
          <w:rFonts w:ascii="Times New Roman" w:hAnsi="Times New Roman" w:cs="Times New Roman"/>
        </w:rPr>
        <w:t xml:space="preserve"> </w:t>
      </w:r>
      <w:r w:rsidR="0011507E">
        <w:rPr>
          <w:rFonts w:ascii="Times New Roman" w:hAnsi="Times New Roman" w:cs="Times New Roman"/>
        </w:rPr>
        <w:t>However,</w:t>
      </w:r>
      <w:r w:rsidR="009921F5" w:rsidRPr="00B059C7">
        <w:rPr>
          <w:rFonts w:ascii="Times New Roman" w:hAnsi="Times New Roman" w:cs="Times New Roman"/>
        </w:rPr>
        <w:t xml:space="preserve"> </w:t>
      </w:r>
      <w:r w:rsidR="001C2382" w:rsidRPr="00B059C7">
        <w:rPr>
          <w:rFonts w:ascii="Times New Roman" w:hAnsi="Times New Roman" w:cs="Times New Roman"/>
        </w:rPr>
        <w:t xml:space="preserve">many sensors </w:t>
      </w:r>
      <w:r w:rsidR="00EC4DDA" w:rsidRPr="00B059C7">
        <w:rPr>
          <w:rFonts w:ascii="Times New Roman" w:hAnsi="Times New Roman" w:cs="Times New Roman"/>
        </w:rPr>
        <w:t xml:space="preserve">do </w:t>
      </w:r>
      <w:r w:rsidR="001C2382" w:rsidRPr="00B059C7">
        <w:rPr>
          <w:rFonts w:ascii="Times New Roman" w:hAnsi="Times New Roman" w:cs="Times New Roman"/>
        </w:rPr>
        <w:t>provide minute-by-minute step data (i.e., cadence [steps/min])</w:t>
      </w:r>
      <w:r w:rsidR="00D64E5B">
        <w:rPr>
          <w:rFonts w:ascii="Times New Roman" w:hAnsi="Times New Roman" w:cs="Times New Roman"/>
        </w:rPr>
        <w:t>.</w:t>
      </w:r>
      <w:r w:rsidR="001C2382" w:rsidRPr="00B059C7">
        <w:rPr>
          <w:rFonts w:ascii="Times New Roman" w:hAnsi="Times New Roman" w:cs="Times New Roman"/>
        </w:rPr>
        <w:t xml:space="preserve"> </w:t>
      </w:r>
      <w:r w:rsidR="00B65DE5">
        <w:rPr>
          <w:rFonts w:ascii="Times New Roman" w:hAnsi="Times New Roman" w:cs="Times New Roman"/>
        </w:rPr>
        <w:t>Th</w:t>
      </w:r>
      <w:r w:rsidR="00D64E5B">
        <w:rPr>
          <w:rFonts w:ascii="Times New Roman" w:hAnsi="Times New Roman" w:cs="Times New Roman"/>
        </w:rPr>
        <w:t>us, instead of relying on walking speed</w:t>
      </w:r>
      <w:r w:rsidR="00B65DE5">
        <w:rPr>
          <w:rFonts w:ascii="Times New Roman" w:hAnsi="Times New Roman" w:cs="Times New Roman"/>
        </w:rPr>
        <w:t xml:space="preserve">, </w:t>
      </w:r>
      <w:r w:rsidR="0068190A">
        <w:rPr>
          <w:rFonts w:ascii="Times New Roman" w:hAnsi="Times New Roman" w:cs="Times New Roman"/>
        </w:rPr>
        <w:t xml:space="preserve">perhaps a better approach to describing gait behavior entails understanding the cadences that correspond with walking and running. That is, the </w:t>
      </w:r>
      <w:r w:rsidR="009921F5" w:rsidRPr="00B059C7">
        <w:rPr>
          <w:rFonts w:ascii="Times New Roman" w:hAnsi="Times New Roman" w:cs="Times New Roman"/>
        </w:rPr>
        <w:t>preferred transition cadence (PTC</w:t>
      </w:r>
      <w:r w:rsidR="00427B1E">
        <w:rPr>
          <w:rFonts w:ascii="Times New Roman" w:hAnsi="Times New Roman" w:cs="Times New Roman"/>
        </w:rPr>
        <w:t>, or the cadence that corresponds with the shift from walking to running</w:t>
      </w:r>
      <w:r w:rsidR="009921F5" w:rsidRPr="00B059C7">
        <w:rPr>
          <w:rFonts w:ascii="Times New Roman" w:hAnsi="Times New Roman" w:cs="Times New Roman"/>
        </w:rPr>
        <w:t>) may be a</w:t>
      </w:r>
      <w:r w:rsidR="003A2751" w:rsidRPr="00B059C7">
        <w:rPr>
          <w:rFonts w:ascii="Times New Roman" w:hAnsi="Times New Roman" w:cs="Times New Roman"/>
        </w:rPr>
        <w:t xml:space="preserve"> more practical and </w:t>
      </w:r>
      <w:r w:rsidR="00032FF7">
        <w:rPr>
          <w:rFonts w:ascii="Times New Roman" w:hAnsi="Times New Roman" w:cs="Times New Roman"/>
        </w:rPr>
        <w:t>understandable</w:t>
      </w:r>
      <w:r w:rsidR="009921F5" w:rsidRPr="00B059C7">
        <w:rPr>
          <w:rFonts w:ascii="Times New Roman" w:hAnsi="Times New Roman" w:cs="Times New Roman"/>
        </w:rPr>
        <w:t xml:space="preserve"> </w:t>
      </w:r>
      <w:r w:rsidR="005A5952" w:rsidRPr="00B059C7">
        <w:rPr>
          <w:rFonts w:ascii="Times New Roman" w:hAnsi="Times New Roman" w:cs="Times New Roman"/>
        </w:rPr>
        <w:t>index</w:t>
      </w:r>
      <w:r w:rsidR="009921F5" w:rsidRPr="00B059C7">
        <w:rPr>
          <w:rFonts w:ascii="Times New Roman" w:hAnsi="Times New Roman" w:cs="Times New Roman"/>
        </w:rPr>
        <w:t xml:space="preserve"> f</w:t>
      </w:r>
      <w:r w:rsidR="00E8506F" w:rsidRPr="00B059C7">
        <w:rPr>
          <w:rFonts w:ascii="Times New Roman" w:hAnsi="Times New Roman" w:cs="Times New Roman"/>
        </w:rPr>
        <w:t>or researchers</w:t>
      </w:r>
      <w:r w:rsidR="00032FF7">
        <w:rPr>
          <w:rFonts w:ascii="Times New Roman" w:hAnsi="Times New Roman" w:cs="Times New Roman"/>
        </w:rPr>
        <w:t>,</w:t>
      </w:r>
      <w:r w:rsidR="00E8506F" w:rsidRPr="00B059C7">
        <w:rPr>
          <w:rFonts w:ascii="Times New Roman" w:hAnsi="Times New Roman" w:cs="Times New Roman"/>
        </w:rPr>
        <w:t xml:space="preserve"> clinicians</w:t>
      </w:r>
      <w:r w:rsidR="00032FF7">
        <w:rPr>
          <w:rFonts w:ascii="Times New Roman" w:hAnsi="Times New Roman" w:cs="Times New Roman"/>
        </w:rPr>
        <w:t>, and the general public</w:t>
      </w:r>
      <w:r w:rsidR="00E8506F" w:rsidRPr="00B059C7">
        <w:rPr>
          <w:rFonts w:ascii="Times New Roman" w:hAnsi="Times New Roman" w:cs="Times New Roman"/>
        </w:rPr>
        <w:t xml:space="preserve"> aiming to quantify physical activity behavior</w:t>
      </w:r>
      <w:r w:rsidR="00A3437F" w:rsidRPr="00B059C7">
        <w:rPr>
          <w:rFonts w:ascii="Times New Roman" w:hAnsi="Times New Roman" w:cs="Times New Roman"/>
        </w:rPr>
        <w:t xml:space="preserve">, </w:t>
      </w:r>
      <w:r w:rsidR="00E8506F" w:rsidRPr="00B059C7">
        <w:rPr>
          <w:rFonts w:ascii="Times New Roman" w:hAnsi="Times New Roman" w:cs="Times New Roman"/>
        </w:rPr>
        <w:t>specifically, min</w:t>
      </w:r>
      <w:r w:rsidR="009921F5" w:rsidRPr="00B059C7">
        <w:rPr>
          <w:rFonts w:ascii="Times New Roman" w:hAnsi="Times New Roman" w:cs="Times New Roman"/>
        </w:rPr>
        <w:t xml:space="preserve">utes per day </w:t>
      </w:r>
      <w:r w:rsidR="005F064A" w:rsidRPr="00B059C7">
        <w:rPr>
          <w:rFonts w:ascii="Times New Roman" w:hAnsi="Times New Roman" w:cs="Times New Roman"/>
        </w:rPr>
        <w:t xml:space="preserve">of </w:t>
      </w:r>
      <w:r w:rsidR="009921F5" w:rsidRPr="00B059C7">
        <w:rPr>
          <w:rFonts w:ascii="Times New Roman" w:hAnsi="Times New Roman" w:cs="Times New Roman"/>
        </w:rPr>
        <w:t>running.</w:t>
      </w:r>
    </w:p>
    <w:p w14:paraId="6C372FD9" w14:textId="7E2FF2CB" w:rsidR="00420449" w:rsidRPr="00B059C7" w:rsidRDefault="00BC2CD3" w:rsidP="00796EA6">
      <w:pPr>
        <w:ind w:firstLine="720"/>
        <w:rPr>
          <w:rFonts w:ascii="Times New Roman" w:hAnsi="Times New Roman" w:cs="Times New Roman"/>
        </w:rPr>
      </w:pPr>
      <w:r w:rsidRPr="00B059C7">
        <w:rPr>
          <w:rFonts w:ascii="Times New Roman" w:hAnsi="Times New Roman" w:cs="Times New Roman"/>
        </w:rPr>
        <w:t xml:space="preserve">Diedrich &amp; Warren </w:t>
      </w:r>
      <w:r w:rsidR="00950E77" w:rsidRPr="00B059C7">
        <w:rPr>
          <w:rFonts w:ascii="Times New Roman" w:hAnsi="Times New Roman" w:cs="Times New Roman"/>
        </w:rPr>
        <w:fldChar w:fldCharType="begin"/>
      </w:r>
      <w:r w:rsidR="00950E77" w:rsidRPr="00B059C7">
        <w:rPr>
          <w:rFonts w:ascii="Times New Roman" w:hAnsi="Times New Roman" w:cs="Times New Roman"/>
        </w:rPr>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B059C7">
        <w:rPr>
          <w:rFonts w:ascii="Times New Roman" w:hAnsi="Times New Roman" w:cs="Times New Roman"/>
        </w:rPr>
        <w:fldChar w:fldCharType="separate"/>
      </w:r>
      <w:r w:rsidR="00950E77" w:rsidRPr="00B059C7">
        <w:rPr>
          <w:rFonts w:ascii="Times New Roman" w:hAnsi="Times New Roman" w:cs="Times New Roman"/>
          <w:noProof/>
        </w:rPr>
        <w:t>(1995)</w:t>
      </w:r>
      <w:r w:rsidR="00950E77" w:rsidRPr="00B059C7">
        <w:rPr>
          <w:rFonts w:ascii="Times New Roman" w:hAnsi="Times New Roman" w:cs="Times New Roman"/>
        </w:rPr>
        <w:fldChar w:fldCharType="end"/>
      </w:r>
      <w:r w:rsidR="00950E77" w:rsidRPr="00B059C7">
        <w:rPr>
          <w:rFonts w:ascii="Times New Roman" w:hAnsi="Times New Roman" w:cs="Times New Roman"/>
        </w:rPr>
        <w:t xml:space="preserve"> reported </w:t>
      </w:r>
      <w:r w:rsidR="005A5952" w:rsidRPr="00B059C7">
        <w:rPr>
          <w:rFonts w:ascii="Times New Roman" w:hAnsi="Times New Roman" w:cs="Times New Roman"/>
        </w:rPr>
        <w:t xml:space="preserve">that </w:t>
      </w:r>
      <w:r w:rsidR="00714BEF" w:rsidRPr="00B059C7">
        <w:rPr>
          <w:rFonts w:ascii="Times New Roman" w:hAnsi="Times New Roman" w:cs="Times New Roman"/>
        </w:rPr>
        <w:t>the PTC was,</w:t>
      </w:r>
      <w:r w:rsidR="00950E77" w:rsidRPr="00B059C7">
        <w:rPr>
          <w:rFonts w:ascii="Times New Roman" w:hAnsi="Times New Roman" w:cs="Times New Roman"/>
        </w:rPr>
        <w:t xml:space="preserve"> on average, 142.8 steps/min</w:t>
      </w:r>
      <w:r w:rsidR="00714BEF" w:rsidRPr="00B059C7">
        <w:rPr>
          <w:rFonts w:ascii="Times New Roman" w:hAnsi="Times New Roman" w:cs="Times New Roman"/>
        </w:rPr>
        <w:t xml:space="preserve"> in young, healthy adults</w:t>
      </w:r>
      <w:r w:rsidR="00353DDD" w:rsidRPr="00B059C7">
        <w:rPr>
          <w:rFonts w:ascii="Times New Roman" w:hAnsi="Times New Roman" w:cs="Times New Roman"/>
        </w:rPr>
        <w:t xml:space="preserve"> 18-31 years</w:t>
      </w:r>
      <w:r w:rsidR="007B6FBC" w:rsidRPr="00B059C7">
        <w:rPr>
          <w:rFonts w:ascii="Times New Roman" w:hAnsi="Times New Roman" w:cs="Times New Roman"/>
        </w:rPr>
        <w:t xml:space="preserve"> old</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A </w:t>
      </w:r>
      <w:r w:rsidR="00714BEF" w:rsidRPr="00B059C7">
        <w:rPr>
          <w:rFonts w:ascii="Times New Roman" w:hAnsi="Times New Roman" w:cs="Times New Roman"/>
        </w:rPr>
        <w:t xml:space="preserve">more </w:t>
      </w:r>
      <w:r w:rsidR="004A10FB" w:rsidRPr="00B059C7">
        <w:rPr>
          <w:rFonts w:ascii="Times New Roman" w:hAnsi="Times New Roman" w:cs="Times New Roman"/>
        </w:rPr>
        <w:t xml:space="preserve">recent study provided </w:t>
      </w:r>
      <w:r w:rsidR="00714BEF" w:rsidRPr="00B059C7">
        <w:rPr>
          <w:rFonts w:ascii="Times New Roman" w:hAnsi="Times New Roman" w:cs="Times New Roman"/>
        </w:rPr>
        <w:t>concurring</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evidence that the </w:t>
      </w:r>
      <w:r w:rsidR="00627DB9" w:rsidRPr="00B059C7">
        <w:rPr>
          <w:rFonts w:ascii="Times New Roman" w:hAnsi="Times New Roman" w:cs="Times New Roman"/>
        </w:rPr>
        <w:t>PTC</w:t>
      </w:r>
      <w:r w:rsidR="00667E0A" w:rsidRPr="00B059C7">
        <w:rPr>
          <w:rFonts w:ascii="Times New Roman" w:hAnsi="Times New Roman" w:cs="Times New Roman"/>
        </w:rPr>
        <w:t xml:space="preserve"> </w:t>
      </w:r>
      <w:r w:rsidR="00320907" w:rsidRPr="00B059C7">
        <w:rPr>
          <w:rFonts w:ascii="Times New Roman" w:hAnsi="Times New Roman" w:cs="Times New Roman"/>
        </w:rPr>
        <w:t xml:space="preserve">can be </w:t>
      </w:r>
      <w:r w:rsidR="00344BCE" w:rsidRPr="00B059C7">
        <w:rPr>
          <w:rFonts w:ascii="Times New Roman" w:hAnsi="Times New Roman" w:cs="Times New Roman"/>
        </w:rPr>
        <w:t>accurately</w:t>
      </w:r>
      <w:r w:rsidR="00EA1DC7" w:rsidRPr="00B059C7">
        <w:rPr>
          <w:rFonts w:ascii="Times New Roman" w:hAnsi="Times New Roman" w:cs="Times New Roman"/>
        </w:rPr>
        <w:t xml:space="preserve"> predicted using </w:t>
      </w:r>
      <w:r w:rsidR="00832955" w:rsidRPr="00B059C7">
        <w:rPr>
          <w:rFonts w:ascii="Times New Roman" w:hAnsi="Times New Roman" w:cs="Times New Roman"/>
        </w:rPr>
        <w:t xml:space="preserve">a </w:t>
      </w:r>
      <w:r w:rsidR="009424CA" w:rsidRPr="00B059C7">
        <w:rPr>
          <w:rFonts w:ascii="Times New Roman" w:hAnsi="Times New Roman" w:cs="Times New Roman"/>
        </w:rPr>
        <w:t>cadence</w:t>
      </w:r>
      <w:r w:rsidR="00714BEF" w:rsidRPr="00B059C7">
        <w:rPr>
          <w:rFonts w:ascii="Times New Roman" w:hAnsi="Times New Roman" w:cs="Times New Roman"/>
        </w:rPr>
        <w:t xml:space="preserve"> of</w:t>
      </w:r>
      <w:r w:rsidR="00832955" w:rsidRPr="00B059C7">
        <w:rPr>
          <w:rFonts w:ascii="Times New Roman" w:hAnsi="Times New Roman" w:cs="Times New Roman"/>
        </w:rPr>
        <w:t xml:space="preserve"> 141.6 steps/min</w:t>
      </w:r>
      <w:r w:rsidR="00A33A68" w:rsidRPr="00B059C7">
        <w:rPr>
          <w:rFonts w:ascii="Times New Roman" w:hAnsi="Times New Roman" w:cs="Times New Roman"/>
        </w:rPr>
        <w:t xml:space="preserve"> </w:t>
      </w:r>
      <w:r w:rsidR="004D72D2" w:rsidRPr="00B059C7">
        <w:rPr>
          <w:rFonts w:ascii="Times New Roman" w:hAnsi="Times New Roman" w:cs="Times New Roman"/>
        </w:rPr>
        <w:t xml:space="preserve">in young adults </w:t>
      </w:r>
      <w:r w:rsidR="00A33A68" w:rsidRPr="00B059C7">
        <w:rPr>
          <w:rFonts w:ascii="Times New Roman" w:hAnsi="Times New Roman" w:cs="Times New Roman"/>
        </w:rPr>
        <w:fldChar w:fldCharType="begin"/>
      </w:r>
      <w:r w:rsidR="00B706BB" w:rsidRPr="00B059C7">
        <w:rPr>
          <w:rFonts w:ascii="Times New Roman" w:hAnsi="Times New Roman" w:cs="Times New Roman"/>
        </w:rPr>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B059C7">
        <w:rPr>
          <w:rFonts w:ascii="Times New Roman" w:hAnsi="Times New Roman" w:cs="Times New Roman"/>
        </w:rPr>
        <w:fldChar w:fldCharType="separate"/>
      </w:r>
      <w:r w:rsidR="00B706BB" w:rsidRPr="00B059C7">
        <w:rPr>
          <w:rFonts w:ascii="Times New Roman" w:hAnsi="Times New Roman" w:cs="Times New Roman"/>
          <w:noProof/>
        </w:rPr>
        <w:t>(Hansen, Kristensen, Nielsen, Voigt, &amp; Madeleine, 2017)</w:t>
      </w:r>
      <w:r w:rsidR="00A33A68" w:rsidRPr="00B059C7">
        <w:rPr>
          <w:rFonts w:ascii="Times New Roman" w:hAnsi="Times New Roman" w:cs="Times New Roman"/>
        </w:rPr>
        <w:fldChar w:fldCharType="end"/>
      </w:r>
      <w:r w:rsidR="00950E77" w:rsidRPr="00B059C7">
        <w:rPr>
          <w:rFonts w:ascii="Times New Roman" w:hAnsi="Times New Roman" w:cs="Times New Roman"/>
        </w:rPr>
        <w:t xml:space="preserve">. </w:t>
      </w:r>
      <w:r w:rsidR="00A469FD" w:rsidRPr="00B059C7">
        <w:rPr>
          <w:rFonts w:ascii="Times New Roman" w:hAnsi="Times New Roman" w:cs="Times New Roman"/>
        </w:rPr>
        <w:t>However, w</w:t>
      </w:r>
      <w:r w:rsidR="002F6621" w:rsidRPr="00B059C7">
        <w:rPr>
          <w:rFonts w:ascii="Times New Roman" w:hAnsi="Times New Roman" w:cs="Times New Roman"/>
        </w:rPr>
        <w:t xml:space="preserve">hile </w:t>
      </w:r>
      <w:r w:rsidR="005A5952" w:rsidRPr="00B059C7">
        <w:rPr>
          <w:rFonts w:ascii="Times New Roman" w:hAnsi="Times New Roman" w:cs="Times New Roman"/>
        </w:rPr>
        <w:t xml:space="preserve">these two initial studies indicate </w:t>
      </w:r>
      <w:r w:rsidR="002F6621" w:rsidRPr="00B059C7">
        <w:rPr>
          <w:rFonts w:ascii="Times New Roman" w:hAnsi="Times New Roman" w:cs="Times New Roman"/>
        </w:rPr>
        <w:t xml:space="preserve">a </w:t>
      </w:r>
      <w:r w:rsidR="00A9411B" w:rsidRPr="00B059C7">
        <w:rPr>
          <w:rFonts w:ascii="Times New Roman" w:hAnsi="Times New Roman" w:cs="Times New Roman"/>
        </w:rPr>
        <w:t>PTC</w:t>
      </w:r>
      <w:r w:rsidR="002F6621" w:rsidRPr="00B059C7">
        <w:rPr>
          <w:rFonts w:ascii="Times New Roman" w:hAnsi="Times New Roman" w:cs="Times New Roman"/>
        </w:rPr>
        <w:t xml:space="preserve"> </w:t>
      </w:r>
      <w:r w:rsidR="00865545" w:rsidRPr="00B059C7">
        <w:rPr>
          <w:rFonts w:ascii="Times New Roman" w:hAnsi="Times New Roman" w:cs="Times New Roman"/>
        </w:rPr>
        <w:t xml:space="preserve">of ~140 steps/min </w:t>
      </w:r>
      <w:r w:rsidR="004C1D60" w:rsidRPr="00B059C7">
        <w:rPr>
          <w:rFonts w:ascii="Times New Roman" w:hAnsi="Times New Roman" w:cs="Times New Roman"/>
        </w:rPr>
        <w:t xml:space="preserve">may be appropriate </w:t>
      </w:r>
      <w:r w:rsidR="002F6621" w:rsidRPr="00B059C7">
        <w:rPr>
          <w:rFonts w:ascii="Times New Roman" w:hAnsi="Times New Roman" w:cs="Times New Roman"/>
        </w:rPr>
        <w:t xml:space="preserve">in adults, </w:t>
      </w:r>
      <w:r w:rsidR="00865545" w:rsidRPr="00B059C7">
        <w:rPr>
          <w:rFonts w:ascii="Times New Roman" w:hAnsi="Times New Roman" w:cs="Times New Roman"/>
        </w:rPr>
        <w:t>the PTC of children</w:t>
      </w:r>
      <w:r w:rsidR="00725C2B" w:rsidRPr="00B059C7">
        <w:rPr>
          <w:rFonts w:ascii="Times New Roman" w:hAnsi="Times New Roman" w:cs="Times New Roman"/>
        </w:rPr>
        <w:t xml:space="preserve"> and</w:t>
      </w:r>
      <w:r w:rsidR="00865545" w:rsidRPr="00B059C7">
        <w:rPr>
          <w:rFonts w:ascii="Times New Roman" w:hAnsi="Times New Roman" w:cs="Times New Roman"/>
        </w:rPr>
        <w:t xml:space="preserve"> adolescents</w:t>
      </w:r>
      <w:r w:rsidR="00725C2B" w:rsidRPr="00B059C7">
        <w:rPr>
          <w:rFonts w:ascii="Times New Roman" w:hAnsi="Times New Roman" w:cs="Times New Roman"/>
        </w:rPr>
        <w:t xml:space="preserve"> </w:t>
      </w:r>
      <w:r w:rsidR="002F6621" w:rsidRPr="00B059C7">
        <w:rPr>
          <w:rFonts w:ascii="Times New Roman" w:hAnsi="Times New Roman" w:cs="Times New Roman"/>
        </w:rPr>
        <w:t>remains unclear</w:t>
      </w:r>
      <w:r w:rsidR="00950E77" w:rsidRPr="00B059C7">
        <w:rPr>
          <w:rFonts w:ascii="Times New Roman" w:hAnsi="Times New Roman" w:cs="Times New Roman"/>
        </w:rPr>
        <w:t xml:space="preserve">. </w:t>
      </w:r>
      <w:r w:rsidR="00072453" w:rsidRPr="00B059C7">
        <w:rPr>
          <w:rFonts w:ascii="Times New Roman" w:hAnsi="Times New Roman" w:cs="Times New Roman"/>
        </w:rPr>
        <w:t>Furthermore</w:t>
      </w:r>
      <w:r w:rsidR="005F2A5A" w:rsidRPr="00B059C7">
        <w:rPr>
          <w:rFonts w:ascii="Times New Roman" w:hAnsi="Times New Roman" w:cs="Times New Roman"/>
        </w:rPr>
        <w:t>, i</w:t>
      </w:r>
      <w:r w:rsidR="00A469FD" w:rsidRPr="00B059C7">
        <w:rPr>
          <w:rFonts w:ascii="Times New Roman" w:hAnsi="Times New Roman" w:cs="Times New Roman"/>
        </w:rPr>
        <w:t>n the study by Hansen et al.</w:t>
      </w:r>
      <w:ins w:id="3" w:author="Catrine Tudor-Locke" w:date="2019-06-16T06:32:00Z">
        <w:r w:rsidR="00711402" w:rsidRPr="00B059C7">
          <w:rPr>
            <w:rFonts w:ascii="Times New Roman" w:hAnsi="Times New Roman" w:cs="Times New Roman"/>
          </w:rPr>
          <w:t xml:space="preserve"> </w:t>
        </w:r>
      </w:ins>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 ExcludeAuth="1"&gt;&lt;Author&gt;Hansen&lt;/Author&gt;&lt;Year&gt;2017&lt;/Year&gt;&lt;RecNum&gt;977&lt;/RecNum&gt;&lt;DisplayText&gt;(2017)&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7&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2017)</w:t>
      </w:r>
      <w:r w:rsidR="00DC3015" w:rsidRPr="00B059C7">
        <w:rPr>
          <w:rFonts w:ascii="Times New Roman" w:hAnsi="Times New Roman" w:cs="Times New Roman"/>
        </w:rPr>
        <w:fldChar w:fldCharType="end"/>
      </w:r>
      <w:r w:rsidR="00A469FD" w:rsidRPr="00B059C7">
        <w:rPr>
          <w:rFonts w:ascii="Times New Roman" w:hAnsi="Times New Roman" w:cs="Times New Roman"/>
        </w:rPr>
        <w:t xml:space="preserve">, leg length did not affect the observed PTC. </w:t>
      </w:r>
      <w:r w:rsidR="009E534A" w:rsidRPr="00B059C7">
        <w:rPr>
          <w:rFonts w:ascii="Times New Roman" w:hAnsi="Times New Roman" w:cs="Times New Roman"/>
        </w:rPr>
        <w:t xml:space="preserve">However, </w:t>
      </w:r>
      <w:r w:rsidR="007A3E91">
        <w:rPr>
          <w:rFonts w:ascii="Times New Roman" w:hAnsi="Times New Roman" w:cs="Times New Roman"/>
        </w:rPr>
        <w:t>this may not be the case in</w:t>
      </w:r>
      <w:r w:rsidR="005A5952" w:rsidRPr="00B059C7">
        <w:rPr>
          <w:rFonts w:ascii="Times New Roman" w:hAnsi="Times New Roman" w:cs="Times New Roman"/>
        </w:rPr>
        <w:t xml:space="preserve"> </w:t>
      </w:r>
      <w:r w:rsidR="004D72D2" w:rsidRPr="00B059C7">
        <w:rPr>
          <w:rFonts w:ascii="Times New Roman" w:hAnsi="Times New Roman" w:cs="Times New Roman"/>
        </w:rPr>
        <w:t>children</w:t>
      </w:r>
      <w:r w:rsidR="007A3E91">
        <w:rPr>
          <w:rFonts w:ascii="Times New Roman" w:hAnsi="Times New Roman" w:cs="Times New Roman"/>
        </w:rPr>
        <w:t>, adolescents, and young adults</w:t>
      </w:r>
      <w:r w:rsidR="00FE2300">
        <w:rPr>
          <w:rFonts w:ascii="Times New Roman" w:hAnsi="Times New Roman" w:cs="Times New Roman"/>
        </w:rPr>
        <w:t xml:space="preserve"> who experience physical growth at these stages of maturation</w:t>
      </w:r>
      <w:r w:rsidR="007A3E91">
        <w:rPr>
          <w:rFonts w:ascii="Times New Roman" w:hAnsi="Times New Roman" w:cs="Times New Roman"/>
        </w:rPr>
        <w:t>.</w:t>
      </w:r>
      <w:r w:rsidR="00AC649C" w:rsidRPr="00B059C7">
        <w:rPr>
          <w:rFonts w:ascii="Times New Roman" w:hAnsi="Times New Roman" w:cs="Times New Roman"/>
        </w:rPr>
        <w:t xml:space="preserve"> Thus, </w:t>
      </w:r>
      <w:r w:rsidR="00344BCE" w:rsidRPr="00B059C7">
        <w:rPr>
          <w:rFonts w:ascii="Times New Roman" w:hAnsi="Times New Roman" w:cs="Times New Roman"/>
        </w:rPr>
        <w:t>accurate</w:t>
      </w:r>
      <w:r w:rsidR="00AC649C" w:rsidRPr="00B059C7">
        <w:rPr>
          <w:rFonts w:ascii="Times New Roman" w:hAnsi="Times New Roman" w:cs="Times New Roman"/>
        </w:rPr>
        <w:t xml:space="preserve"> prediction of the </w:t>
      </w:r>
      <w:r w:rsidR="003B2616" w:rsidRPr="00B059C7">
        <w:rPr>
          <w:rFonts w:ascii="Times New Roman" w:hAnsi="Times New Roman" w:cs="Times New Roman"/>
        </w:rPr>
        <w:t>PTC</w:t>
      </w:r>
      <w:r w:rsidR="00344BCE" w:rsidRPr="00B059C7">
        <w:rPr>
          <w:rFonts w:ascii="Times New Roman" w:hAnsi="Times New Roman" w:cs="Times New Roman"/>
        </w:rPr>
        <w:t xml:space="preserve"> </w:t>
      </w:r>
      <w:r w:rsidR="005A5952" w:rsidRPr="00B059C7">
        <w:rPr>
          <w:rFonts w:ascii="Times New Roman" w:hAnsi="Times New Roman" w:cs="Times New Roman"/>
        </w:rPr>
        <w:t xml:space="preserve">in young people </w:t>
      </w:r>
      <w:r w:rsidR="00344BCE" w:rsidRPr="00B059C7">
        <w:rPr>
          <w:rFonts w:ascii="Times New Roman" w:hAnsi="Times New Roman" w:cs="Times New Roman"/>
        </w:rPr>
        <w:t>may necessitate</w:t>
      </w:r>
      <w:r w:rsidR="000B5122" w:rsidRPr="00B059C7">
        <w:rPr>
          <w:rFonts w:ascii="Times New Roman" w:hAnsi="Times New Roman" w:cs="Times New Roman"/>
        </w:rPr>
        <w:t xml:space="preserve"> the inclusion of</w:t>
      </w:r>
      <w:r w:rsidR="003E2EBE" w:rsidRPr="00B059C7">
        <w:rPr>
          <w:rFonts w:ascii="Times New Roman" w:hAnsi="Times New Roman" w:cs="Times New Roman"/>
        </w:rPr>
        <w:t xml:space="preserve"> precise measures of </w:t>
      </w:r>
      <w:r w:rsidR="00EE78A3" w:rsidRPr="00B059C7">
        <w:rPr>
          <w:rFonts w:ascii="Times New Roman" w:hAnsi="Times New Roman" w:cs="Times New Roman"/>
        </w:rPr>
        <w:t>leg length,</w:t>
      </w:r>
      <w:r w:rsidR="003E2EBE" w:rsidRPr="00B059C7">
        <w:rPr>
          <w:rFonts w:ascii="Times New Roman" w:hAnsi="Times New Roman" w:cs="Times New Roman"/>
        </w:rPr>
        <w:t xml:space="preserve"> as well as other anth</w:t>
      </w:r>
      <w:r w:rsidR="00CE203F" w:rsidRPr="00B059C7">
        <w:rPr>
          <w:rFonts w:ascii="Times New Roman" w:hAnsi="Times New Roman" w:cs="Times New Roman"/>
        </w:rPr>
        <w:t>r</w:t>
      </w:r>
      <w:r w:rsidR="003E2EBE" w:rsidRPr="00B059C7">
        <w:rPr>
          <w:rFonts w:ascii="Times New Roman" w:hAnsi="Times New Roman" w:cs="Times New Roman"/>
        </w:rPr>
        <w:t xml:space="preserve">opometric values such as </w:t>
      </w:r>
      <w:r w:rsidR="00840FB6" w:rsidRPr="00B059C7">
        <w:rPr>
          <w:rFonts w:ascii="Times New Roman" w:hAnsi="Times New Roman" w:cs="Times New Roman"/>
        </w:rPr>
        <w:t xml:space="preserve">height and </w:t>
      </w:r>
      <w:r w:rsidR="00EE78A3" w:rsidRPr="00B059C7">
        <w:rPr>
          <w:rFonts w:ascii="Times New Roman" w:hAnsi="Times New Roman" w:cs="Times New Roman"/>
        </w:rPr>
        <w:t>weight</w:t>
      </w:r>
      <w:r w:rsidR="00057683" w:rsidRPr="00B059C7">
        <w:rPr>
          <w:rFonts w:ascii="Times New Roman" w:hAnsi="Times New Roman" w:cs="Times New Roman"/>
        </w:rPr>
        <w:t>.</w:t>
      </w:r>
      <w:r w:rsidR="00344BCE" w:rsidRPr="00B059C7">
        <w:rPr>
          <w:rFonts w:ascii="Times New Roman" w:hAnsi="Times New Roman" w:cs="Times New Roman"/>
        </w:rPr>
        <w:t xml:space="preserve"> </w:t>
      </w:r>
      <w:r w:rsidR="00A469FD" w:rsidRPr="00B059C7">
        <w:rPr>
          <w:rFonts w:ascii="Times New Roman" w:hAnsi="Times New Roman" w:cs="Times New Roman"/>
        </w:rPr>
        <w:t>Therefore, t</w:t>
      </w:r>
      <w:r w:rsidR="00F55F03" w:rsidRPr="00B059C7">
        <w:rPr>
          <w:rFonts w:ascii="Times New Roman" w:hAnsi="Times New Roman" w:cs="Times New Roman"/>
        </w:rPr>
        <w:t xml:space="preserve">he purpose of this study was to develop a </w:t>
      </w:r>
      <w:r w:rsidR="003B2616" w:rsidRPr="00B059C7">
        <w:rPr>
          <w:rFonts w:ascii="Times New Roman" w:hAnsi="Times New Roman" w:cs="Times New Roman"/>
        </w:rPr>
        <w:t>model to predict age-</w:t>
      </w:r>
      <w:r w:rsidR="00C86E24" w:rsidRPr="00B059C7">
        <w:rPr>
          <w:rFonts w:ascii="Times New Roman" w:hAnsi="Times New Roman" w:cs="Times New Roman"/>
        </w:rPr>
        <w:t xml:space="preserve"> and </w:t>
      </w:r>
      <w:r w:rsidR="00CE203F" w:rsidRPr="00B059C7">
        <w:rPr>
          <w:rFonts w:ascii="Times New Roman" w:hAnsi="Times New Roman" w:cs="Times New Roman"/>
        </w:rPr>
        <w:t>anthropometry</w:t>
      </w:r>
      <w:r w:rsidR="00C86E24" w:rsidRPr="00B059C7">
        <w:rPr>
          <w:rFonts w:ascii="Times New Roman" w:hAnsi="Times New Roman" w:cs="Times New Roman"/>
        </w:rPr>
        <w:t>-</w:t>
      </w:r>
      <w:r w:rsidR="003B2616" w:rsidRPr="00B059C7">
        <w:rPr>
          <w:rFonts w:ascii="Times New Roman" w:hAnsi="Times New Roman" w:cs="Times New Roman"/>
        </w:rPr>
        <w:t>specific</w:t>
      </w:r>
      <w:r w:rsidR="006E7CEF" w:rsidRPr="00B059C7">
        <w:rPr>
          <w:rFonts w:ascii="Times New Roman" w:hAnsi="Times New Roman" w:cs="Times New Roman"/>
        </w:rPr>
        <w:t xml:space="preserve"> </w:t>
      </w:r>
      <w:r w:rsidR="003B2616" w:rsidRPr="00B059C7">
        <w:rPr>
          <w:rFonts w:ascii="Times New Roman" w:hAnsi="Times New Roman" w:cs="Times New Roman"/>
        </w:rPr>
        <w:t>PTC</w:t>
      </w:r>
      <w:r w:rsidR="00A469FD" w:rsidRPr="00B059C7">
        <w:rPr>
          <w:rFonts w:ascii="Times New Roman" w:hAnsi="Times New Roman" w:cs="Times New Roman"/>
        </w:rPr>
        <w:t xml:space="preserve">s </w:t>
      </w:r>
      <w:r w:rsidR="005A0ECB" w:rsidRPr="00B059C7">
        <w:rPr>
          <w:rFonts w:ascii="Times New Roman" w:hAnsi="Times New Roman" w:cs="Times New Roman"/>
        </w:rPr>
        <w:t xml:space="preserve">in </w:t>
      </w:r>
      <w:r w:rsidR="005A0ECB" w:rsidRPr="00B059C7">
        <w:rPr>
          <w:rFonts w:ascii="Times New Roman" w:hAnsi="Times New Roman" w:cs="Times New Roman"/>
        </w:rPr>
        <w:lastRenderedPageBreak/>
        <w:t>individuals 6-20 years old</w:t>
      </w:r>
      <w:r w:rsidR="00D76EE0" w:rsidRPr="00B059C7">
        <w:rPr>
          <w:rFonts w:ascii="Times New Roman" w:hAnsi="Times New Roman" w:cs="Times New Roman"/>
        </w:rPr>
        <w:t xml:space="preserve">. </w:t>
      </w:r>
      <w:r w:rsidR="00F73419" w:rsidRPr="00B059C7">
        <w:rPr>
          <w:rFonts w:ascii="Times New Roman" w:hAnsi="Times New Roman" w:cs="Times New Roman"/>
        </w:rPr>
        <w:t xml:space="preserve">We hypothesized that </w:t>
      </w:r>
      <w:r w:rsidR="0033699F" w:rsidRPr="00B059C7">
        <w:rPr>
          <w:rFonts w:ascii="Times New Roman" w:hAnsi="Times New Roman" w:cs="Times New Roman"/>
        </w:rPr>
        <w:t>cadence</w:t>
      </w:r>
      <w:r w:rsidR="007E2596" w:rsidRPr="00B059C7">
        <w:rPr>
          <w:rFonts w:ascii="Times New Roman" w:hAnsi="Times New Roman" w:cs="Times New Roman"/>
        </w:rPr>
        <w:t xml:space="preserve"> and</w:t>
      </w:r>
      <w:r w:rsidR="00E07AC2" w:rsidRPr="00B059C7">
        <w:rPr>
          <w:rFonts w:ascii="Times New Roman" w:hAnsi="Times New Roman" w:cs="Times New Roman"/>
        </w:rPr>
        <w:t xml:space="preserve"> anthropometric measures</w:t>
      </w:r>
      <w:r w:rsidR="0033699F" w:rsidRPr="00B059C7">
        <w:rPr>
          <w:rFonts w:ascii="Times New Roman" w:hAnsi="Times New Roman" w:cs="Times New Roman"/>
        </w:rPr>
        <w:t xml:space="preserve"> would classify gait behavior reasonably</w:t>
      </w:r>
      <w:r w:rsidR="007E2596" w:rsidRPr="00B059C7">
        <w:rPr>
          <w:rFonts w:ascii="Times New Roman" w:hAnsi="Times New Roman" w:cs="Times New Roman"/>
        </w:rPr>
        <w:t xml:space="preserve">, i.e., with a </w:t>
      </w:r>
      <w:r w:rsidR="00E07AC2" w:rsidRPr="00B059C7">
        <w:rPr>
          <w:rFonts w:ascii="Times New Roman" w:hAnsi="Times New Roman" w:cs="Times New Roman"/>
        </w:rPr>
        <w:t>prediction</w:t>
      </w:r>
      <w:r w:rsidR="007E2596" w:rsidRPr="00B059C7">
        <w:rPr>
          <w:rFonts w:ascii="Times New Roman" w:hAnsi="Times New Roman" w:cs="Times New Roman"/>
        </w:rPr>
        <w:t xml:space="preserve"> accuracy &gt; </w:t>
      </w:r>
      <w:r w:rsidR="00E07AC2" w:rsidRPr="00B059C7">
        <w:rPr>
          <w:rFonts w:ascii="Times New Roman" w:hAnsi="Times New Roman" w:cs="Times New Roman"/>
        </w:rPr>
        <w:t>0.</w:t>
      </w:r>
      <w:r w:rsidR="009D28C6" w:rsidRPr="00B059C7">
        <w:rPr>
          <w:rFonts w:ascii="Times New Roman" w:hAnsi="Times New Roman" w:cs="Times New Roman"/>
        </w:rPr>
        <w:t>7</w:t>
      </w:r>
      <w:r w:rsidR="007E2596" w:rsidRPr="00B059C7">
        <w:rPr>
          <w:rFonts w:ascii="Times New Roman" w:hAnsi="Times New Roman" w:cs="Times New Roman"/>
        </w:rPr>
        <w:t>0.</w:t>
      </w:r>
      <w:r w:rsidR="00420449" w:rsidRPr="00B059C7">
        <w:rPr>
          <w:rFonts w:ascii="Times New Roman" w:hAnsi="Times New Roman" w:cs="Times New Roman"/>
        </w:rPr>
        <w:br w:type="page"/>
      </w:r>
    </w:p>
    <w:p w14:paraId="1C337F3C" w14:textId="77777777" w:rsidR="00FD6242" w:rsidRPr="00B059C7" w:rsidRDefault="00FD6242" w:rsidP="00D755A6">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Methods</w:t>
      </w:r>
    </w:p>
    <w:p w14:paraId="7EA4EDBF"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Study design and regulatory information</w:t>
      </w:r>
    </w:p>
    <w:p w14:paraId="1841A722" w14:textId="3C398442" w:rsidR="00DF5D1E" w:rsidRPr="00B059C7" w:rsidRDefault="000C787E" w:rsidP="00796EA6">
      <w:pPr>
        <w:rPr>
          <w:rFonts w:ascii="Times New Roman" w:hAnsi="Times New Roman" w:cs="Times New Roman"/>
        </w:rPr>
      </w:pPr>
      <w:r w:rsidRPr="00B059C7">
        <w:rPr>
          <w:rFonts w:ascii="Times New Roman" w:hAnsi="Times New Roman" w:cs="Times New Roman"/>
        </w:rPr>
        <w:tab/>
      </w:r>
      <w:r w:rsidR="00EB281E" w:rsidRPr="00B059C7">
        <w:rPr>
          <w:rFonts w:ascii="Times New Roman" w:hAnsi="Times New Roman" w:cs="Times New Roman"/>
        </w:rPr>
        <w:t xml:space="preserve">This </w:t>
      </w:r>
      <w:r w:rsidR="00547826" w:rsidRPr="00B059C7">
        <w:rPr>
          <w:rFonts w:ascii="Times New Roman" w:hAnsi="Times New Roman" w:cs="Times New Roman"/>
        </w:rPr>
        <w:t xml:space="preserve">is a secondary analysis of data from </w:t>
      </w:r>
      <w:commentRangeStart w:id="4"/>
      <w:commentRangeStart w:id="5"/>
      <w:r w:rsidR="00547826" w:rsidRPr="00ED18FB">
        <w:rPr>
          <w:rFonts w:ascii="Times New Roman" w:hAnsi="Times New Roman" w:cs="Times New Roman"/>
        </w:rPr>
        <w:t xml:space="preserve">the </w:t>
      </w:r>
      <w:commentRangeEnd w:id="4"/>
      <w:r w:rsidR="00CA133F" w:rsidRPr="00ED18FB">
        <w:rPr>
          <w:rStyle w:val="CommentReference"/>
        </w:rPr>
        <w:commentReference w:id="4"/>
      </w:r>
      <w:r w:rsidR="00C35FE1" w:rsidRPr="00ED18FB">
        <w:rPr>
          <w:rFonts w:ascii="Times New Roman" w:hAnsi="Times New Roman" w:cs="Times New Roman"/>
        </w:rPr>
        <w:t>CADENCE-Kids</w:t>
      </w:r>
      <w:r w:rsidR="00547826" w:rsidRPr="00ED18FB">
        <w:rPr>
          <w:rFonts w:ascii="Times New Roman" w:hAnsi="Times New Roman" w:cs="Times New Roman"/>
        </w:rPr>
        <w:t xml:space="preserve"> study (Clinical Trials.gov - </w:t>
      </w:r>
      <w:r w:rsidR="00C35FE1" w:rsidRPr="00ED18FB">
        <w:rPr>
          <w:rFonts w:ascii="Times New Roman" w:hAnsi="Times New Roman" w:cs="Times New Roman"/>
          <w:color w:val="101010"/>
        </w:rPr>
        <w:t>NCT01989104)</w:t>
      </w:r>
      <w:commentRangeEnd w:id="5"/>
      <w:r w:rsidR="00ED18FB">
        <w:rPr>
          <w:rStyle w:val="CommentReference"/>
        </w:rPr>
        <w:commentReference w:id="5"/>
      </w:r>
      <w:r w:rsidR="00C35FE1" w:rsidRPr="00ED18FB">
        <w:rPr>
          <w:rFonts w:ascii="Times New Roman" w:hAnsi="Times New Roman" w:cs="Times New Roman"/>
          <w:color w:val="101010"/>
        </w:rPr>
        <w:t xml:space="preserve">. </w:t>
      </w:r>
      <w:r w:rsidR="00547826" w:rsidRPr="00ED18FB">
        <w:rPr>
          <w:rFonts w:ascii="Times New Roman" w:hAnsi="Times New Roman" w:cs="Times New Roman"/>
          <w:color w:val="101010"/>
        </w:rPr>
        <w:t>A full description</w:t>
      </w:r>
      <w:r w:rsidR="00547826" w:rsidRPr="00B059C7">
        <w:rPr>
          <w:rFonts w:ascii="Times New Roman" w:hAnsi="Times New Roman" w:cs="Times New Roman"/>
          <w:color w:val="101010"/>
        </w:rPr>
        <w:t xml:space="preserve"> of the study design and participant characteristics </w:t>
      </w:r>
      <w:r w:rsidR="00232929" w:rsidRPr="00B059C7">
        <w:rPr>
          <w:rFonts w:ascii="Times New Roman" w:hAnsi="Times New Roman" w:cs="Times New Roman"/>
          <w:color w:val="101010"/>
        </w:rPr>
        <w:t xml:space="preserve">have been </w:t>
      </w:r>
      <w:r w:rsidR="00232929" w:rsidRPr="00ED18FB">
        <w:rPr>
          <w:rFonts w:ascii="Times New Roman" w:hAnsi="Times New Roman" w:cs="Times New Roman"/>
          <w:color w:val="101010"/>
        </w:rPr>
        <w:t xml:space="preserve">reported </w:t>
      </w:r>
      <w:commentRangeStart w:id="6"/>
      <w:r w:rsidR="00232929" w:rsidRPr="00ED18FB">
        <w:rPr>
          <w:rFonts w:ascii="Times New Roman" w:hAnsi="Times New Roman" w:cs="Times New Roman"/>
          <w:color w:val="101010"/>
        </w:rPr>
        <w:t>elsewhere</w:t>
      </w:r>
      <w:r w:rsidR="00D25838" w:rsidRPr="00ED18FB">
        <w:rPr>
          <w:rFonts w:ascii="Times New Roman" w:hAnsi="Times New Roman" w:cs="Times New Roman"/>
          <w:color w:val="101010"/>
        </w:rPr>
        <w:t xml:space="preserve"> </w:t>
      </w:r>
      <w:r w:rsidR="00232929" w:rsidRPr="00ED18FB">
        <w:rPr>
          <w:rFonts w:ascii="Times New Roman" w:hAnsi="Times New Roman" w:cs="Times New Roman"/>
          <w:color w:val="101010"/>
        </w:rPr>
        <w:t xml:space="preserve"> </w:t>
      </w:r>
      <w:r w:rsidR="0091635F" w:rsidRPr="00ED18FB">
        <w:rPr>
          <w:rFonts w:ascii="Times New Roman" w:hAnsi="Times New Roman" w:cs="Times New Roman"/>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Pr>
          <w:rFonts w:ascii="Times New Roman" w:hAnsi="Times New Roman" w:cs="Times New Roman"/>
        </w:rPr>
        <w:instrText xml:space="preserve"> ADDIN EN.CITE </w:instrText>
      </w:r>
      <w:r w:rsidR="00AA15BB">
        <w:rPr>
          <w:rFonts w:ascii="Times New Roman" w:hAnsi="Times New Roman" w:cs="Times New Roman"/>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Pr>
          <w:rFonts w:ascii="Times New Roman" w:hAnsi="Times New Roman" w:cs="Times New Roman"/>
        </w:rPr>
        <w:instrText xml:space="preserve"> ADDIN EN.CITE.DATA </w:instrText>
      </w:r>
      <w:r w:rsidR="00AA15BB">
        <w:rPr>
          <w:rFonts w:ascii="Times New Roman" w:hAnsi="Times New Roman" w:cs="Times New Roman"/>
        </w:rPr>
      </w:r>
      <w:r w:rsidR="00AA15BB">
        <w:rPr>
          <w:rFonts w:ascii="Times New Roman" w:hAnsi="Times New Roman" w:cs="Times New Roman"/>
        </w:rPr>
        <w:fldChar w:fldCharType="end"/>
      </w:r>
      <w:r w:rsidR="0091635F" w:rsidRPr="00ED18FB">
        <w:rPr>
          <w:rFonts w:ascii="Times New Roman" w:hAnsi="Times New Roman" w:cs="Times New Roman"/>
        </w:rPr>
      </w:r>
      <w:r w:rsidR="0091635F" w:rsidRPr="00ED18FB">
        <w:rPr>
          <w:rFonts w:ascii="Times New Roman" w:hAnsi="Times New Roman" w:cs="Times New Roman"/>
        </w:rPr>
        <w:fldChar w:fldCharType="separate"/>
      </w:r>
      <w:r w:rsidR="00AA15BB">
        <w:rPr>
          <w:rFonts w:ascii="Times New Roman" w:hAnsi="Times New Roman" w:cs="Times New Roman"/>
          <w:noProof/>
        </w:rPr>
        <w:t>(Schuna Jr, Barreria, Hsia, Johnson, &amp; Tudor-Locke, 2016; Tudor-Locke et al., 2018)</w:t>
      </w:r>
      <w:r w:rsidR="0091635F" w:rsidRPr="00ED18FB">
        <w:rPr>
          <w:rFonts w:ascii="Times New Roman" w:hAnsi="Times New Roman" w:cs="Times New Roman"/>
        </w:rPr>
        <w:fldChar w:fldCharType="end"/>
      </w:r>
      <w:r w:rsidR="0091635F" w:rsidRPr="00ED18FB">
        <w:rPr>
          <w:rFonts w:ascii="Times New Roman" w:hAnsi="Times New Roman" w:cs="Times New Roman"/>
        </w:rPr>
        <w:t>.</w:t>
      </w:r>
      <w:commentRangeEnd w:id="6"/>
      <w:r w:rsidR="00ED18FB">
        <w:rPr>
          <w:rStyle w:val="CommentReference"/>
        </w:rPr>
        <w:commentReference w:id="6"/>
      </w:r>
      <w:r w:rsidR="00B1254F" w:rsidRPr="00ED18FB">
        <w:rPr>
          <w:rFonts w:ascii="Times New Roman" w:hAnsi="Times New Roman" w:cs="Times New Roman"/>
        </w:rPr>
        <w:t xml:space="preserve"> All protocols</w:t>
      </w:r>
      <w:r w:rsidR="00B1254F" w:rsidRPr="00B059C7">
        <w:rPr>
          <w:rFonts w:ascii="Times New Roman" w:hAnsi="Times New Roman" w:cs="Times New Roman"/>
        </w:rPr>
        <w:t xml:space="preserve"> and procedures</w:t>
      </w:r>
      <w:r w:rsidR="00B1254F" w:rsidRPr="00B059C7" w:rsidDel="00B1254F">
        <w:rPr>
          <w:rFonts w:ascii="Times New Roman" w:hAnsi="Times New Roman" w:cs="Times New Roman"/>
        </w:rPr>
        <w:t xml:space="preserve"> </w:t>
      </w:r>
      <w:r w:rsidR="00B1254F" w:rsidRPr="00B059C7">
        <w:rPr>
          <w:rFonts w:ascii="Times New Roman" w:hAnsi="Times New Roman" w:cs="Times New Roman"/>
        </w:rPr>
        <w:t xml:space="preserve">were approved by </w:t>
      </w:r>
      <w:r w:rsidR="00861D85">
        <w:rPr>
          <w:rFonts w:ascii="Times New Roman" w:hAnsi="Times New Roman" w:cs="Times New Roman"/>
        </w:rPr>
        <w:t xml:space="preserve">an </w:t>
      </w:r>
      <w:r w:rsidR="00B1254F" w:rsidRPr="00B059C7">
        <w:rPr>
          <w:rFonts w:ascii="Times New Roman" w:hAnsi="Times New Roman" w:cs="Times New Roman"/>
        </w:rPr>
        <w:t>Institutional Review Board.</w:t>
      </w:r>
    </w:p>
    <w:p w14:paraId="29B588D0" w14:textId="77777777" w:rsidR="00FD6242" w:rsidRPr="00B059C7" w:rsidRDefault="00FD6242" w:rsidP="00796EA6">
      <w:pPr>
        <w:pStyle w:val="Heading2"/>
        <w:rPr>
          <w:rFonts w:ascii="Times New Roman" w:hAnsi="Times New Roman" w:cs="Times New Roman"/>
        </w:rPr>
      </w:pPr>
      <w:r w:rsidRPr="00B059C7">
        <w:rPr>
          <w:rFonts w:ascii="Times New Roman" w:hAnsi="Times New Roman" w:cs="Times New Roman"/>
        </w:rPr>
        <w:t>Participants</w:t>
      </w:r>
    </w:p>
    <w:p w14:paraId="344E55A6" w14:textId="20FDECBD" w:rsidR="00DF5D1E" w:rsidRPr="00B059C7" w:rsidRDefault="00EB281E" w:rsidP="00796EA6">
      <w:pPr>
        <w:ind w:firstLine="720"/>
        <w:rPr>
          <w:rFonts w:ascii="Times New Roman" w:hAnsi="Times New Roman" w:cs="Times New Roman"/>
        </w:rPr>
      </w:pPr>
      <w:r w:rsidRPr="00B059C7">
        <w:rPr>
          <w:rFonts w:ascii="Times New Roman" w:hAnsi="Times New Roman" w:cs="Times New Roman"/>
        </w:rPr>
        <w:t>One hundred twenty-three children</w:t>
      </w:r>
      <w:r w:rsidR="00664839" w:rsidRPr="00B059C7">
        <w:rPr>
          <w:rFonts w:ascii="Times New Roman" w:hAnsi="Times New Roman" w:cs="Times New Roman"/>
        </w:rPr>
        <w:t xml:space="preserve">, </w:t>
      </w:r>
      <w:r w:rsidRPr="00B059C7">
        <w:rPr>
          <w:rFonts w:ascii="Times New Roman" w:hAnsi="Times New Roman" w:cs="Times New Roman"/>
        </w:rPr>
        <w:t>adolescents</w:t>
      </w:r>
      <w:r w:rsidR="006322E7" w:rsidRPr="00B059C7">
        <w:rPr>
          <w:rFonts w:ascii="Times New Roman" w:hAnsi="Times New Roman" w:cs="Times New Roman"/>
        </w:rPr>
        <w:t>,</w:t>
      </w:r>
      <w:r w:rsidR="00664839" w:rsidRPr="00B059C7">
        <w:rPr>
          <w:rFonts w:ascii="Times New Roman" w:hAnsi="Times New Roman" w:cs="Times New Roman"/>
        </w:rPr>
        <w:t xml:space="preserve"> and young adults</w:t>
      </w:r>
      <w:r w:rsidRPr="00B059C7">
        <w:rPr>
          <w:rFonts w:ascii="Times New Roman" w:hAnsi="Times New Roman" w:cs="Times New Roman"/>
        </w:rPr>
        <w:t xml:space="preserve"> aged 6 to 20 years volunteered to participate</w:t>
      </w:r>
      <w:r w:rsidR="00726E3B" w:rsidRPr="00B059C7">
        <w:rPr>
          <w:rFonts w:ascii="Times New Roman" w:hAnsi="Times New Roman" w:cs="Times New Roman"/>
        </w:rPr>
        <w:t xml:space="preserve"> in the original study</w:t>
      </w:r>
      <w:r w:rsidRPr="00B059C7">
        <w:rPr>
          <w:rFonts w:ascii="Times New Roman" w:hAnsi="Times New Roman" w:cs="Times New Roman"/>
        </w:rPr>
        <w:t>.</w:t>
      </w:r>
      <w:r w:rsidR="006C565E" w:rsidRPr="00B059C7">
        <w:rPr>
          <w:rFonts w:ascii="Times New Roman" w:hAnsi="Times New Roman" w:cs="Times New Roman"/>
        </w:rPr>
        <w:t xml:space="preserve"> </w:t>
      </w:r>
      <w:r w:rsidR="00547826" w:rsidRPr="00B059C7">
        <w:rPr>
          <w:rFonts w:ascii="Times New Roman" w:hAnsi="Times New Roman" w:cs="Times New Roman"/>
        </w:rPr>
        <w:t>For participants</w:t>
      </w:r>
      <w:r w:rsidR="00C35FE1" w:rsidRPr="00B059C7">
        <w:rPr>
          <w:rFonts w:ascii="Times New Roman" w:hAnsi="Times New Roman" w:cs="Times New Roman"/>
        </w:rPr>
        <w:t xml:space="preserve"> 6-17 years</w:t>
      </w:r>
      <w:r w:rsidR="006C565E" w:rsidRPr="00B059C7">
        <w:rPr>
          <w:rFonts w:ascii="Times New Roman" w:hAnsi="Times New Roman" w:cs="Times New Roman"/>
        </w:rPr>
        <w:t xml:space="preserve"> </w:t>
      </w:r>
      <w:r w:rsidR="00547826" w:rsidRPr="00B059C7">
        <w:rPr>
          <w:rFonts w:ascii="Times New Roman" w:hAnsi="Times New Roman" w:cs="Times New Roman"/>
        </w:rPr>
        <w:t xml:space="preserve">of age, </w:t>
      </w:r>
      <w:r w:rsidR="002A4A3F" w:rsidRPr="00B059C7">
        <w:rPr>
          <w:rFonts w:ascii="Times New Roman" w:hAnsi="Times New Roman" w:cs="Times New Roman"/>
        </w:rPr>
        <w:t xml:space="preserve">informed </w:t>
      </w:r>
      <w:r w:rsidR="00547826" w:rsidRPr="00B059C7">
        <w:rPr>
          <w:rFonts w:ascii="Times New Roman" w:hAnsi="Times New Roman" w:cs="Times New Roman"/>
        </w:rPr>
        <w:t>parental/legal guardian permission and child assent was required.</w:t>
      </w:r>
      <w:r w:rsidR="00C35FE1" w:rsidRPr="00B059C7">
        <w:rPr>
          <w:rFonts w:ascii="Times New Roman" w:hAnsi="Times New Roman" w:cs="Times New Roman"/>
        </w:rPr>
        <w:t xml:space="preserve"> All participants aged 18-20 </w:t>
      </w:r>
      <w:r w:rsidR="002A4A3F" w:rsidRPr="00B059C7">
        <w:rPr>
          <w:rFonts w:ascii="Times New Roman" w:hAnsi="Times New Roman" w:cs="Times New Roman"/>
        </w:rPr>
        <w:t xml:space="preserve">years </w:t>
      </w:r>
      <w:r w:rsidR="00C35FE1" w:rsidRPr="00B059C7">
        <w:rPr>
          <w:rFonts w:ascii="Times New Roman" w:hAnsi="Times New Roman" w:cs="Times New Roman"/>
        </w:rPr>
        <w:t>provided informed consent.</w:t>
      </w:r>
      <w:r w:rsidR="00711402" w:rsidRPr="00B059C7">
        <w:rPr>
          <w:rFonts w:ascii="Times New Roman" w:hAnsi="Times New Roman" w:cs="Times New Roman"/>
        </w:rPr>
        <w:t xml:space="preserve"> </w:t>
      </w:r>
      <w:r w:rsidR="00C86E24" w:rsidRPr="00B059C7">
        <w:rPr>
          <w:rFonts w:ascii="Times New Roman" w:hAnsi="Times New Roman" w:cs="Times New Roman"/>
        </w:rPr>
        <w:t xml:space="preserve">Because of the considerable </w:t>
      </w:r>
      <w:r w:rsidR="00726E3B" w:rsidRPr="00B059C7">
        <w:rPr>
          <w:rFonts w:ascii="Times New Roman" w:hAnsi="Times New Roman" w:cs="Times New Roman"/>
        </w:rPr>
        <w:t xml:space="preserve">differences in </w:t>
      </w:r>
      <w:r w:rsidR="00BE6E1B" w:rsidRPr="00B059C7">
        <w:rPr>
          <w:rFonts w:ascii="Times New Roman" w:hAnsi="Times New Roman" w:cs="Times New Roman"/>
        </w:rPr>
        <w:t>body anthropometrics</w:t>
      </w:r>
      <w:r w:rsidR="00D04B33" w:rsidRPr="00B059C7">
        <w:rPr>
          <w:rFonts w:ascii="Times New Roman" w:hAnsi="Times New Roman" w:cs="Times New Roman"/>
        </w:rPr>
        <w:t xml:space="preserve"> </w:t>
      </w:r>
      <w:r w:rsidR="000B5122" w:rsidRPr="00B059C7">
        <w:rPr>
          <w:rFonts w:ascii="Times New Roman" w:hAnsi="Times New Roman" w:cs="Times New Roman"/>
        </w:rPr>
        <w:t xml:space="preserve">within </w:t>
      </w:r>
      <w:r w:rsidR="00D04B33" w:rsidRPr="00B059C7">
        <w:rPr>
          <w:rFonts w:ascii="Times New Roman" w:hAnsi="Times New Roman" w:cs="Times New Roman"/>
        </w:rPr>
        <w:t xml:space="preserve">this </w:t>
      </w:r>
      <w:r w:rsidR="000B5122" w:rsidRPr="00B059C7">
        <w:rPr>
          <w:rFonts w:ascii="Times New Roman" w:hAnsi="Times New Roman" w:cs="Times New Roman"/>
        </w:rPr>
        <w:t>age group</w:t>
      </w:r>
      <w:r w:rsidR="00C86E24" w:rsidRPr="00B059C7">
        <w:rPr>
          <w:rFonts w:ascii="Times New Roman" w:hAnsi="Times New Roman" w:cs="Times New Roman"/>
        </w:rPr>
        <w:t>, and t</w:t>
      </w:r>
      <w:r w:rsidR="0091635F" w:rsidRPr="00B059C7">
        <w:rPr>
          <w:rFonts w:ascii="Times New Roman" w:hAnsi="Times New Roman" w:cs="Times New Roman"/>
        </w:rPr>
        <w:t xml:space="preserve">o </w:t>
      </w:r>
      <w:r w:rsidR="00C35FE1" w:rsidRPr="00B059C7">
        <w:rPr>
          <w:rFonts w:ascii="Times New Roman" w:hAnsi="Times New Roman" w:cs="Times New Roman"/>
        </w:rPr>
        <w:t>ensure</w:t>
      </w:r>
      <w:r w:rsidR="0091635F" w:rsidRPr="00B059C7">
        <w:rPr>
          <w:rFonts w:ascii="Times New Roman" w:hAnsi="Times New Roman" w:cs="Times New Roman"/>
        </w:rPr>
        <w:t xml:space="preserve"> a uniform age distribution, </w:t>
      </w:r>
      <w:r w:rsidR="002A4A3F" w:rsidRPr="00B059C7">
        <w:rPr>
          <w:rFonts w:ascii="Times New Roman" w:hAnsi="Times New Roman" w:cs="Times New Roman"/>
        </w:rPr>
        <w:t>study enrollment</w:t>
      </w:r>
      <w:r w:rsidR="0091635F" w:rsidRPr="00B059C7">
        <w:rPr>
          <w:rFonts w:ascii="Times New Roman" w:hAnsi="Times New Roman" w:cs="Times New Roman"/>
        </w:rPr>
        <w:t xml:space="preserve"> was </w:t>
      </w:r>
      <w:r w:rsidR="00726E3B" w:rsidRPr="00B059C7">
        <w:rPr>
          <w:rFonts w:ascii="Times New Roman" w:hAnsi="Times New Roman" w:cs="Times New Roman"/>
        </w:rPr>
        <w:t>designed to recruit</w:t>
      </w:r>
      <w:r w:rsidR="0091635F" w:rsidRPr="00B059C7">
        <w:rPr>
          <w:rFonts w:ascii="Times New Roman" w:hAnsi="Times New Roman" w:cs="Times New Roman"/>
        </w:rPr>
        <w:t xml:space="preserve"> at least 4 boys and 4 girls from each age year.</w:t>
      </w:r>
      <w:r w:rsidR="00E36976" w:rsidRPr="00B059C7">
        <w:rPr>
          <w:rFonts w:ascii="Times New Roman" w:hAnsi="Times New Roman" w:cs="Times New Roman"/>
        </w:rPr>
        <w:t xml:space="preserve"> </w:t>
      </w:r>
    </w:p>
    <w:p w14:paraId="3C38A316" w14:textId="77777777" w:rsidR="00DF5D1E" w:rsidRPr="00B059C7" w:rsidRDefault="00C35FE1" w:rsidP="00796EA6">
      <w:pPr>
        <w:pStyle w:val="Heading2"/>
        <w:rPr>
          <w:rFonts w:ascii="Times New Roman" w:hAnsi="Times New Roman" w:cs="Times New Roman"/>
        </w:rPr>
      </w:pPr>
      <w:r w:rsidRPr="00B059C7">
        <w:rPr>
          <w:rFonts w:ascii="Times New Roman" w:hAnsi="Times New Roman" w:cs="Times New Roman"/>
        </w:rPr>
        <w:t xml:space="preserve">Anthropometric </w:t>
      </w:r>
      <w:r w:rsidR="00DF5D1E" w:rsidRPr="00B059C7">
        <w:rPr>
          <w:rFonts w:ascii="Times New Roman" w:hAnsi="Times New Roman" w:cs="Times New Roman"/>
        </w:rPr>
        <w:t>Measures</w:t>
      </w:r>
    </w:p>
    <w:p w14:paraId="63D55E67" w14:textId="22E4895A" w:rsidR="00594ACC" w:rsidRPr="00B059C7" w:rsidRDefault="00A21539" w:rsidP="00796EA6">
      <w:pPr>
        <w:rPr>
          <w:rFonts w:ascii="Times New Roman" w:hAnsi="Times New Roman" w:cs="Times New Roman"/>
          <w:b/>
        </w:rPr>
      </w:pPr>
      <w:r w:rsidRPr="00B059C7">
        <w:rPr>
          <w:rFonts w:ascii="Times New Roman" w:hAnsi="Times New Roman" w:cs="Times New Roman"/>
        </w:rPr>
        <w:tab/>
      </w:r>
      <w:r w:rsidR="00586226" w:rsidRPr="00B059C7">
        <w:rPr>
          <w:rFonts w:ascii="Times New Roman" w:hAnsi="Times New Roman" w:cs="Times New Roman"/>
        </w:rPr>
        <w:t>Barefoot s</w:t>
      </w:r>
      <w:r w:rsidR="00C6279E" w:rsidRPr="00B059C7">
        <w:rPr>
          <w:rFonts w:ascii="Times New Roman" w:hAnsi="Times New Roman" w:cs="Times New Roman"/>
        </w:rPr>
        <w:t>tanding height</w:t>
      </w:r>
      <w:r w:rsidR="00490B21" w:rsidRPr="00B059C7">
        <w:rPr>
          <w:rFonts w:ascii="Times New Roman" w:hAnsi="Times New Roman" w:cs="Times New Roman"/>
        </w:rPr>
        <w:t xml:space="preserve"> w</w:t>
      </w:r>
      <w:r w:rsidR="00D127B5" w:rsidRPr="00B059C7">
        <w:rPr>
          <w:rFonts w:ascii="Times New Roman" w:hAnsi="Times New Roman" w:cs="Times New Roman"/>
        </w:rPr>
        <w:t>as</w:t>
      </w:r>
      <w:r w:rsidR="00C6279E" w:rsidRPr="00B059C7">
        <w:rPr>
          <w:rFonts w:ascii="Times New Roman" w:hAnsi="Times New Roman" w:cs="Times New Roman"/>
        </w:rPr>
        <w:t xml:space="preserve"> measured</w:t>
      </w:r>
      <w:r w:rsidR="00586226" w:rsidRPr="00B059C7">
        <w:rPr>
          <w:rFonts w:ascii="Times New Roman" w:hAnsi="Times New Roman" w:cs="Times New Roman"/>
        </w:rPr>
        <w:t xml:space="preserve"> via a stadiometer (</w:t>
      </w:r>
      <w:proofErr w:type="spellStart"/>
      <w:r w:rsidR="00586226" w:rsidRPr="00B059C7">
        <w:rPr>
          <w:rFonts w:ascii="Times New Roman" w:hAnsi="Times New Roman" w:cs="Times New Roman"/>
        </w:rPr>
        <w:t>Harpenden</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Holtain</w:t>
      </w:r>
      <w:proofErr w:type="spellEnd"/>
      <w:r w:rsidR="00586226" w:rsidRPr="00B059C7">
        <w:rPr>
          <w:rFonts w:ascii="Times New Roman" w:hAnsi="Times New Roman" w:cs="Times New Roman"/>
        </w:rPr>
        <w:t xml:space="preserve"> Ltd., </w:t>
      </w:r>
      <w:proofErr w:type="spellStart"/>
      <w:r w:rsidR="00586226" w:rsidRPr="00B059C7">
        <w:rPr>
          <w:rFonts w:ascii="Times New Roman" w:hAnsi="Times New Roman" w:cs="Times New Roman"/>
        </w:rPr>
        <w:t>Crosswell</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Crymych</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Pembrokeshire</w:t>
      </w:r>
      <w:proofErr w:type="spellEnd"/>
      <w:r w:rsidR="00586226" w:rsidRPr="00B059C7">
        <w:rPr>
          <w:rFonts w:ascii="Times New Roman" w:hAnsi="Times New Roman" w:cs="Times New Roman"/>
        </w:rPr>
        <w:t>, UK)</w:t>
      </w:r>
      <w:r w:rsidR="00490B21" w:rsidRPr="00B059C7">
        <w:rPr>
          <w:rFonts w:ascii="Times New Roman" w:hAnsi="Times New Roman" w:cs="Times New Roman"/>
        </w:rPr>
        <w:t>.</w:t>
      </w:r>
      <w:r w:rsidR="00C6279E" w:rsidRPr="00B059C7">
        <w:rPr>
          <w:rFonts w:ascii="Times New Roman" w:hAnsi="Times New Roman" w:cs="Times New Roman"/>
        </w:rPr>
        <w:t xml:space="preserve"> Seated height was </w:t>
      </w:r>
      <w:r w:rsidR="00D127B5" w:rsidRPr="00B059C7">
        <w:rPr>
          <w:rFonts w:ascii="Times New Roman" w:hAnsi="Times New Roman" w:cs="Times New Roman"/>
        </w:rPr>
        <w:t xml:space="preserve">also </w:t>
      </w:r>
      <w:r w:rsidR="00C6279E" w:rsidRPr="00B059C7">
        <w:rPr>
          <w:rFonts w:ascii="Times New Roman" w:hAnsi="Times New Roman" w:cs="Times New Roman"/>
        </w:rPr>
        <w:t>measured</w:t>
      </w:r>
      <w:r w:rsidR="00D127B5" w:rsidRPr="00B059C7">
        <w:rPr>
          <w:rFonts w:ascii="Times New Roman" w:hAnsi="Times New Roman" w:cs="Times New Roman"/>
        </w:rPr>
        <w:t xml:space="preserve"> with the stadiometer, whereby participants sat on a table with legs freely hanging</w:t>
      </w:r>
      <w:r w:rsidR="00C6279E" w:rsidRPr="00B059C7">
        <w:rPr>
          <w:rFonts w:ascii="Times New Roman" w:hAnsi="Times New Roman" w:cs="Times New Roman"/>
        </w:rPr>
        <w:t>.</w:t>
      </w:r>
      <w:r w:rsidR="00D127B5" w:rsidRPr="00B059C7">
        <w:rPr>
          <w:rFonts w:ascii="Times New Roman" w:hAnsi="Times New Roman" w:cs="Times New Roman"/>
        </w:rPr>
        <w:t xml:space="preserve"> </w:t>
      </w:r>
      <w:r w:rsidR="00546E0E" w:rsidRPr="00B059C7">
        <w:rPr>
          <w:rFonts w:ascii="Times New Roman" w:hAnsi="Times New Roman" w:cs="Times New Roman"/>
        </w:rPr>
        <w:t xml:space="preserve">Leg length was quantified as standing height minus seated height. </w:t>
      </w:r>
      <w:r w:rsidR="0055565C" w:rsidRPr="00B059C7">
        <w:rPr>
          <w:rFonts w:ascii="Times New Roman" w:hAnsi="Times New Roman" w:cs="Times New Roman"/>
        </w:rPr>
        <w:t>Weigh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and body fat percentage </w:t>
      </w:r>
      <w:r w:rsidR="00546E0E" w:rsidRPr="00B059C7">
        <w:rPr>
          <w:rFonts w:ascii="Times New Roman" w:hAnsi="Times New Roman" w:cs="Times New Roman"/>
        </w:rPr>
        <w:t>w</w:t>
      </w:r>
      <w:r w:rsidR="00627B98" w:rsidRPr="00B059C7">
        <w:rPr>
          <w:rFonts w:ascii="Times New Roman" w:hAnsi="Times New Roman" w:cs="Times New Roman"/>
        </w:rPr>
        <w:t>ere</w:t>
      </w:r>
      <w:r w:rsidR="00546E0E" w:rsidRPr="00B059C7">
        <w:rPr>
          <w:rFonts w:ascii="Times New Roman" w:hAnsi="Times New Roman" w:cs="Times New Roman"/>
        </w:rPr>
        <w:t xml:space="preserve"> measured using a </w:t>
      </w:r>
      <w:r w:rsidR="006261F6" w:rsidRPr="00B059C7">
        <w:rPr>
          <w:rFonts w:ascii="Times New Roman" w:hAnsi="Times New Roman" w:cs="Times New Roman"/>
        </w:rPr>
        <w:t xml:space="preserve">Tanita bioelectrical impedance </w:t>
      </w:r>
      <w:r w:rsidR="00546E0E" w:rsidRPr="00B059C7">
        <w:rPr>
          <w:rFonts w:ascii="Times New Roman" w:hAnsi="Times New Roman" w:cs="Times New Roman"/>
        </w:rPr>
        <w:t>scale</w:t>
      </w:r>
      <w:r w:rsidR="00F52B36" w:rsidRPr="00B059C7">
        <w:rPr>
          <w:rFonts w:ascii="Times New Roman" w:hAnsi="Times New Roman" w:cs="Times New Roman"/>
        </w:rPr>
        <w:t xml:space="preserve"> </w:t>
      </w:r>
      <w:r w:rsidR="00546E0E" w:rsidRPr="00B059C7">
        <w:rPr>
          <w:rFonts w:ascii="Times New Roman" w:hAnsi="Times New Roman" w:cs="Times New Roman"/>
        </w:rPr>
        <w:t>(Tanita SC-240; Tanita corporation, Tokyo, Japan)</w:t>
      </w:r>
      <w:r w:rsidR="00AF55C1" w:rsidRPr="00B059C7">
        <w:rPr>
          <w:rFonts w:ascii="Times New Roman" w:hAnsi="Times New Roman" w:cs="Times New Roman"/>
        </w:rPr>
        <w: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Waist circumference was </w:t>
      </w:r>
      <w:r w:rsidR="00295A0E" w:rsidRPr="00B059C7">
        <w:rPr>
          <w:rFonts w:ascii="Times New Roman" w:hAnsi="Times New Roman" w:cs="Times New Roman"/>
        </w:rPr>
        <w:t xml:space="preserve">determined </w:t>
      </w:r>
      <w:r w:rsidR="00627B98" w:rsidRPr="00B059C7">
        <w:rPr>
          <w:rFonts w:ascii="Times New Roman" w:hAnsi="Times New Roman" w:cs="Times New Roman"/>
        </w:rPr>
        <w:t xml:space="preserve">using a </w:t>
      </w:r>
      <w:r w:rsidR="006D03B1" w:rsidRPr="00B059C7">
        <w:rPr>
          <w:rFonts w:ascii="Times New Roman" w:hAnsi="Times New Roman" w:cs="Times New Roman"/>
        </w:rPr>
        <w:t>non</w:t>
      </w:r>
      <w:r w:rsidR="000B5122" w:rsidRPr="00B059C7">
        <w:rPr>
          <w:rFonts w:ascii="Times New Roman" w:hAnsi="Times New Roman" w:cs="Times New Roman"/>
        </w:rPr>
        <w:t>-</w:t>
      </w:r>
      <w:r w:rsidR="006261F6" w:rsidRPr="00B059C7">
        <w:rPr>
          <w:rFonts w:ascii="Times New Roman" w:hAnsi="Times New Roman" w:cs="Times New Roman"/>
        </w:rPr>
        <w:t>distensible</w:t>
      </w:r>
      <w:r w:rsidR="006D03B1" w:rsidRPr="00B059C7">
        <w:rPr>
          <w:rFonts w:ascii="Times New Roman" w:hAnsi="Times New Roman" w:cs="Times New Roman"/>
        </w:rPr>
        <w:t xml:space="preserve"> nylon </w:t>
      </w:r>
      <w:r w:rsidR="006D1107" w:rsidRPr="00B059C7">
        <w:rPr>
          <w:rFonts w:ascii="Times New Roman" w:hAnsi="Times New Roman" w:cs="Times New Roman"/>
        </w:rPr>
        <w:t>tape measure</w:t>
      </w:r>
      <w:r w:rsidR="007C2A60" w:rsidRPr="00B059C7">
        <w:rPr>
          <w:rFonts w:ascii="Times New Roman" w:hAnsi="Times New Roman" w:cs="Times New Roman"/>
        </w:rPr>
        <w:t xml:space="preserve"> and identified as the narrowest </w:t>
      </w:r>
      <w:r w:rsidR="00F52B36" w:rsidRPr="00B059C7">
        <w:rPr>
          <w:rFonts w:ascii="Times New Roman" w:hAnsi="Times New Roman" w:cs="Times New Roman"/>
        </w:rPr>
        <w:t>circumference</w:t>
      </w:r>
      <w:r w:rsidR="007C2A60" w:rsidRPr="00B059C7">
        <w:rPr>
          <w:rFonts w:ascii="Times New Roman" w:hAnsi="Times New Roman" w:cs="Times New Roman"/>
        </w:rPr>
        <w:t xml:space="preserve"> between the </w:t>
      </w:r>
      <w:r w:rsidR="00295A0E" w:rsidRPr="00B059C7">
        <w:rPr>
          <w:rFonts w:ascii="Times New Roman" w:hAnsi="Times New Roman" w:cs="Times New Roman"/>
        </w:rPr>
        <w:t xml:space="preserve">iliac crest </w:t>
      </w:r>
      <w:r w:rsidR="007C2A60" w:rsidRPr="00B059C7">
        <w:rPr>
          <w:rFonts w:ascii="Times New Roman" w:hAnsi="Times New Roman" w:cs="Times New Roman"/>
        </w:rPr>
        <w:t xml:space="preserve">and </w:t>
      </w:r>
      <w:r w:rsidR="00295A0E" w:rsidRPr="00B059C7">
        <w:rPr>
          <w:rFonts w:ascii="Times New Roman" w:hAnsi="Times New Roman" w:cs="Times New Roman"/>
        </w:rPr>
        <w:t>lower costal border</w:t>
      </w:r>
      <w:r w:rsidR="006D1107" w:rsidRPr="00B059C7">
        <w:rPr>
          <w:rFonts w:ascii="Times New Roman" w:hAnsi="Times New Roman" w:cs="Times New Roman"/>
        </w:rPr>
        <w:t xml:space="preserve">. </w:t>
      </w:r>
      <w:r w:rsidR="004D2835" w:rsidRPr="00B059C7">
        <w:rPr>
          <w:rFonts w:ascii="Times New Roman" w:hAnsi="Times New Roman" w:cs="Times New Roman"/>
        </w:rPr>
        <w:t>Height</w:t>
      </w:r>
      <w:r w:rsidR="006D1107" w:rsidRPr="00B059C7">
        <w:rPr>
          <w:rFonts w:ascii="Times New Roman" w:hAnsi="Times New Roman" w:cs="Times New Roman"/>
        </w:rPr>
        <w:t xml:space="preserve"> and waist circumference</w:t>
      </w:r>
      <w:r w:rsidR="004D2835" w:rsidRPr="00B059C7">
        <w:rPr>
          <w:rFonts w:ascii="Times New Roman" w:hAnsi="Times New Roman" w:cs="Times New Roman"/>
        </w:rPr>
        <w:t xml:space="preserve"> measurement precision was to the nearest 0.1 cm</w:t>
      </w:r>
      <w:r w:rsidR="006D1107" w:rsidRPr="00B059C7">
        <w:rPr>
          <w:rFonts w:ascii="Times New Roman" w:hAnsi="Times New Roman" w:cs="Times New Roman"/>
        </w:rPr>
        <w:t>, while weight was to the nearest</w:t>
      </w:r>
      <w:r w:rsidR="004D2835" w:rsidRPr="00B059C7">
        <w:rPr>
          <w:rFonts w:ascii="Times New Roman" w:hAnsi="Times New Roman" w:cs="Times New Roman"/>
        </w:rPr>
        <w:t xml:space="preserve"> 0.1 kg. </w:t>
      </w:r>
      <w:r w:rsidR="00546E0E" w:rsidRPr="00B059C7">
        <w:rPr>
          <w:rFonts w:ascii="Times New Roman" w:hAnsi="Times New Roman" w:cs="Times New Roman"/>
        </w:rPr>
        <w:t>All measurements were performed twice. If the height</w:t>
      </w:r>
      <w:r w:rsidR="006D1107" w:rsidRPr="00B059C7">
        <w:rPr>
          <w:rFonts w:ascii="Times New Roman" w:hAnsi="Times New Roman" w:cs="Times New Roman"/>
        </w:rPr>
        <w:t xml:space="preserve"> or waist </w:t>
      </w:r>
      <w:r w:rsidR="006D1107" w:rsidRPr="00B059C7">
        <w:rPr>
          <w:rFonts w:ascii="Times New Roman" w:hAnsi="Times New Roman" w:cs="Times New Roman"/>
        </w:rPr>
        <w:lastRenderedPageBreak/>
        <w:t>circumference</w:t>
      </w:r>
      <w:r w:rsidR="00546E0E" w:rsidRPr="00B059C7">
        <w:rPr>
          <w:rFonts w:ascii="Times New Roman" w:hAnsi="Times New Roman" w:cs="Times New Roman"/>
        </w:rPr>
        <w:t xml:space="preserve"> measurements differe</w:t>
      </w:r>
      <w:r w:rsidR="002A4A3F" w:rsidRPr="00B059C7">
        <w:rPr>
          <w:rFonts w:ascii="Times New Roman" w:hAnsi="Times New Roman" w:cs="Times New Roman"/>
        </w:rPr>
        <w:t>d</w:t>
      </w:r>
      <w:r w:rsidR="00546E0E" w:rsidRPr="00B059C7">
        <w:rPr>
          <w:rFonts w:ascii="Times New Roman" w:hAnsi="Times New Roman" w:cs="Times New Roman"/>
        </w:rPr>
        <w:t xml:space="preserve"> by &gt; 0.5 cm</w:t>
      </w:r>
      <w:r w:rsidR="006D1107" w:rsidRPr="00B059C7">
        <w:rPr>
          <w:rFonts w:ascii="Times New Roman" w:hAnsi="Times New Roman" w:cs="Times New Roman"/>
        </w:rPr>
        <w:t>, or weight by &gt;</w:t>
      </w:r>
      <w:r w:rsidR="00546E0E" w:rsidRPr="00B059C7">
        <w:rPr>
          <w:rFonts w:ascii="Times New Roman" w:hAnsi="Times New Roman" w:cs="Times New Roman"/>
        </w:rPr>
        <w:t xml:space="preserve"> 0.5 kg, a third measurement was taken, and the average of the two </w:t>
      </w:r>
      <w:r w:rsidR="00671043" w:rsidRPr="00B059C7">
        <w:rPr>
          <w:rFonts w:ascii="Times New Roman" w:hAnsi="Times New Roman" w:cs="Times New Roman"/>
        </w:rPr>
        <w:t xml:space="preserve">closest </w:t>
      </w:r>
      <w:r w:rsidR="00546E0E" w:rsidRPr="00B059C7">
        <w:rPr>
          <w:rFonts w:ascii="Times New Roman" w:hAnsi="Times New Roman" w:cs="Times New Roman"/>
        </w:rPr>
        <w:t>measurements were used.</w:t>
      </w:r>
      <w:r w:rsidR="006D1107" w:rsidRPr="00B059C7">
        <w:rPr>
          <w:rFonts w:ascii="Times New Roman" w:hAnsi="Times New Roman" w:cs="Times New Roman"/>
        </w:rPr>
        <w:t xml:space="preserve"> BMI was </w:t>
      </w:r>
      <w:r w:rsidR="00422CA4" w:rsidRPr="00B059C7">
        <w:rPr>
          <w:rFonts w:ascii="Times New Roman" w:hAnsi="Times New Roman" w:cs="Times New Roman"/>
        </w:rPr>
        <w:t>calculated as weight (kg) divided by height</w:t>
      </w:r>
      <w:r w:rsidR="009822B0" w:rsidRPr="00B059C7">
        <w:rPr>
          <w:rFonts w:ascii="Times New Roman" w:hAnsi="Times New Roman" w:cs="Times New Roman"/>
        </w:rPr>
        <w:t xml:space="preserve"> squared (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and reported </w:t>
      </w:r>
      <w:r w:rsidR="00C85203" w:rsidRPr="00B059C7">
        <w:rPr>
          <w:rFonts w:ascii="Times New Roman" w:hAnsi="Times New Roman" w:cs="Times New Roman"/>
        </w:rPr>
        <w:t>in</w:t>
      </w:r>
      <w:r w:rsidR="009822B0" w:rsidRPr="00B059C7">
        <w:rPr>
          <w:rFonts w:ascii="Times New Roman" w:hAnsi="Times New Roman" w:cs="Times New Roman"/>
        </w:rPr>
        <w:t xml:space="preserve"> kg/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w:t>
      </w:r>
      <w:r w:rsidR="00F31107" w:rsidRPr="00B059C7">
        <w:rPr>
          <w:rFonts w:ascii="Times New Roman" w:hAnsi="Times New Roman" w:cs="Times New Roman"/>
        </w:rPr>
        <w:t xml:space="preserve">However, because BMI </w:t>
      </w:r>
      <w:r w:rsidR="00C85203" w:rsidRPr="00B059C7">
        <w:rPr>
          <w:rFonts w:ascii="Times New Roman" w:hAnsi="Times New Roman" w:cs="Times New Roman"/>
        </w:rPr>
        <w:t xml:space="preserve">is difficult to standardize </w:t>
      </w:r>
      <w:r w:rsidR="00F31107" w:rsidRPr="00B059C7">
        <w:rPr>
          <w:rFonts w:ascii="Times New Roman" w:hAnsi="Times New Roman" w:cs="Times New Roman"/>
        </w:rPr>
        <w:t>in children, adolescents, and young adults, BMI z-score</w:t>
      </w:r>
      <w:r w:rsidR="000B5122" w:rsidRPr="00B059C7">
        <w:rPr>
          <w:rFonts w:ascii="Times New Roman" w:hAnsi="Times New Roman" w:cs="Times New Roman"/>
        </w:rPr>
        <w:t>s</w:t>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w:t>
      </w:r>
      <w:r w:rsidR="000B5122" w:rsidRPr="00B059C7">
        <w:rPr>
          <w:rFonts w:ascii="Times New Roman" w:hAnsi="Times New Roman" w:cs="Times New Roman"/>
        </w:rPr>
        <w:t xml:space="preserve">were </w:t>
      </w:r>
      <w:r w:rsidR="00F31107" w:rsidRPr="00B059C7">
        <w:rPr>
          <w:rFonts w:ascii="Times New Roman" w:hAnsi="Times New Roman" w:cs="Times New Roman"/>
        </w:rPr>
        <w:t>calculated using reference data from the Centers for Disease Control and Prevention</w:t>
      </w:r>
      <w:r w:rsidR="00983BE7" w:rsidRPr="00B059C7">
        <w:rPr>
          <w:rFonts w:ascii="Times New Roman" w:hAnsi="Times New Roman" w:cs="Times New Roman"/>
        </w:rPr>
        <w:t xml:space="preserve"> </w: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 </w:instrTex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DATA </w:instrText>
      </w:r>
      <w:r w:rsidR="006E79A7" w:rsidRPr="00B059C7">
        <w:rPr>
          <w:rFonts w:ascii="Times New Roman" w:hAnsi="Times New Roman" w:cs="Times New Roman"/>
        </w:rPr>
      </w:r>
      <w:r w:rsidR="006E79A7" w:rsidRPr="00B059C7">
        <w:rPr>
          <w:rFonts w:ascii="Times New Roman" w:hAnsi="Times New Roman" w:cs="Times New Roman"/>
        </w:rPr>
        <w:fldChar w:fldCharType="end"/>
      </w:r>
      <w:r w:rsidR="006E79A7" w:rsidRPr="00B059C7">
        <w:rPr>
          <w:rFonts w:ascii="Times New Roman" w:hAnsi="Times New Roman" w:cs="Times New Roman"/>
        </w:rPr>
      </w:r>
      <w:r w:rsidR="006E79A7" w:rsidRPr="00B059C7">
        <w:rPr>
          <w:rFonts w:ascii="Times New Roman" w:hAnsi="Times New Roman" w:cs="Times New Roman"/>
        </w:rPr>
        <w:fldChar w:fldCharType="separate"/>
      </w:r>
      <w:r w:rsidR="006E79A7" w:rsidRPr="00B059C7">
        <w:rPr>
          <w:rFonts w:ascii="Times New Roman" w:hAnsi="Times New Roman" w:cs="Times New Roman"/>
          <w:noProof/>
        </w:rPr>
        <w:t>(Kuczmarski et al., 2000)</w:t>
      </w:r>
      <w:r w:rsidR="006E79A7" w:rsidRPr="00B059C7">
        <w:rPr>
          <w:rFonts w:ascii="Times New Roman" w:hAnsi="Times New Roman" w:cs="Times New Roman"/>
        </w:rPr>
        <w:fldChar w:fldCharType="end"/>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provide</w:t>
      </w:r>
      <w:r w:rsidR="00982D86" w:rsidRPr="00B059C7">
        <w:rPr>
          <w:rFonts w:ascii="Times New Roman" w:hAnsi="Times New Roman" w:cs="Times New Roman"/>
        </w:rPr>
        <w:t xml:space="preserve"> age</w:t>
      </w:r>
      <w:r w:rsidR="00726E3B" w:rsidRPr="00B059C7">
        <w:rPr>
          <w:rFonts w:ascii="Times New Roman" w:hAnsi="Times New Roman" w:cs="Times New Roman"/>
        </w:rPr>
        <w:t>-</w:t>
      </w:r>
      <w:r w:rsidR="00982D86" w:rsidRPr="00B059C7">
        <w:rPr>
          <w:rFonts w:ascii="Times New Roman" w:hAnsi="Times New Roman" w:cs="Times New Roman"/>
        </w:rPr>
        <w:t xml:space="preserve"> and sex</w:t>
      </w:r>
      <w:r w:rsidR="00726E3B" w:rsidRPr="00B059C7">
        <w:rPr>
          <w:rFonts w:ascii="Times New Roman" w:hAnsi="Times New Roman" w:cs="Times New Roman"/>
        </w:rPr>
        <w:t>-</w:t>
      </w:r>
      <w:r w:rsidR="00982D86" w:rsidRPr="00B059C7">
        <w:rPr>
          <w:rFonts w:ascii="Times New Roman" w:hAnsi="Times New Roman" w:cs="Times New Roman"/>
        </w:rPr>
        <w:t xml:space="preserve">adjusted measures of </w:t>
      </w:r>
      <w:r w:rsidR="00DF09B8" w:rsidRPr="00B059C7">
        <w:rPr>
          <w:rFonts w:ascii="Times New Roman" w:hAnsi="Times New Roman" w:cs="Times New Roman"/>
        </w:rPr>
        <w:t>the height-</w:t>
      </w:r>
      <w:r w:rsidR="00982D86" w:rsidRPr="00B059C7">
        <w:rPr>
          <w:rFonts w:ascii="Times New Roman" w:hAnsi="Times New Roman" w:cs="Times New Roman"/>
        </w:rPr>
        <w:t>weight</w:t>
      </w:r>
      <w:r w:rsidR="00DF09B8" w:rsidRPr="00B059C7">
        <w:rPr>
          <w:rFonts w:ascii="Times New Roman" w:hAnsi="Times New Roman" w:cs="Times New Roman"/>
        </w:rPr>
        <w:t xml:space="preserve"> relationship. </w:t>
      </w:r>
    </w:p>
    <w:p w14:paraId="0B938657" w14:textId="77777777" w:rsidR="00546E0E" w:rsidRPr="00B059C7" w:rsidRDefault="00546E0E" w:rsidP="00796EA6">
      <w:pPr>
        <w:rPr>
          <w:rFonts w:ascii="Times New Roman" w:hAnsi="Times New Roman" w:cs="Times New Roman"/>
          <w:b/>
        </w:rPr>
      </w:pPr>
      <w:r w:rsidRPr="00B059C7">
        <w:rPr>
          <w:rFonts w:ascii="Times New Roman" w:hAnsi="Times New Roman" w:cs="Times New Roman"/>
          <w:b/>
        </w:rPr>
        <w:t>Cadence Measures</w:t>
      </w:r>
    </w:p>
    <w:p w14:paraId="359560D1" w14:textId="0ED46CB0" w:rsidR="00DF5D1E" w:rsidRPr="00B059C7" w:rsidRDefault="00C6279E" w:rsidP="00796EA6">
      <w:pPr>
        <w:rPr>
          <w:rFonts w:ascii="Times New Roman" w:hAnsi="Times New Roman" w:cs="Times New Roman"/>
        </w:rPr>
      </w:pPr>
      <w:r w:rsidRPr="00B059C7">
        <w:rPr>
          <w:rFonts w:ascii="Times New Roman" w:hAnsi="Times New Roman" w:cs="Times New Roman"/>
        </w:rPr>
        <w:t xml:space="preserve"> </w:t>
      </w:r>
      <w:r w:rsidR="00594ACC" w:rsidRPr="00B059C7">
        <w:rPr>
          <w:rFonts w:ascii="Times New Roman" w:hAnsi="Times New Roman" w:cs="Times New Roman"/>
        </w:rPr>
        <w:tab/>
      </w:r>
      <w:r w:rsidR="004114C8" w:rsidRPr="00B059C7">
        <w:rPr>
          <w:rFonts w:ascii="Times New Roman" w:hAnsi="Times New Roman" w:cs="Times New Roman"/>
        </w:rPr>
        <w:t xml:space="preserve">Steps taken during each </w:t>
      </w:r>
      <w:r w:rsidR="002A531A" w:rsidRPr="00B059C7">
        <w:rPr>
          <w:rFonts w:ascii="Times New Roman" w:hAnsi="Times New Roman" w:cs="Times New Roman"/>
        </w:rPr>
        <w:t xml:space="preserve">5-minute </w:t>
      </w:r>
      <w:r w:rsidR="004114C8" w:rsidRPr="00B059C7">
        <w:rPr>
          <w:rFonts w:ascii="Times New Roman" w:hAnsi="Times New Roman" w:cs="Times New Roman"/>
        </w:rPr>
        <w:t xml:space="preserve">trial were </w:t>
      </w:r>
      <w:r w:rsidR="003A4576" w:rsidRPr="00B059C7">
        <w:rPr>
          <w:rFonts w:ascii="Times New Roman" w:hAnsi="Times New Roman" w:cs="Times New Roman"/>
        </w:rPr>
        <w:t>direct</w:t>
      </w:r>
      <w:r w:rsidR="004114C8" w:rsidRPr="00B059C7">
        <w:rPr>
          <w:rFonts w:ascii="Times New Roman" w:hAnsi="Times New Roman" w:cs="Times New Roman"/>
        </w:rPr>
        <w:t>ly</w:t>
      </w:r>
      <w:r w:rsidR="003A4576" w:rsidRPr="00B059C7">
        <w:rPr>
          <w:rFonts w:ascii="Times New Roman" w:hAnsi="Times New Roman" w:cs="Times New Roman"/>
        </w:rPr>
        <w:t xml:space="preserve"> observ</w:t>
      </w:r>
      <w:r w:rsidR="004114C8" w:rsidRPr="00B059C7">
        <w:rPr>
          <w:rFonts w:ascii="Times New Roman" w:hAnsi="Times New Roman" w:cs="Times New Roman"/>
        </w:rPr>
        <w:t>ed and manually counted</w:t>
      </w:r>
      <w:r w:rsidR="003A4576" w:rsidRPr="00B059C7">
        <w:rPr>
          <w:rFonts w:ascii="Times New Roman" w:hAnsi="Times New Roman" w:cs="Times New Roman"/>
        </w:rPr>
        <w:t xml:space="preserve"> </w:t>
      </w:r>
      <w:r w:rsidR="002A4A3F" w:rsidRPr="00B059C7">
        <w:rPr>
          <w:rFonts w:ascii="Times New Roman" w:hAnsi="Times New Roman" w:cs="Times New Roman"/>
        </w:rPr>
        <w:t>(</w:t>
      </w:r>
      <w:r w:rsidR="003A4576" w:rsidRPr="00B059C7">
        <w:rPr>
          <w:rFonts w:ascii="Times New Roman" w:hAnsi="Times New Roman" w:cs="Times New Roman"/>
        </w:rPr>
        <w:t xml:space="preserve">hand </w:t>
      </w:r>
      <w:r w:rsidR="002A4A3F" w:rsidRPr="00B059C7">
        <w:rPr>
          <w:rFonts w:ascii="Times New Roman" w:hAnsi="Times New Roman" w:cs="Times New Roman"/>
        </w:rPr>
        <w:t>tally)</w:t>
      </w:r>
      <w:r w:rsidR="002A531A" w:rsidRPr="00B059C7">
        <w:rPr>
          <w:rFonts w:ascii="Times New Roman" w:hAnsi="Times New Roman" w:cs="Times New Roman"/>
        </w:rPr>
        <w:t xml:space="preserve">. Cadence (steps/min) was then computed as the total number of steps </w:t>
      </w:r>
      <w:r w:rsidR="00AF55C1" w:rsidRPr="00B059C7">
        <w:rPr>
          <w:rFonts w:ascii="Times New Roman" w:hAnsi="Times New Roman" w:cs="Times New Roman"/>
        </w:rPr>
        <w:t>divided by</w:t>
      </w:r>
      <w:r w:rsidR="00912E07" w:rsidRPr="00B059C7">
        <w:rPr>
          <w:rFonts w:ascii="Times New Roman" w:hAnsi="Times New Roman" w:cs="Times New Roman"/>
        </w:rPr>
        <w:t xml:space="preserve"> trial duration</w:t>
      </w:r>
      <w:r w:rsidR="00563EA5" w:rsidRPr="00B059C7">
        <w:rPr>
          <w:rFonts w:ascii="Times New Roman" w:hAnsi="Times New Roman" w:cs="Times New Roman"/>
        </w:rPr>
        <w:t xml:space="preserve"> (</w:t>
      </w:r>
      <w:r w:rsidR="00AB5758" w:rsidRPr="00B059C7">
        <w:rPr>
          <w:rFonts w:ascii="Times New Roman" w:hAnsi="Times New Roman" w:cs="Times New Roman"/>
        </w:rPr>
        <w:t>h</w:t>
      </w:r>
      <w:r w:rsidR="00563EA5" w:rsidRPr="00B059C7">
        <w:rPr>
          <w:rFonts w:ascii="Times New Roman" w:hAnsi="Times New Roman" w:cs="Times New Roman"/>
        </w:rPr>
        <w:t xml:space="preserve">and tallied steps / </w:t>
      </w:r>
      <w:r w:rsidR="00AF55C1" w:rsidRPr="00B059C7">
        <w:rPr>
          <w:rFonts w:ascii="Times New Roman" w:hAnsi="Times New Roman" w:cs="Times New Roman"/>
        </w:rPr>
        <w:t>5</w:t>
      </w:r>
      <w:r w:rsidR="00563EA5" w:rsidRPr="00B059C7">
        <w:rPr>
          <w:rFonts w:ascii="Times New Roman" w:hAnsi="Times New Roman" w:cs="Times New Roman"/>
        </w:rPr>
        <w:t xml:space="preserve"> min)</w:t>
      </w:r>
      <w:r w:rsidR="007A56AA" w:rsidRPr="00B059C7">
        <w:rPr>
          <w:rFonts w:ascii="Times New Roman" w:hAnsi="Times New Roman" w:cs="Times New Roman"/>
        </w:rPr>
        <w:t>.</w:t>
      </w:r>
      <w:r w:rsidR="009A0BC1" w:rsidRPr="00B059C7">
        <w:rPr>
          <w:rFonts w:ascii="Times New Roman" w:hAnsi="Times New Roman" w:cs="Times New Roman"/>
        </w:rPr>
        <w:t xml:space="preserve"> A video recording </w:t>
      </w:r>
      <w:r w:rsidR="00634EE2" w:rsidRPr="00B059C7">
        <w:rPr>
          <w:rFonts w:ascii="Times New Roman" w:hAnsi="Times New Roman" w:cs="Times New Roman"/>
        </w:rPr>
        <w:t xml:space="preserve">of each participant’s lower body provided </w:t>
      </w:r>
      <w:r w:rsidR="00AF55C1" w:rsidRPr="00B059C7">
        <w:rPr>
          <w:rFonts w:ascii="Times New Roman" w:hAnsi="Times New Roman" w:cs="Times New Roman"/>
        </w:rPr>
        <w:t xml:space="preserve">a redundant </w:t>
      </w:r>
      <w:r w:rsidR="002A4A3F" w:rsidRPr="00B059C7">
        <w:rPr>
          <w:rFonts w:ascii="Times New Roman" w:hAnsi="Times New Roman" w:cs="Times New Roman"/>
        </w:rPr>
        <w:t>record for step verification purposes in the event of miscounting or ambiguous data.</w:t>
      </w:r>
    </w:p>
    <w:p w14:paraId="3EB00805"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Protocols</w:t>
      </w:r>
    </w:p>
    <w:p w14:paraId="01B12CB9" w14:textId="6D9DF31C" w:rsidR="00B87254" w:rsidRPr="00B059C7" w:rsidRDefault="003A4576" w:rsidP="006261F6">
      <w:pPr>
        <w:rPr>
          <w:rFonts w:ascii="Times New Roman" w:hAnsi="Times New Roman" w:cs="Times New Roman"/>
        </w:rPr>
      </w:pPr>
      <w:r w:rsidRPr="00B059C7">
        <w:rPr>
          <w:rFonts w:ascii="Times New Roman" w:hAnsi="Times New Roman" w:cs="Times New Roman"/>
        </w:rPr>
        <w:tab/>
        <w:t>Participants performed sequentially faster</w:t>
      </w:r>
      <w:r w:rsidR="00DA1DCF" w:rsidRPr="00B059C7">
        <w:rPr>
          <w:rFonts w:ascii="Times New Roman" w:hAnsi="Times New Roman" w:cs="Times New Roman"/>
        </w:rPr>
        <w:t xml:space="preserve"> treadmill walking trials, starting at</w:t>
      </w:r>
      <w:r w:rsidR="007A56AA" w:rsidRPr="00B059C7">
        <w:rPr>
          <w:rFonts w:ascii="Times New Roman" w:hAnsi="Times New Roman" w:cs="Times New Roman"/>
        </w:rPr>
        <w:t xml:space="preserve">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i.e., 0.5 mph) and increasing in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w:t>
      </w:r>
      <w:r w:rsidR="00135748" w:rsidRPr="00B059C7">
        <w:rPr>
          <w:rFonts w:ascii="Times New Roman" w:hAnsi="Times New Roman" w:cs="Times New Roman"/>
        </w:rPr>
        <w:t>increments until: 1) complet</w:t>
      </w:r>
      <w:r w:rsidR="002A4A3F" w:rsidRPr="00B059C7">
        <w:rPr>
          <w:rFonts w:ascii="Times New Roman" w:hAnsi="Times New Roman" w:cs="Times New Roman"/>
        </w:rPr>
        <w:t>ion of</w:t>
      </w:r>
      <w:r w:rsidR="007A56AA" w:rsidRPr="00B059C7">
        <w:rPr>
          <w:rFonts w:ascii="Times New Roman" w:hAnsi="Times New Roman" w:cs="Times New Roman"/>
        </w:rPr>
        <w:t xml:space="preserve"> the fastest speed </w:t>
      </w:r>
      <w:r w:rsidR="002A4A3F" w:rsidRPr="00B059C7">
        <w:rPr>
          <w:rFonts w:ascii="Times New Roman" w:hAnsi="Times New Roman" w:cs="Times New Roman"/>
        </w:rPr>
        <w:t>(</w:t>
      </w:r>
      <w:r w:rsidR="00EB2095" w:rsidRPr="00B059C7">
        <w:rPr>
          <w:rFonts w:ascii="Times New Roman" w:hAnsi="Times New Roman" w:cs="Times New Roman"/>
        </w:rPr>
        <w:t xml:space="preserve">2.23 </w:t>
      </w:r>
      <w:r w:rsidR="007A56AA" w:rsidRPr="00B059C7">
        <w:rPr>
          <w:rFonts w:ascii="Times New Roman" w:hAnsi="Times New Roman" w:cs="Times New Roman"/>
        </w:rPr>
        <w:t>m/</w:t>
      </w:r>
      <w:r w:rsidR="00EB2095" w:rsidRPr="00B059C7">
        <w:rPr>
          <w:rFonts w:ascii="Times New Roman" w:hAnsi="Times New Roman" w:cs="Times New Roman"/>
        </w:rPr>
        <w:t>s</w:t>
      </w:r>
      <w:r w:rsidR="002A4A3F" w:rsidRPr="00B059C7">
        <w:rPr>
          <w:rFonts w:ascii="Times New Roman" w:hAnsi="Times New Roman" w:cs="Times New Roman"/>
        </w:rPr>
        <w:t xml:space="preserve">; </w:t>
      </w:r>
      <w:r w:rsidR="007A56AA" w:rsidRPr="00B059C7">
        <w:rPr>
          <w:rFonts w:ascii="Times New Roman" w:hAnsi="Times New Roman" w:cs="Times New Roman"/>
        </w:rPr>
        <w:t>5.0 mph)</w:t>
      </w:r>
      <w:r w:rsidR="002A4A3F" w:rsidRPr="00B059C7">
        <w:rPr>
          <w:rFonts w:ascii="Times New Roman" w:hAnsi="Times New Roman" w:cs="Times New Roman"/>
        </w:rPr>
        <w:t xml:space="preserve"> for the protocol</w:t>
      </w:r>
      <w:r w:rsidR="007A56AA" w:rsidRPr="00B059C7">
        <w:rPr>
          <w:rFonts w:ascii="Times New Roman" w:hAnsi="Times New Roman" w:cs="Times New Roman"/>
        </w:rPr>
        <w:t xml:space="preserve"> 2) complet</w:t>
      </w:r>
      <w:r w:rsidR="002A4A3F" w:rsidRPr="00B059C7">
        <w:rPr>
          <w:rFonts w:ascii="Times New Roman" w:hAnsi="Times New Roman" w:cs="Times New Roman"/>
        </w:rPr>
        <w:t xml:space="preserve">ion of </w:t>
      </w:r>
      <w:r w:rsidR="007A56AA" w:rsidRPr="00B059C7">
        <w:rPr>
          <w:rFonts w:ascii="Times New Roman" w:hAnsi="Times New Roman" w:cs="Times New Roman"/>
        </w:rPr>
        <w:t>the</w:t>
      </w:r>
      <w:r w:rsidR="00FB0974" w:rsidRPr="00B059C7">
        <w:rPr>
          <w:rFonts w:ascii="Times New Roman" w:hAnsi="Times New Roman" w:cs="Times New Roman"/>
        </w:rPr>
        <w:t xml:space="preserve"> first</w:t>
      </w:r>
      <w:r w:rsidR="007A56AA" w:rsidRPr="00B059C7">
        <w:rPr>
          <w:rFonts w:ascii="Times New Roman" w:hAnsi="Times New Roman" w:cs="Times New Roman"/>
        </w:rPr>
        <w:t xml:space="preserve"> trial </w:t>
      </w:r>
      <w:r w:rsidR="002A4A3F" w:rsidRPr="00B059C7">
        <w:rPr>
          <w:rFonts w:ascii="Times New Roman" w:hAnsi="Times New Roman" w:cs="Times New Roman"/>
        </w:rPr>
        <w:t xml:space="preserve">during </w:t>
      </w:r>
      <w:r w:rsidR="007A56AA" w:rsidRPr="00B059C7">
        <w:rPr>
          <w:rFonts w:ascii="Times New Roman" w:hAnsi="Times New Roman" w:cs="Times New Roman"/>
        </w:rPr>
        <w:t xml:space="preserve">which participants freely chose to run, or 3) </w:t>
      </w:r>
      <w:r w:rsidR="007B34A2" w:rsidRPr="00B059C7">
        <w:rPr>
          <w:rFonts w:ascii="Times New Roman" w:hAnsi="Times New Roman" w:cs="Times New Roman"/>
        </w:rPr>
        <w:t>voluntary cessation of the protocol by the</w:t>
      </w:r>
      <w:r w:rsidR="00EB375C" w:rsidRPr="00B059C7">
        <w:rPr>
          <w:rFonts w:ascii="Times New Roman" w:hAnsi="Times New Roman" w:cs="Times New Roman"/>
        </w:rPr>
        <w:t xml:space="preserve"> </w:t>
      </w:r>
      <w:r w:rsidR="007A56AA" w:rsidRPr="00B059C7">
        <w:rPr>
          <w:rFonts w:ascii="Times New Roman" w:hAnsi="Times New Roman" w:cs="Times New Roman"/>
        </w:rPr>
        <w:t>participant.</w:t>
      </w:r>
    </w:p>
    <w:p w14:paraId="1838CF3C" w14:textId="7D675EEA"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odel Development</w:t>
      </w:r>
    </w:p>
    <w:p w14:paraId="130BE352" w14:textId="533E91DA" w:rsidR="00445D7A" w:rsidRPr="00B059C7" w:rsidRDefault="00E73B9B" w:rsidP="00796EA6">
      <w:pPr>
        <w:ind w:firstLine="720"/>
        <w:rPr>
          <w:rFonts w:ascii="Times New Roman" w:hAnsi="Times New Roman" w:cs="Times New Roman"/>
        </w:rPr>
      </w:pPr>
      <w:r w:rsidRPr="00B059C7">
        <w:rPr>
          <w:rFonts w:ascii="Times New Roman" w:hAnsi="Times New Roman" w:cs="Times New Roman"/>
        </w:rPr>
        <w:t>Prior to model development, we first determined if any of the potential variables (Table 1) were highly correlated (</w:t>
      </w:r>
      <w:r w:rsidR="008169D6" w:rsidRPr="00B059C7">
        <w:rPr>
          <w:rFonts w:ascii="Times New Roman" w:hAnsi="Times New Roman" w:cs="Times New Roman"/>
        </w:rPr>
        <w:t xml:space="preserve">i.e., </w:t>
      </w:r>
      <w:r w:rsidRPr="00B059C7">
        <w:rPr>
          <w:rFonts w:ascii="Times New Roman" w:hAnsi="Times New Roman" w:cs="Times New Roman"/>
        </w:rPr>
        <w:t xml:space="preserve">&gt; 90%). </w:t>
      </w:r>
      <w:r w:rsidR="008169D6" w:rsidRPr="00B059C7">
        <w:rPr>
          <w:rFonts w:ascii="Times New Roman" w:hAnsi="Times New Roman" w:cs="Times New Roman"/>
        </w:rPr>
        <w:t xml:space="preserve">In the event that there were two correlated variables, and in an effort to provide the most </w:t>
      </w:r>
      <w:r w:rsidR="002F1FB9" w:rsidRPr="00B059C7">
        <w:rPr>
          <w:rFonts w:ascii="Times New Roman" w:hAnsi="Times New Roman" w:cs="Times New Roman"/>
        </w:rPr>
        <w:t>feasible</w:t>
      </w:r>
      <w:r w:rsidR="008169D6" w:rsidRPr="00B059C7">
        <w:rPr>
          <w:rFonts w:ascii="Times New Roman" w:hAnsi="Times New Roman" w:cs="Times New Roman"/>
        </w:rPr>
        <w:t xml:space="preserve"> model for clinicians to use, we selected the easiest </w:t>
      </w:r>
      <w:r w:rsidR="008169D6" w:rsidRPr="00B059C7">
        <w:rPr>
          <w:rFonts w:ascii="Times New Roman" w:hAnsi="Times New Roman" w:cs="Times New Roman"/>
        </w:rPr>
        <w:lastRenderedPageBreak/>
        <w:t xml:space="preserve">variable to obtain. For example, if height and leg length </w:t>
      </w:r>
      <w:r w:rsidR="00711402" w:rsidRPr="00B059C7">
        <w:rPr>
          <w:rFonts w:ascii="Times New Roman" w:hAnsi="Times New Roman" w:cs="Times New Roman"/>
        </w:rPr>
        <w:t>were</w:t>
      </w:r>
      <w:r w:rsidR="008169D6" w:rsidRPr="00B059C7">
        <w:rPr>
          <w:rFonts w:ascii="Times New Roman" w:hAnsi="Times New Roman" w:cs="Times New Roman"/>
        </w:rPr>
        <w:t xml:space="preserve"> highly correlated, we select</w:t>
      </w:r>
      <w:r w:rsidR="006261F6" w:rsidRPr="00B059C7">
        <w:rPr>
          <w:rFonts w:ascii="Times New Roman" w:hAnsi="Times New Roman" w:cs="Times New Roman"/>
        </w:rPr>
        <w:t>ed</w:t>
      </w:r>
      <w:r w:rsidR="008169D6" w:rsidRPr="00B059C7">
        <w:rPr>
          <w:rFonts w:ascii="Times New Roman" w:hAnsi="Times New Roman" w:cs="Times New Roman"/>
        </w:rPr>
        <w:t xml:space="preserve"> height because it </w:t>
      </w:r>
      <w:r w:rsidR="006261F6" w:rsidRPr="00B059C7">
        <w:rPr>
          <w:rFonts w:ascii="Times New Roman" w:hAnsi="Times New Roman" w:cs="Times New Roman"/>
        </w:rPr>
        <w:t xml:space="preserve">is </w:t>
      </w:r>
      <w:r w:rsidR="005620AC" w:rsidRPr="00B059C7">
        <w:rPr>
          <w:rFonts w:ascii="Times New Roman" w:hAnsi="Times New Roman" w:cs="Times New Roman"/>
        </w:rPr>
        <w:t xml:space="preserve">a </w:t>
      </w:r>
      <w:r w:rsidR="006261F6" w:rsidRPr="00B059C7">
        <w:rPr>
          <w:rFonts w:ascii="Times New Roman" w:hAnsi="Times New Roman" w:cs="Times New Roman"/>
        </w:rPr>
        <w:t xml:space="preserve">simpler </w:t>
      </w:r>
      <w:r w:rsidR="005620AC" w:rsidRPr="00B059C7">
        <w:rPr>
          <w:rFonts w:ascii="Times New Roman" w:hAnsi="Times New Roman" w:cs="Times New Roman"/>
        </w:rPr>
        <w:t>measurement</w:t>
      </w:r>
      <w:r w:rsidR="006261F6" w:rsidRPr="00B059C7">
        <w:rPr>
          <w:rFonts w:ascii="Times New Roman" w:hAnsi="Times New Roman" w:cs="Times New Roman"/>
        </w:rPr>
        <w:t xml:space="preserve"> to obtain.</w:t>
      </w:r>
    </w:p>
    <w:p w14:paraId="6923BCF1" w14:textId="25B2979C" w:rsidR="00326067" w:rsidRPr="00B059C7" w:rsidRDefault="009F792B" w:rsidP="00796EA6">
      <w:pPr>
        <w:ind w:firstLine="720"/>
        <w:rPr>
          <w:rFonts w:ascii="Times New Roman" w:eastAsiaTheme="minorEastAsia" w:hAnsi="Times New Roman" w:cs="Times New Roman"/>
        </w:rPr>
      </w:pPr>
      <w:r w:rsidRPr="00B059C7">
        <w:rPr>
          <w:rFonts w:ascii="Times New Roman" w:hAnsi="Times New Roman" w:cs="Times New Roman"/>
        </w:rPr>
        <w:t>Logistic r</w:t>
      </w:r>
      <w:r w:rsidR="00611F45" w:rsidRPr="00B059C7">
        <w:rPr>
          <w:rFonts w:ascii="Times New Roman" w:hAnsi="Times New Roman" w:cs="Times New Roman"/>
        </w:rPr>
        <w:t>egression model</w:t>
      </w:r>
      <w:r w:rsidRPr="00B059C7">
        <w:rPr>
          <w:rFonts w:ascii="Times New Roman" w:hAnsi="Times New Roman" w:cs="Times New Roman"/>
        </w:rPr>
        <w:t>s</w:t>
      </w:r>
      <w:r w:rsidR="00611F45" w:rsidRPr="00B059C7">
        <w:rPr>
          <w:rFonts w:ascii="Times New Roman" w:hAnsi="Times New Roman" w:cs="Times New Roman"/>
        </w:rPr>
        <w:t xml:space="preserve"> w</w:t>
      </w:r>
      <w:r w:rsidRPr="00B059C7">
        <w:rPr>
          <w:rFonts w:ascii="Times New Roman" w:hAnsi="Times New Roman" w:cs="Times New Roman"/>
        </w:rPr>
        <w:t>ere</w:t>
      </w:r>
      <w:r w:rsidR="00611F45" w:rsidRPr="00B059C7">
        <w:rPr>
          <w:rFonts w:ascii="Times New Roman" w:hAnsi="Times New Roman" w:cs="Times New Roman"/>
        </w:rPr>
        <w:t xml:space="preserve"> developed using </w:t>
      </w:r>
      <w:r w:rsidR="008169D6" w:rsidRPr="00B059C7">
        <w:rPr>
          <w:rFonts w:ascii="Times New Roman" w:hAnsi="Times New Roman" w:cs="Times New Roman"/>
        </w:rPr>
        <w:t>the final</w:t>
      </w:r>
      <w:r w:rsidR="00611F45" w:rsidRPr="00B059C7">
        <w:rPr>
          <w:rFonts w:ascii="Times New Roman" w:hAnsi="Times New Roman" w:cs="Times New Roman"/>
        </w:rPr>
        <w:t xml:space="preserve"> set of independent variables after linear dependencies were removed. </w:t>
      </w:r>
      <w:r w:rsidRPr="00B059C7">
        <w:rPr>
          <w:rFonts w:ascii="Times New Roman" w:hAnsi="Times New Roman" w:cs="Times New Roman"/>
        </w:rPr>
        <w:t>The goal of</w:t>
      </w:r>
      <w:r w:rsidR="00C1671C">
        <w:rPr>
          <w:rFonts w:ascii="Times New Roman" w:hAnsi="Times New Roman" w:cs="Times New Roman"/>
        </w:rPr>
        <w:t xml:space="preserve"> this</w:t>
      </w:r>
      <w:r w:rsidRPr="00B059C7">
        <w:rPr>
          <w:rFonts w:ascii="Times New Roman" w:hAnsi="Times New Roman" w:cs="Times New Roman"/>
        </w:rPr>
        <w:t xml:space="preserve"> logistic regression </w:t>
      </w:r>
      <w:r w:rsidR="00C1671C">
        <w:rPr>
          <w:rFonts w:ascii="Times New Roman" w:hAnsi="Times New Roman" w:cs="Times New Roman"/>
        </w:rPr>
        <w:t>analysis wa</w:t>
      </w:r>
      <w:r w:rsidRPr="00B059C7">
        <w:rPr>
          <w:rFonts w:ascii="Times New Roman" w:hAnsi="Times New Roman" w:cs="Times New Roman"/>
        </w:rPr>
        <w:t>s to develop a model that accurately classifies an outcome into</w:t>
      </w:r>
      <w:r w:rsidR="007B550B">
        <w:rPr>
          <w:rFonts w:ascii="Times New Roman" w:hAnsi="Times New Roman" w:cs="Times New Roman"/>
        </w:rPr>
        <w:t xml:space="preserve"> one of</w:t>
      </w:r>
      <w:r w:rsidRPr="00B059C7">
        <w:rPr>
          <w:rFonts w:ascii="Times New Roman" w:hAnsi="Times New Roman" w:cs="Times New Roman"/>
        </w:rPr>
        <w:t xml:space="preserve"> two groups</w:t>
      </w:r>
      <w:r w:rsidR="007B550B">
        <w:rPr>
          <w:rFonts w:ascii="Times New Roman" w:hAnsi="Times New Roman" w:cs="Times New Roman"/>
        </w:rPr>
        <w:t xml:space="preserve"> using </w:t>
      </w:r>
      <w:r w:rsidR="00C1671C">
        <w:rPr>
          <w:rFonts w:ascii="Times New Roman" w:hAnsi="Times New Roman" w:cs="Times New Roman"/>
        </w:rPr>
        <w:t>these</w:t>
      </w:r>
      <w:r w:rsidR="007B550B">
        <w:rPr>
          <w:rFonts w:ascii="Times New Roman" w:hAnsi="Times New Roman" w:cs="Times New Roman"/>
        </w:rPr>
        <w:t xml:space="preserve"> variables</w:t>
      </w:r>
      <w:r w:rsidRPr="00B059C7">
        <w:rPr>
          <w:rFonts w:ascii="Times New Roman" w:hAnsi="Times New Roman" w:cs="Times New Roman"/>
        </w:rPr>
        <w:t xml:space="preserve">. </w:t>
      </w:r>
      <w:r w:rsidR="007E2596" w:rsidRPr="00B059C7">
        <w:rPr>
          <w:rFonts w:ascii="Times New Roman" w:hAnsi="Times New Roman" w:cs="Times New Roman"/>
        </w:rPr>
        <w:t>For this analysis</w:t>
      </w:r>
      <w:r w:rsidRPr="00B059C7">
        <w:rPr>
          <w:rFonts w:ascii="Times New Roman" w:hAnsi="Times New Roman" w:cs="Times New Roman"/>
        </w:rPr>
        <w:t xml:space="preserve">, </w:t>
      </w:r>
      <w:r w:rsidR="000B5122" w:rsidRPr="00B059C7">
        <w:rPr>
          <w:rFonts w:ascii="Times New Roman" w:hAnsi="Times New Roman" w:cs="Times New Roman"/>
        </w:rPr>
        <w:t xml:space="preserve">gait behavior was dichotomized (0,1) into </w:t>
      </w:r>
      <w:r w:rsidRPr="00B059C7">
        <w:rPr>
          <w:rFonts w:ascii="Times New Roman" w:hAnsi="Times New Roman" w:cs="Times New Roman"/>
        </w:rPr>
        <w:t xml:space="preserve">running </w:t>
      </w:r>
      <w:r w:rsidR="000B5122" w:rsidRPr="00B059C7">
        <w:rPr>
          <w:rFonts w:ascii="Times New Roman" w:hAnsi="Times New Roman" w:cs="Times New Roman"/>
        </w:rPr>
        <w:t xml:space="preserve">or </w:t>
      </w:r>
      <w:r w:rsidRPr="00B059C7">
        <w:rPr>
          <w:rFonts w:ascii="Times New Roman" w:hAnsi="Times New Roman" w:cs="Times New Roman"/>
        </w:rPr>
        <w:t xml:space="preserve">walking </w:t>
      </w:r>
      <w:r w:rsidR="000B5122" w:rsidRPr="00B059C7">
        <w:rPr>
          <w:rFonts w:ascii="Times New Roman" w:hAnsi="Times New Roman" w:cs="Times New Roman"/>
        </w:rPr>
        <w:t>and was used as the dependent variable</w:t>
      </w:r>
      <w:r w:rsidRPr="00B059C7">
        <w:rPr>
          <w:rFonts w:ascii="Times New Roman" w:hAnsi="Times New Roman" w:cs="Times New Roman"/>
        </w:rPr>
        <w:t xml:space="preserve">. </w:t>
      </w:r>
      <w:commentRangeStart w:id="7"/>
      <w:commentRangeStart w:id="8"/>
      <w:r w:rsidR="00A34CCE" w:rsidRPr="00B059C7">
        <w:rPr>
          <w:rFonts w:ascii="Times New Roman" w:hAnsi="Times New Roman" w:cs="Times New Roman"/>
        </w:rPr>
        <w:t>The</w:t>
      </w:r>
      <w:commentRangeEnd w:id="7"/>
      <w:r w:rsidR="000B5122" w:rsidRPr="00B059C7">
        <w:rPr>
          <w:rStyle w:val="CommentReference"/>
          <w:rFonts w:ascii="Times New Roman" w:hAnsi="Times New Roman" w:cs="Times New Roman"/>
          <w:sz w:val="24"/>
          <w:szCs w:val="24"/>
        </w:rPr>
        <w:commentReference w:id="7"/>
      </w:r>
      <w:commentRangeEnd w:id="8"/>
      <w:r w:rsidR="008D1B1C">
        <w:rPr>
          <w:rStyle w:val="CommentReference"/>
        </w:rPr>
        <w:commentReference w:id="8"/>
      </w:r>
      <w:r w:rsidR="00A34CCE" w:rsidRPr="00B059C7">
        <w:rPr>
          <w:rFonts w:ascii="Times New Roman" w:hAnsi="Times New Roman" w:cs="Times New Roman"/>
        </w:rPr>
        <w:t xml:space="preserve"> model was built using the “purposeful selection” technique </w:t>
      </w:r>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Hosmer, Lemeshow, &amp; Sturdivant, 2013)</w:t>
      </w:r>
      <w:r w:rsidR="00DC3015" w:rsidRPr="00B059C7">
        <w:rPr>
          <w:rFonts w:ascii="Times New Roman" w:hAnsi="Times New Roman" w:cs="Times New Roman"/>
        </w:rPr>
        <w:fldChar w:fldCharType="end"/>
      </w:r>
      <w:r w:rsidR="00D44B76" w:rsidRPr="00B059C7">
        <w:rPr>
          <w:rFonts w:ascii="Times New Roman" w:hAnsi="Times New Roman" w:cs="Times New Roman"/>
        </w:rPr>
        <w:t>, which</w:t>
      </w:r>
      <w:r w:rsidR="00152708" w:rsidRPr="00B059C7">
        <w:rPr>
          <w:rFonts w:ascii="Times New Roman" w:hAnsi="Times New Roman" w:cs="Times New Roman"/>
        </w:rPr>
        <w:t xml:space="preserve"> ensures minimal collinearity between potential covariates and removes individually insignificant variables prior to building the initial model. Variables are then removed sequentially based upon the highest p-value until all remaining variables are statistically significant (i.e. p-value &lt; 0.05). </w:t>
      </w:r>
      <w:r w:rsidR="00326067" w:rsidRPr="00B059C7">
        <w:rPr>
          <w:rFonts w:ascii="Times New Roman" w:eastAsiaTheme="minorEastAsia" w:hAnsi="Times New Roman" w:cs="Times New Roman"/>
        </w:rPr>
        <w:t>To determine PTC, we assessed the cadence at which the model was most uncertain with regards to gait classification</w:t>
      </w:r>
      <w:r w:rsidR="00310832" w:rsidRPr="00B059C7">
        <w:rPr>
          <w:rFonts w:ascii="Times New Roman" w:eastAsiaTheme="minorEastAsia" w:hAnsi="Times New Roman" w:cs="Times New Roman"/>
        </w:rPr>
        <w:t xml:space="preserve"> </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i.e., where the probability of running or walking was 0.5</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w:t>
      </w:r>
    </w:p>
    <w:p w14:paraId="6DB18C68" w14:textId="77777777" w:rsidR="00090C79" w:rsidRPr="00B059C7" w:rsidRDefault="00090C79" w:rsidP="00396492">
      <w:pPr>
        <w:jc w:val="center"/>
        <w:rPr>
          <w:rFonts w:ascii="Times New Roman" w:hAnsi="Times New Roman" w:cs="Times New Roman"/>
        </w:rPr>
      </w:pPr>
    </w:p>
    <w:p w14:paraId="2491D29C" w14:textId="2FE7E10D" w:rsidR="009115D5" w:rsidRPr="00B059C7" w:rsidRDefault="009115D5" w:rsidP="00796EA6">
      <w:pPr>
        <w:ind w:firstLine="720"/>
        <w:jc w:val="center"/>
        <w:rPr>
          <w:rFonts w:ascii="Times New Roman" w:hAnsi="Times New Roman" w:cs="Times New Roman"/>
        </w:rPr>
      </w:pPr>
      <w:r w:rsidRPr="00B059C7">
        <w:rPr>
          <w:rFonts w:ascii="Times New Roman" w:hAnsi="Times New Roman" w:cs="Times New Roman"/>
        </w:rPr>
        <w:t>TABLE 1 AROUND HERE</w:t>
      </w:r>
    </w:p>
    <w:p w14:paraId="5CC68719" w14:textId="231BFF41" w:rsidR="00611F45" w:rsidRPr="00B059C7" w:rsidRDefault="00611F45" w:rsidP="00396492">
      <w:pPr>
        <w:pStyle w:val="CommentText"/>
        <w:spacing w:line="480" w:lineRule="auto"/>
        <w:jc w:val="center"/>
        <w:rPr>
          <w:rFonts w:ascii="Times New Roman" w:hAnsi="Times New Roman" w:cs="Times New Roman"/>
          <w:sz w:val="24"/>
          <w:szCs w:val="24"/>
        </w:rPr>
      </w:pPr>
    </w:p>
    <w:p w14:paraId="4739A1E6" w14:textId="77777777" w:rsidR="00A34CCE" w:rsidRPr="00B059C7" w:rsidRDefault="00A34CCE" w:rsidP="00796EA6">
      <w:pPr>
        <w:pStyle w:val="Heading2"/>
        <w:rPr>
          <w:rFonts w:ascii="Times New Roman" w:hAnsi="Times New Roman" w:cs="Times New Roman"/>
        </w:rPr>
      </w:pPr>
      <w:r w:rsidRPr="00B059C7">
        <w:rPr>
          <w:rFonts w:ascii="Times New Roman" w:hAnsi="Times New Roman" w:cs="Times New Roman"/>
        </w:rPr>
        <w:t>Data and Statistical Analysis</w:t>
      </w:r>
    </w:p>
    <w:p w14:paraId="33626753" w14:textId="31184C8C" w:rsidR="00326067" w:rsidRPr="00B059C7" w:rsidRDefault="00A34CCE"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To assess the prediction accuracy of the final model, we performed a k-fold cross-validation, with k=10</w:t>
      </w:r>
      <w:r w:rsidR="00877BE7" w:rsidRPr="00B059C7">
        <w:rPr>
          <w:rFonts w:ascii="Times New Roman" w:hAnsi="Times New Roman" w:cs="Times New Roman"/>
          <w:sz w:val="24"/>
          <w:szCs w:val="24"/>
        </w:rPr>
        <w:t>. The purpose of cross-validation is to determine how well the model will perform on out-of-sample data. For this validation method, the data is partitioned into 10 “folds”. A model is built with nine of the folds and tested on the unused “holdout set”, saving the resulting</w:t>
      </w:r>
      <w:ins w:id="9" w:author="Pleuss, James D MAJ  MIL USA USMA" w:date="2019-08-07T07:52:00Z">
        <w:r w:rsidR="003A74F1" w:rsidRPr="003A74F1">
          <w:rPr>
            <w:rFonts w:ascii="Times New Roman" w:hAnsi="Times New Roman" w:cs="Times New Roman"/>
            <w:sz w:val="24"/>
            <w:szCs w:val="24"/>
          </w:rPr>
          <w:t xml:space="preserve"> </w:t>
        </w:r>
        <w:r w:rsidR="003A74F1" w:rsidRPr="00B059C7">
          <w:rPr>
            <w:rFonts w:ascii="Times New Roman" w:hAnsi="Times New Roman" w:cs="Times New Roman"/>
            <w:sz w:val="24"/>
            <w:szCs w:val="24"/>
          </w:rPr>
          <w:t>accuracy</w:t>
        </w:r>
        <w:r w:rsidR="003A74F1">
          <w:rPr>
            <w:rFonts w:ascii="Times New Roman" w:hAnsi="Times New Roman" w:cs="Times New Roman"/>
            <w:sz w:val="24"/>
            <w:szCs w:val="24"/>
          </w:rPr>
          <w:t xml:space="preserve"> (</w:t>
        </w:r>
        <w:proofErr w:type="spellStart"/>
        <w:r w:rsidR="003A74F1">
          <w:rPr>
            <w:rFonts w:ascii="Times New Roman" w:hAnsi="Times New Roman" w:cs="Times New Roman"/>
            <w:sz w:val="24"/>
            <w:szCs w:val="24"/>
          </w:rPr>
          <w:t>ie</w:t>
        </w:r>
        <w:proofErr w:type="spellEnd"/>
        <w:r w:rsidR="003A74F1">
          <w:rPr>
            <w:rFonts w:ascii="Times New Roman" w:hAnsi="Times New Roman" w:cs="Times New Roman"/>
            <w:sz w:val="24"/>
            <w:szCs w:val="24"/>
          </w:rPr>
          <w:t>. the number of correctly classified individuals in the holdout set)</w:t>
        </w:r>
      </w:ins>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After</w:t>
      </w:r>
      <w:r w:rsidR="00877BE7" w:rsidRPr="00B059C7">
        <w:rPr>
          <w:rFonts w:ascii="Times New Roman" w:hAnsi="Times New Roman" w:cs="Times New Roman"/>
          <w:sz w:val="24"/>
          <w:szCs w:val="24"/>
        </w:rPr>
        <w:t xml:space="preserve"> replicat</w:t>
      </w:r>
      <w:r w:rsidR="00F54E0C" w:rsidRPr="00B059C7">
        <w:rPr>
          <w:rFonts w:ascii="Times New Roman" w:hAnsi="Times New Roman" w:cs="Times New Roman"/>
          <w:sz w:val="24"/>
          <w:szCs w:val="24"/>
        </w:rPr>
        <w:t>ing</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with</w:t>
      </w:r>
      <w:r w:rsidR="00877BE7" w:rsidRPr="00B059C7">
        <w:rPr>
          <w:rFonts w:ascii="Times New Roman" w:hAnsi="Times New Roman" w:cs="Times New Roman"/>
          <w:sz w:val="24"/>
          <w:szCs w:val="24"/>
        </w:rPr>
        <w:t xml:space="preserve"> each </w:t>
      </w:r>
      <w:r w:rsidR="00F54E0C" w:rsidRPr="00B059C7">
        <w:rPr>
          <w:rFonts w:ascii="Times New Roman" w:hAnsi="Times New Roman" w:cs="Times New Roman"/>
          <w:sz w:val="24"/>
          <w:szCs w:val="24"/>
        </w:rPr>
        <w:t xml:space="preserve">fold as </w:t>
      </w:r>
      <w:r w:rsidR="00877BE7" w:rsidRPr="00B059C7">
        <w:rPr>
          <w:rFonts w:ascii="Times New Roman" w:hAnsi="Times New Roman" w:cs="Times New Roman"/>
          <w:sz w:val="24"/>
          <w:szCs w:val="24"/>
        </w:rPr>
        <w:t>the holdout set</w:t>
      </w:r>
      <w:r w:rsidR="00F54E0C"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 xml:space="preserve">the </w:t>
      </w:r>
      <w:commentRangeStart w:id="10"/>
      <w:commentRangeStart w:id="11"/>
      <w:r w:rsidR="00877BE7" w:rsidRPr="00B059C7">
        <w:rPr>
          <w:rFonts w:ascii="Times New Roman" w:hAnsi="Times New Roman" w:cs="Times New Roman"/>
          <w:sz w:val="24"/>
          <w:szCs w:val="24"/>
        </w:rPr>
        <w:t>resultant accurac</w:t>
      </w:r>
      <w:r w:rsidR="00CA3D2B" w:rsidRPr="00B059C7">
        <w:rPr>
          <w:rFonts w:ascii="Times New Roman" w:hAnsi="Times New Roman" w:cs="Times New Roman"/>
          <w:sz w:val="24"/>
          <w:szCs w:val="24"/>
        </w:rPr>
        <w:t>ies</w:t>
      </w:r>
      <w:r w:rsidR="008A2BDB" w:rsidRPr="00B059C7">
        <w:rPr>
          <w:rFonts w:ascii="Times New Roman" w:hAnsi="Times New Roman" w:cs="Times New Roman"/>
          <w:sz w:val="24"/>
          <w:szCs w:val="24"/>
        </w:rPr>
        <w:t xml:space="preserve"> </w:t>
      </w:r>
      <w:commentRangeEnd w:id="10"/>
      <w:r w:rsidR="000B5122" w:rsidRPr="00B059C7">
        <w:rPr>
          <w:rStyle w:val="CommentReference"/>
          <w:rFonts w:ascii="Times New Roman" w:hAnsi="Times New Roman" w:cs="Times New Roman"/>
          <w:sz w:val="24"/>
          <w:szCs w:val="24"/>
        </w:rPr>
        <w:commentReference w:id="10"/>
      </w:r>
      <w:commentRangeEnd w:id="11"/>
      <w:r w:rsidR="008D1B1C">
        <w:rPr>
          <w:rStyle w:val="CommentReference"/>
          <w:rFonts w:ascii="Arial" w:hAnsi="Arial" w:cs="Arial"/>
        </w:rPr>
        <w:commentReference w:id="11"/>
      </w:r>
      <w:r w:rsidR="00F54E0C" w:rsidRPr="00B059C7">
        <w:rPr>
          <w:rFonts w:ascii="Times New Roman" w:hAnsi="Times New Roman" w:cs="Times New Roman"/>
          <w:sz w:val="24"/>
          <w:szCs w:val="24"/>
        </w:rPr>
        <w:t>are compiled</w:t>
      </w:r>
      <w:r w:rsidR="00CA3D2B" w:rsidRPr="00B059C7">
        <w:rPr>
          <w:rFonts w:ascii="Times New Roman" w:hAnsi="Times New Roman" w:cs="Times New Roman"/>
          <w:sz w:val="24"/>
          <w:szCs w:val="24"/>
        </w:rPr>
        <w:t xml:space="preserve"> and averaged, </w:t>
      </w:r>
      <w:r w:rsidR="00CA3D2B" w:rsidRPr="00B059C7">
        <w:rPr>
          <w:rFonts w:ascii="Times New Roman" w:hAnsi="Times New Roman" w:cs="Times New Roman"/>
          <w:sz w:val="24"/>
          <w:szCs w:val="24"/>
        </w:rPr>
        <w:lastRenderedPageBreak/>
        <w:t>along with sensitivity, specificity, positive predictive values (PPV), and negative predictive values NPV).</w:t>
      </w:r>
    </w:p>
    <w:p w14:paraId="14D559BD"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R Shiny App Development</w:t>
      </w:r>
    </w:p>
    <w:p w14:paraId="57E05F68" w14:textId="3FAA630A" w:rsidR="00DF5D1E" w:rsidRPr="00B059C7" w:rsidRDefault="00E36D61"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An </w:t>
      </w:r>
      <w:r w:rsidR="007B4BEA" w:rsidRPr="00B059C7">
        <w:rPr>
          <w:rFonts w:ascii="Times New Roman" w:hAnsi="Times New Roman" w:cs="Times New Roman"/>
          <w:sz w:val="24"/>
          <w:szCs w:val="24"/>
        </w:rPr>
        <w:t>i</w:t>
      </w:r>
      <w:r w:rsidRPr="00B059C7">
        <w:rPr>
          <w:rFonts w:ascii="Times New Roman" w:hAnsi="Times New Roman" w:cs="Times New Roman"/>
          <w:sz w:val="24"/>
          <w:szCs w:val="24"/>
        </w:rPr>
        <w:t xml:space="preserve">nteractive </w:t>
      </w:r>
      <w:r w:rsidR="002477FA" w:rsidRPr="00B059C7">
        <w:rPr>
          <w:rFonts w:ascii="Times New Roman" w:hAnsi="Times New Roman" w:cs="Times New Roman"/>
          <w:sz w:val="24"/>
          <w:szCs w:val="24"/>
        </w:rPr>
        <w:t xml:space="preserve">R Shiny </w:t>
      </w:r>
      <w:r w:rsidRPr="00B059C7">
        <w:rPr>
          <w:rFonts w:ascii="Times New Roman" w:hAnsi="Times New Roman" w:cs="Times New Roman"/>
          <w:sz w:val="24"/>
          <w:szCs w:val="24"/>
        </w:rPr>
        <w:t xml:space="preserve">web app </w:t>
      </w:r>
      <w:r w:rsidRPr="00B059C7">
        <w:rPr>
          <w:rFonts w:ascii="Times New Roman" w:hAnsi="Times New Roman" w:cs="Times New Roman"/>
          <w:sz w:val="24"/>
          <w:szCs w:val="24"/>
        </w:rPr>
        <w:fldChar w:fldCharType="begin"/>
      </w:r>
      <w:r w:rsidRPr="00B059C7">
        <w:rPr>
          <w:rFonts w:ascii="Times New Roman" w:hAnsi="Times New Roman" w:cs="Times New Roman"/>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B059C7">
        <w:rPr>
          <w:rFonts w:ascii="Times New Roman" w:hAnsi="Times New Roman" w:cs="Times New Roman"/>
          <w:sz w:val="24"/>
          <w:szCs w:val="24"/>
        </w:rPr>
        <w:fldChar w:fldCharType="separate"/>
      </w:r>
      <w:r w:rsidRPr="00B059C7">
        <w:rPr>
          <w:rFonts w:ascii="Times New Roman" w:hAnsi="Times New Roman" w:cs="Times New Roman"/>
          <w:noProof/>
          <w:sz w:val="24"/>
          <w:szCs w:val="24"/>
        </w:rPr>
        <w:t>(R Core Team, 2018)</w:t>
      </w:r>
      <w:r w:rsidRPr="00B059C7">
        <w:rPr>
          <w:rFonts w:ascii="Times New Roman" w:hAnsi="Times New Roman" w:cs="Times New Roman"/>
          <w:sz w:val="24"/>
          <w:szCs w:val="24"/>
        </w:rPr>
        <w:fldChar w:fldCharType="end"/>
      </w:r>
      <w:r w:rsidR="00B5382B" w:rsidRPr="00B059C7">
        <w:rPr>
          <w:rFonts w:ascii="Times New Roman" w:hAnsi="Times New Roman" w:cs="Times New Roman"/>
          <w:sz w:val="24"/>
          <w:szCs w:val="24"/>
        </w:rPr>
        <w:t xml:space="preserve"> </w:t>
      </w:r>
      <w:r w:rsidR="00611F45" w:rsidRPr="00B059C7">
        <w:rPr>
          <w:rFonts w:ascii="Times New Roman" w:hAnsi="Times New Roman" w:cs="Times New Roman"/>
          <w:sz w:val="24"/>
          <w:szCs w:val="24"/>
        </w:rPr>
        <w:t xml:space="preserve">was created to provide </w:t>
      </w:r>
      <w:r w:rsidR="001F3FBC" w:rsidRPr="00B059C7">
        <w:rPr>
          <w:rFonts w:ascii="Times New Roman" w:hAnsi="Times New Roman" w:cs="Times New Roman"/>
          <w:sz w:val="24"/>
          <w:szCs w:val="24"/>
        </w:rPr>
        <w:t xml:space="preserve">a </w:t>
      </w:r>
      <w:r w:rsidR="00611F45" w:rsidRPr="00B059C7">
        <w:rPr>
          <w:rFonts w:ascii="Times New Roman" w:hAnsi="Times New Roman" w:cs="Times New Roman"/>
          <w:sz w:val="24"/>
          <w:szCs w:val="24"/>
        </w:rPr>
        <w:t>user</w:t>
      </w:r>
      <w:r w:rsidR="001F3FBC" w:rsidRPr="00B059C7">
        <w:rPr>
          <w:rFonts w:ascii="Times New Roman" w:hAnsi="Times New Roman" w:cs="Times New Roman"/>
          <w:sz w:val="24"/>
          <w:szCs w:val="24"/>
        </w:rPr>
        <w:t>-friendly interface for applying this model to predict</w:t>
      </w:r>
      <w:r w:rsidR="00611F45" w:rsidRPr="00B059C7">
        <w:rPr>
          <w:rFonts w:ascii="Times New Roman" w:hAnsi="Times New Roman" w:cs="Times New Roman"/>
          <w:sz w:val="24"/>
          <w:szCs w:val="24"/>
        </w:rPr>
        <w:t xml:space="preserve"> the</w:t>
      </w:r>
      <w:r w:rsidR="009F792B" w:rsidRPr="00B059C7">
        <w:rPr>
          <w:rFonts w:ascii="Times New Roman" w:hAnsi="Times New Roman" w:cs="Times New Roman"/>
          <w:sz w:val="24"/>
          <w:szCs w:val="24"/>
        </w:rPr>
        <w:t xml:space="preserve"> probability that </w:t>
      </w:r>
      <w:r w:rsidR="007E2596" w:rsidRPr="00B059C7">
        <w:rPr>
          <w:rFonts w:ascii="Times New Roman" w:hAnsi="Times New Roman" w:cs="Times New Roman"/>
          <w:sz w:val="24"/>
          <w:szCs w:val="24"/>
        </w:rPr>
        <w:t>an individual</w:t>
      </w:r>
      <w:r w:rsidR="009F792B" w:rsidRPr="00B059C7">
        <w:rPr>
          <w:rFonts w:ascii="Times New Roman" w:hAnsi="Times New Roman" w:cs="Times New Roman"/>
          <w:sz w:val="24"/>
          <w:szCs w:val="24"/>
        </w:rPr>
        <w:t xml:space="preserve"> is walking or running</w:t>
      </w:r>
      <w:r w:rsidR="00781704" w:rsidRPr="00B059C7">
        <w:rPr>
          <w:rFonts w:ascii="Times New Roman" w:hAnsi="Times New Roman" w:cs="Times New Roman"/>
          <w:sz w:val="24"/>
          <w:szCs w:val="24"/>
        </w:rPr>
        <w:t xml:space="preserve"> </w:t>
      </w:r>
      <w:r w:rsidR="007E2596" w:rsidRPr="00B059C7">
        <w:rPr>
          <w:rFonts w:ascii="Times New Roman" w:hAnsi="Times New Roman" w:cs="Times New Roman"/>
          <w:sz w:val="24"/>
          <w:szCs w:val="24"/>
        </w:rPr>
        <w:t xml:space="preserve">across </w:t>
      </w:r>
      <w:r w:rsidR="009F792B" w:rsidRPr="00B059C7">
        <w:rPr>
          <w:rFonts w:ascii="Times New Roman" w:hAnsi="Times New Roman" w:cs="Times New Roman"/>
          <w:sz w:val="24"/>
          <w:szCs w:val="24"/>
        </w:rPr>
        <w:t xml:space="preserve">a range of </w:t>
      </w:r>
      <w:r w:rsidR="00073503" w:rsidRPr="00B059C7">
        <w:rPr>
          <w:rFonts w:ascii="Times New Roman" w:hAnsi="Times New Roman" w:cs="Times New Roman"/>
          <w:sz w:val="24"/>
          <w:szCs w:val="24"/>
        </w:rPr>
        <w:t>cadence</w:t>
      </w:r>
      <w:r w:rsidR="004610ED" w:rsidRPr="00B059C7">
        <w:rPr>
          <w:rFonts w:ascii="Times New Roman" w:hAnsi="Times New Roman" w:cs="Times New Roman"/>
          <w:sz w:val="24"/>
          <w:szCs w:val="24"/>
        </w:rPr>
        <w:t>s</w:t>
      </w:r>
      <w:r w:rsidR="0033098A" w:rsidRPr="00B059C7">
        <w:rPr>
          <w:rFonts w:ascii="Times New Roman" w:hAnsi="Times New Roman" w:cs="Times New Roman"/>
          <w:sz w:val="24"/>
          <w:szCs w:val="24"/>
        </w:rPr>
        <w:t xml:space="preserve"> </w:t>
      </w:r>
      <w:r w:rsidR="00B57C4E" w:rsidRPr="00B059C7">
        <w:rPr>
          <w:rFonts w:ascii="Times New Roman" w:hAnsi="Times New Roman" w:cs="Times New Roman"/>
          <w:sz w:val="24"/>
          <w:szCs w:val="24"/>
        </w:rPr>
        <w:t>given their individual-specific param</w:t>
      </w:r>
      <w:r w:rsidR="00B44351" w:rsidRPr="00B059C7">
        <w:rPr>
          <w:rFonts w:ascii="Times New Roman" w:hAnsi="Times New Roman" w:cs="Times New Roman"/>
          <w:sz w:val="24"/>
          <w:szCs w:val="24"/>
        </w:rPr>
        <w:t>e</w:t>
      </w:r>
      <w:r w:rsidR="00B57C4E" w:rsidRPr="00B059C7">
        <w:rPr>
          <w:rFonts w:ascii="Times New Roman" w:hAnsi="Times New Roman" w:cs="Times New Roman"/>
          <w:sz w:val="24"/>
          <w:szCs w:val="24"/>
        </w:rPr>
        <w:t>ters</w:t>
      </w:r>
      <w:r w:rsidR="00611F45" w:rsidRPr="00B059C7">
        <w:rPr>
          <w:rFonts w:ascii="Times New Roman" w:hAnsi="Times New Roman" w:cs="Times New Roman"/>
          <w:sz w:val="24"/>
          <w:szCs w:val="24"/>
        </w:rPr>
        <w:t>.</w:t>
      </w:r>
    </w:p>
    <w:p w14:paraId="55B8F804" w14:textId="77777777" w:rsidR="00420449" w:rsidRPr="00B059C7" w:rsidRDefault="00420449" w:rsidP="00796EA6">
      <w:pPr>
        <w:rPr>
          <w:rFonts w:ascii="Times New Roman" w:eastAsiaTheme="majorEastAsia" w:hAnsi="Times New Roman" w:cs="Times New Roman"/>
          <w:color w:val="000000" w:themeColor="text1"/>
        </w:rPr>
      </w:pPr>
    </w:p>
    <w:p w14:paraId="340F8620" w14:textId="21C7151C" w:rsidR="009A12CC" w:rsidRPr="00B059C7" w:rsidRDefault="009A12CC" w:rsidP="00302605">
      <w:pPr>
        <w:jc w:val="center"/>
        <w:rPr>
          <w:rFonts w:ascii="Times New Roman" w:hAnsi="Times New Roman" w:cs="Times New Roman"/>
          <w:b/>
        </w:rPr>
      </w:pPr>
      <w:r w:rsidRPr="00B059C7">
        <w:rPr>
          <w:rFonts w:ascii="Times New Roman" w:hAnsi="Times New Roman" w:cs="Times New Roman"/>
          <w:b/>
        </w:rPr>
        <w:t>Results</w:t>
      </w:r>
    </w:p>
    <w:p w14:paraId="529936D7"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Participant characteristics</w:t>
      </w:r>
    </w:p>
    <w:p w14:paraId="6504D3F0" w14:textId="75DDEA14" w:rsidR="00E36C64" w:rsidRPr="00B059C7" w:rsidRDefault="00A34CCE"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Of the 123 potential participants, 69 individuals transitioned to running for the duration of the</w:t>
      </w:r>
      <w:r w:rsidR="006A0451" w:rsidRPr="00B059C7">
        <w:rPr>
          <w:rFonts w:ascii="Times New Roman" w:hAnsi="Times New Roman" w:cs="Times New Roman"/>
          <w:sz w:val="24"/>
          <w:szCs w:val="24"/>
        </w:rPr>
        <w:t>ir</w:t>
      </w:r>
      <w:r w:rsidRPr="00B059C7">
        <w:rPr>
          <w:rFonts w:ascii="Times New Roman" w:hAnsi="Times New Roman" w:cs="Times New Roman"/>
          <w:sz w:val="24"/>
          <w:szCs w:val="24"/>
        </w:rPr>
        <w:t xml:space="preserve"> </w:t>
      </w:r>
      <w:r w:rsidR="006A0451" w:rsidRPr="00B059C7">
        <w:rPr>
          <w:rFonts w:ascii="Times New Roman" w:hAnsi="Times New Roman" w:cs="Times New Roman"/>
          <w:sz w:val="24"/>
          <w:szCs w:val="24"/>
        </w:rPr>
        <w:t xml:space="preserve">final </w:t>
      </w:r>
      <w:r w:rsidRPr="00B059C7">
        <w:rPr>
          <w:rFonts w:ascii="Times New Roman" w:hAnsi="Times New Roman" w:cs="Times New Roman"/>
          <w:sz w:val="24"/>
          <w:szCs w:val="24"/>
        </w:rPr>
        <w:t xml:space="preserve">trial. Thus, only these data were used for model development. </w:t>
      </w:r>
      <w:r w:rsidR="00C62B5C" w:rsidRPr="00B059C7">
        <w:rPr>
          <w:rFonts w:ascii="Times New Roman" w:hAnsi="Times New Roman" w:cs="Times New Roman"/>
          <w:sz w:val="24"/>
          <w:szCs w:val="24"/>
        </w:rPr>
        <w:t xml:space="preserve">The </w:t>
      </w:r>
      <w:r w:rsidR="0076357B" w:rsidRPr="00B059C7">
        <w:rPr>
          <w:rFonts w:ascii="Times New Roman" w:hAnsi="Times New Roman" w:cs="Times New Roman"/>
          <w:sz w:val="24"/>
          <w:szCs w:val="24"/>
        </w:rPr>
        <w:t xml:space="preserve">total </w:t>
      </w:r>
      <w:r w:rsidR="007A0EF7" w:rsidRPr="00B059C7">
        <w:rPr>
          <w:rFonts w:ascii="Times New Roman" w:hAnsi="Times New Roman" w:cs="Times New Roman"/>
          <w:sz w:val="24"/>
          <w:szCs w:val="24"/>
        </w:rPr>
        <w:t xml:space="preserve">analytical </w:t>
      </w:r>
      <w:r w:rsidR="0076357B" w:rsidRPr="00B059C7">
        <w:rPr>
          <w:rFonts w:ascii="Times New Roman" w:hAnsi="Times New Roman" w:cs="Times New Roman"/>
          <w:sz w:val="24"/>
          <w:szCs w:val="24"/>
        </w:rPr>
        <w:t xml:space="preserve">sample of </w:t>
      </w:r>
      <w:r w:rsidR="00C62B5C" w:rsidRPr="00B059C7">
        <w:rPr>
          <w:rFonts w:ascii="Times New Roman" w:hAnsi="Times New Roman" w:cs="Times New Roman"/>
          <w:sz w:val="24"/>
          <w:szCs w:val="24"/>
        </w:rPr>
        <w:t>69</w:t>
      </w:r>
      <w:r w:rsidR="0076357B" w:rsidRPr="00B059C7">
        <w:rPr>
          <w:rFonts w:ascii="Times New Roman" w:hAnsi="Times New Roman" w:cs="Times New Roman"/>
          <w:sz w:val="24"/>
          <w:szCs w:val="24"/>
        </w:rPr>
        <w:t xml:space="preserve"> individuals</w:t>
      </w:r>
      <w:r w:rsidR="00C62B5C"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consisted of</w:t>
      </w:r>
      <w:r w:rsidR="00B2360A"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37</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male and</w:t>
      </w:r>
      <w:r w:rsidR="00B2360A" w:rsidRPr="00B059C7">
        <w:rPr>
          <w:rFonts w:ascii="Times New Roman" w:hAnsi="Times New Roman" w:cs="Times New Roman"/>
          <w:sz w:val="24"/>
          <w:szCs w:val="24"/>
        </w:rPr>
        <w:t xml:space="preserve"> 3</w:t>
      </w:r>
      <w:r w:rsidR="000A1797" w:rsidRPr="00B059C7">
        <w:rPr>
          <w:rFonts w:ascii="Times New Roman" w:hAnsi="Times New Roman" w:cs="Times New Roman"/>
          <w:sz w:val="24"/>
          <w:szCs w:val="24"/>
        </w:rPr>
        <w:t>2</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female participants.</w:t>
      </w:r>
      <w:r w:rsidR="00FF2FD6" w:rsidRPr="00B059C7">
        <w:rPr>
          <w:rFonts w:ascii="Times New Roman" w:hAnsi="Times New Roman" w:cs="Times New Roman"/>
          <w:sz w:val="24"/>
          <w:szCs w:val="24"/>
        </w:rPr>
        <w:t xml:space="preserve"> Demographic</w:t>
      </w:r>
      <w:r w:rsidR="001F3FBC" w:rsidRPr="00B059C7">
        <w:rPr>
          <w:rFonts w:ascii="Times New Roman" w:hAnsi="Times New Roman" w:cs="Times New Roman"/>
          <w:sz w:val="24"/>
          <w:szCs w:val="24"/>
        </w:rPr>
        <w:t xml:space="preserve"> and anthropometric</w:t>
      </w:r>
      <w:r w:rsidR="00FF2FD6" w:rsidRPr="00B059C7">
        <w:rPr>
          <w:rFonts w:ascii="Times New Roman" w:hAnsi="Times New Roman" w:cs="Times New Roman"/>
          <w:sz w:val="24"/>
          <w:szCs w:val="24"/>
        </w:rPr>
        <w:t xml:space="preserve"> data are reported in Table 2</w:t>
      </w:r>
      <w:r w:rsidR="00BD7CEB" w:rsidRPr="00B059C7">
        <w:rPr>
          <w:rFonts w:ascii="Times New Roman" w:hAnsi="Times New Roman" w:cs="Times New Roman"/>
          <w:sz w:val="24"/>
          <w:szCs w:val="24"/>
        </w:rPr>
        <w:t>.</w:t>
      </w:r>
    </w:p>
    <w:p w14:paraId="737E33BC" w14:textId="77777777" w:rsidR="00680C30" w:rsidRPr="00B059C7" w:rsidRDefault="00680C30" w:rsidP="00796EA6">
      <w:pPr>
        <w:pStyle w:val="PlainText"/>
        <w:spacing w:line="480" w:lineRule="auto"/>
        <w:jc w:val="center"/>
        <w:rPr>
          <w:rFonts w:ascii="Times New Roman" w:hAnsi="Times New Roman" w:cs="Times New Roman"/>
          <w:sz w:val="24"/>
          <w:szCs w:val="24"/>
        </w:rPr>
      </w:pPr>
    </w:p>
    <w:p w14:paraId="2FC7F6B6" w14:textId="22B155B5" w:rsidR="009115D5" w:rsidRPr="00B059C7" w:rsidRDefault="00A00CFA" w:rsidP="00796EA6">
      <w:pPr>
        <w:pStyle w:val="PlainText"/>
        <w:spacing w:line="480" w:lineRule="auto"/>
        <w:jc w:val="center"/>
        <w:rPr>
          <w:rFonts w:ascii="Times New Roman" w:hAnsi="Times New Roman" w:cs="Times New Roman"/>
          <w:sz w:val="24"/>
          <w:szCs w:val="24"/>
        </w:rPr>
      </w:pPr>
      <w:r w:rsidRPr="00B059C7">
        <w:rPr>
          <w:rFonts w:ascii="Times New Roman" w:hAnsi="Times New Roman" w:cs="Times New Roman"/>
          <w:sz w:val="24"/>
          <w:szCs w:val="24"/>
        </w:rPr>
        <w:t>TABLE 2 AROUND HERE</w:t>
      </w:r>
    </w:p>
    <w:p w14:paraId="755AEF0F" w14:textId="3C57386C" w:rsidR="00A51A8C" w:rsidRPr="00B059C7" w:rsidRDefault="00A51A8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list of independent variables considered for model development are </w:t>
      </w:r>
      <w:r w:rsidR="00475DFC" w:rsidRPr="00B059C7">
        <w:rPr>
          <w:rFonts w:ascii="Times New Roman" w:hAnsi="Times New Roman" w:cs="Times New Roman"/>
          <w:sz w:val="24"/>
          <w:szCs w:val="24"/>
        </w:rPr>
        <w:t xml:space="preserve">presented </w:t>
      </w:r>
      <w:r w:rsidRPr="00B059C7">
        <w:rPr>
          <w:rFonts w:ascii="Times New Roman" w:hAnsi="Times New Roman" w:cs="Times New Roman"/>
          <w:sz w:val="24"/>
          <w:szCs w:val="24"/>
        </w:rPr>
        <w:t xml:space="preserve">in Table 2. </w:t>
      </w:r>
      <w:r w:rsidR="008A339E" w:rsidRPr="00B059C7">
        <w:rPr>
          <w:rFonts w:ascii="Times New Roman" w:hAnsi="Times New Roman" w:cs="Times New Roman"/>
          <w:sz w:val="24"/>
          <w:szCs w:val="24"/>
        </w:rPr>
        <w:t>T</w:t>
      </w:r>
      <w:r w:rsidR="001B6914">
        <w:rPr>
          <w:rFonts w:ascii="Times New Roman" w:hAnsi="Times New Roman" w:cs="Times New Roman"/>
          <w:sz w:val="24"/>
          <w:szCs w:val="24"/>
        </w:rPr>
        <w:t>wo</w:t>
      </w:r>
      <w:r w:rsidR="008A339E"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sets of highly correlated (greater than 90%) independent variables were identified</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aist circumference strongly correlate</w:t>
      </w:r>
      <w:r w:rsidR="00791429" w:rsidRPr="00B059C7">
        <w:rPr>
          <w:rFonts w:ascii="Times New Roman" w:hAnsi="Times New Roman" w:cs="Times New Roman"/>
          <w:sz w:val="24"/>
          <w:szCs w:val="24"/>
        </w:rPr>
        <w:t>d</w:t>
      </w:r>
      <w:r w:rsidR="00C62B5C" w:rsidRPr="00B059C7">
        <w:rPr>
          <w:rFonts w:ascii="Times New Roman" w:hAnsi="Times New Roman" w:cs="Times New Roman"/>
          <w:sz w:val="24"/>
          <w:szCs w:val="24"/>
        </w:rPr>
        <w:t xml:space="preserve"> with </w:t>
      </w:r>
      <w:r w:rsidR="0055565C" w:rsidRPr="00B059C7">
        <w:rPr>
          <w:rFonts w:ascii="Times New Roman" w:hAnsi="Times New Roman" w:cs="Times New Roman"/>
          <w:sz w:val="24"/>
          <w:szCs w:val="24"/>
        </w:rPr>
        <w:t>weight</w:t>
      </w:r>
      <w:r w:rsidR="00E36D61" w:rsidRPr="00B059C7">
        <w:rPr>
          <w:rFonts w:ascii="Times New Roman" w:hAnsi="Times New Roman" w:cs="Times New Roman"/>
          <w:sz w:val="24"/>
          <w:szCs w:val="24"/>
        </w:rPr>
        <w:t xml:space="preserve"> (92%)</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height correlated with leg length</w:t>
      </w:r>
      <w:r w:rsidR="00E36D61" w:rsidRPr="00B059C7">
        <w:rPr>
          <w:rFonts w:ascii="Times New Roman" w:hAnsi="Times New Roman" w:cs="Times New Roman"/>
          <w:sz w:val="24"/>
          <w:szCs w:val="24"/>
        </w:rPr>
        <w:t xml:space="preserve"> (9</w:t>
      </w:r>
      <w:r w:rsidR="00310832" w:rsidRPr="00B059C7">
        <w:rPr>
          <w:rFonts w:ascii="Times New Roman" w:hAnsi="Times New Roman" w:cs="Times New Roman"/>
          <w:sz w:val="24"/>
          <w:szCs w:val="24"/>
        </w:rPr>
        <w:t>2</w:t>
      </w:r>
      <w:r w:rsidR="00E36D61" w:rsidRPr="00B059C7">
        <w:rPr>
          <w:rFonts w:ascii="Times New Roman" w:hAnsi="Times New Roman" w:cs="Times New Roman"/>
          <w:sz w:val="24"/>
          <w:szCs w:val="24"/>
        </w:rPr>
        <w:t>%)</w:t>
      </w:r>
      <w:r w:rsidR="00C62B5C" w:rsidRPr="00B059C7">
        <w:rPr>
          <w:rFonts w:ascii="Times New Roman" w:hAnsi="Times New Roman" w:cs="Times New Roman"/>
          <w:sz w:val="24"/>
          <w:szCs w:val="24"/>
        </w:rPr>
        <w:t>. Waist circumference</w:t>
      </w:r>
      <w:r w:rsidR="008A339E" w:rsidRPr="00B059C7">
        <w:rPr>
          <w:rFonts w:ascii="Times New Roman" w:hAnsi="Times New Roman" w:cs="Times New Roman"/>
          <w:sz w:val="24"/>
          <w:szCs w:val="24"/>
        </w:rPr>
        <w:t xml:space="preserve"> and leg length</w:t>
      </w:r>
      <w:r w:rsidR="00C62B5C" w:rsidRPr="00B059C7">
        <w:rPr>
          <w:rFonts w:ascii="Times New Roman" w:hAnsi="Times New Roman" w:cs="Times New Roman"/>
          <w:sz w:val="24"/>
          <w:szCs w:val="24"/>
        </w:rPr>
        <w:t xml:space="preserve"> were removed from consideration because </w:t>
      </w:r>
      <w:r w:rsidR="0055565C" w:rsidRPr="00B059C7">
        <w:rPr>
          <w:rFonts w:ascii="Times New Roman" w:hAnsi="Times New Roman" w:cs="Times New Roman"/>
          <w:sz w:val="24"/>
          <w:szCs w:val="24"/>
        </w:rPr>
        <w:t>weigh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and height are</w:t>
      </w:r>
      <w:r w:rsidR="00C62B5C" w:rsidRPr="00B059C7">
        <w:rPr>
          <w:rFonts w:ascii="Times New Roman" w:hAnsi="Times New Roman" w:cs="Times New Roman"/>
          <w:sz w:val="24"/>
          <w:szCs w:val="24"/>
        </w:rPr>
        <w:t xml:space="preserve"> easier and more practical measure</w:t>
      </w:r>
      <w:r w:rsidR="008A339E" w:rsidRPr="00B059C7">
        <w:rPr>
          <w:rFonts w:ascii="Times New Roman" w:hAnsi="Times New Roman" w:cs="Times New Roman"/>
          <w:sz w:val="24"/>
          <w:szCs w:val="24"/>
        </w:rPr>
        <w:t>s</w:t>
      </w:r>
      <w:r w:rsidR="00C62B5C" w:rsidRPr="00B059C7">
        <w:rPr>
          <w:rFonts w:ascii="Times New Roman" w:hAnsi="Times New Roman" w:cs="Times New Roman"/>
          <w:sz w:val="24"/>
          <w:szCs w:val="24"/>
        </w:rPr>
        <w:t xml:space="preserve"> to </w:t>
      </w:r>
      <w:r w:rsidR="007A0EF7" w:rsidRPr="00B059C7">
        <w:rPr>
          <w:rFonts w:ascii="Times New Roman" w:hAnsi="Times New Roman" w:cs="Times New Roman"/>
          <w:sz w:val="24"/>
          <w:szCs w:val="24"/>
        </w:rPr>
        <w:t>obtain</w:t>
      </w:r>
      <w:r w:rsidR="00C62B5C" w:rsidRPr="00B059C7">
        <w:rPr>
          <w:rFonts w:ascii="Times New Roman" w:hAnsi="Times New Roman" w:cs="Times New Roman"/>
          <w:sz w:val="24"/>
          <w:szCs w:val="24"/>
        </w:rPr>
        <w:t>.</w:t>
      </w:r>
    </w:p>
    <w:p w14:paraId="3C920BC2"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athematical Models</w:t>
      </w:r>
    </w:p>
    <w:p w14:paraId="49D9EE50" w14:textId="63DB8E10" w:rsidR="00C62B5C" w:rsidRPr="00B059C7" w:rsidRDefault="004B2C5D"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Each participant </w:t>
      </w:r>
      <w:r w:rsidR="009E290F" w:rsidRPr="00B059C7">
        <w:rPr>
          <w:rFonts w:ascii="Times New Roman" w:hAnsi="Times New Roman" w:cs="Times New Roman"/>
          <w:sz w:val="24"/>
          <w:szCs w:val="24"/>
        </w:rPr>
        <w:t xml:space="preserve">provided </w:t>
      </w:r>
      <w:r w:rsidRPr="00B059C7">
        <w:rPr>
          <w:rFonts w:ascii="Times New Roman" w:hAnsi="Times New Roman" w:cs="Times New Roman"/>
          <w:sz w:val="24"/>
          <w:szCs w:val="24"/>
        </w:rPr>
        <w:t xml:space="preserve">two </w:t>
      </w:r>
      <w:r w:rsidR="009E290F" w:rsidRPr="00B059C7">
        <w:rPr>
          <w:rFonts w:ascii="Times New Roman" w:hAnsi="Times New Roman" w:cs="Times New Roman"/>
          <w:sz w:val="24"/>
          <w:szCs w:val="24"/>
        </w:rPr>
        <w:t xml:space="preserve">data points </w:t>
      </w:r>
      <w:r w:rsidRPr="00B059C7">
        <w:rPr>
          <w:rFonts w:ascii="Times New Roman" w:hAnsi="Times New Roman" w:cs="Times New Roman"/>
          <w:sz w:val="24"/>
          <w:szCs w:val="24"/>
        </w:rPr>
        <w:t>in the training data, one with their last walking cadence and another with their first running cadence, resulting in 138 total observations</w:t>
      </w:r>
      <w:r w:rsidR="009E290F" w:rsidRPr="00B059C7">
        <w:rPr>
          <w:rFonts w:ascii="Times New Roman" w:hAnsi="Times New Roman" w:cs="Times New Roman"/>
          <w:sz w:val="24"/>
          <w:szCs w:val="24"/>
        </w:rPr>
        <w:t xml:space="preserve"> in the </w:t>
      </w:r>
      <w:r w:rsidR="009E290F" w:rsidRPr="00B059C7">
        <w:rPr>
          <w:rFonts w:ascii="Times New Roman" w:hAnsi="Times New Roman" w:cs="Times New Roman"/>
          <w:sz w:val="24"/>
          <w:szCs w:val="24"/>
        </w:rPr>
        <w:lastRenderedPageBreak/>
        <w:t>analytical data set</w:t>
      </w:r>
      <w:r w:rsidRPr="00B059C7">
        <w:rPr>
          <w:rFonts w:ascii="Times New Roman" w:hAnsi="Times New Roman" w:cs="Times New Roman"/>
          <w:sz w:val="24"/>
          <w:szCs w:val="24"/>
        </w:rPr>
        <w:t xml:space="preserve">. </w:t>
      </w:r>
      <w:r w:rsidR="003032EF" w:rsidRPr="00B059C7">
        <w:rPr>
          <w:rFonts w:ascii="Times New Roman" w:hAnsi="Times New Roman" w:cs="Times New Roman"/>
          <w:sz w:val="24"/>
          <w:szCs w:val="24"/>
        </w:rPr>
        <w:t>U</w:t>
      </w:r>
      <w:r w:rsidR="006F54A1" w:rsidRPr="00B059C7">
        <w:rPr>
          <w:rFonts w:ascii="Times New Roman" w:hAnsi="Times New Roman" w:cs="Times New Roman"/>
          <w:sz w:val="24"/>
          <w:szCs w:val="24"/>
        </w:rPr>
        <w:t xml:space="preserve">sing the 138 training observations and the “purposeful selection” </w:t>
      </w:r>
      <w:r w:rsidR="003032EF" w:rsidRPr="00B059C7">
        <w:rPr>
          <w:rFonts w:ascii="Times New Roman" w:hAnsi="Times New Roman" w:cs="Times New Roman"/>
          <w:sz w:val="24"/>
          <w:szCs w:val="24"/>
        </w:rPr>
        <w:t>model-building technique</w:t>
      </w:r>
      <w:r w:rsidR="006F54A1" w:rsidRPr="00B059C7">
        <w:rPr>
          <w:rFonts w:ascii="Times New Roman" w:hAnsi="Times New Roman" w:cs="Times New Roman"/>
          <w:sz w:val="24"/>
          <w:szCs w:val="24"/>
        </w:rPr>
        <w:t>, t</w:t>
      </w:r>
      <w:r w:rsidR="001501EF" w:rsidRPr="00B059C7">
        <w:rPr>
          <w:rFonts w:ascii="Times New Roman" w:hAnsi="Times New Roman" w:cs="Times New Roman"/>
          <w:sz w:val="24"/>
          <w:szCs w:val="24"/>
        </w:rPr>
        <w:t>he final</w:t>
      </w:r>
      <w:r w:rsidR="003032EF" w:rsidRPr="00B059C7">
        <w:rPr>
          <w:rFonts w:ascii="Times New Roman" w:hAnsi="Times New Roman" w:cs="Times New Roman"/>
          <w:sz w:val="24"/>
          <w:szCs w:val="24"/>
        </w:rPr>
        <w:t xml:space="preserve"> logistic</w:t>
      </w:r>
      <w:r w:rsidR="001501EF"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regression model</w:t>
      </w:r>
      <w:r w:rsidR="001501EF" w:rsidRPr="00B059C7">
        <w:rPr>
          <w:rFonts w:ascii="Times New Roman" w:hAnsi="Times New Roman" w:cs="Times New Roman"/>
          <w:sz w:val="24"/>
          <w:szCs w:val="24"/>
        </w:rPr>
        <w:t xml:space="preserve"> </w:t>
      </w:r>
      <w:r w:rsidR="0053172F" w:rsidRPr="00B059C7">
        <w:rPr>
          <w:rFonts w:ascii="Times New Roman" w:hAnsi="Times New Roman" w:cs="Times New Roman"/>
          <w:sz w:val="24"/>
          <w:szCs w:val="24"/>
        </w:rPr>
        <w:t>was</w:t>
      </w:r>
      <w:r w:rsidR="003032EF" w:rsidRPr="00B059C7">
        <w:rPr>
          <w:rFonts w:ascii="Times New Roman" w:hAnsi="Times New Roman" w:cs="Times New Roman"/>
          <w:sz w:val="24"/>
          <w:szCs w:val="24"/>
        </w:rPr>
        <w:t xml:space="preserve"> </w:t>
      </w:r>
      <w:r w:rsidR="001501EF" w:rsidRPr="00B059C7">
        <w:rPr>
          <w:rFonts w:ascii="Times New Roman" w:hAnsi="Times New Roman" w:cs="Times New Roman"/>
          <w:sz w:val="24"/>
          <w:szCs w:val="24"/>
        </w:rPr>
        <w:t>the following</w:t>
      </w:r>
      <w:r w:rsidR="00C62B5C" w:rsidRPr="00B059C7">
        <w:rPr>
          <w:rFonts w:ascii="Times New Roman" w:hAnsi="Times New Roman" w:cs="Times New Roman"/>
          <w:sz w:val="24"/>
          <w:szCs w:val="24"/>
        </w:rPr>
        <w:t>:</w:t>
      </w:r>
    </w:p>
    <w:p w14:paraId="48984EED" w14:textId="77777777" w:rsidR="00605672" w:rsidRPr="00B059C7" w:rsidRDefault="00605672" w:rsidP="00796EA6">
      <w:pPr>
        <w:rPr>
          <w:rFonts w:ascii="Times New Roman" w:eastAsiaTheme="minorEastAsia" w:hAnsi="Times New Roman" w:cs="Times New Roman"/>
        </w:rPr>
      </w:pPr>
      <w:commentRangeStart w:id="12"/>
      <w:commentRangeStart w:id="13"/>
      <m:oMathPara>
        <m:oMath>
          <m:r>
            <w:rPr>
              <w:rFonts w:ascii="Cambria Math" w:eastAsiaTheme="minorEastAsia" w:hAnsi="Cambria Math" w:cs="Times New Roman"/>
            </w:rPr>
            <m:t>l</m:t>
          </m:r>
          <m:r>
            <w:rPr>
              <w:rFonts w:ascii="Cambria Math" w:hAnsi="Cambria Math" w:cs="Times New Roman"/>
            </w:rPr>
            <m:t>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run</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walk</m:t>
                      </m:r>
                    </m:e>
                  </m:d>
                </m:den>
              </m:f>
            </m:e>
          </m:d>
          <m:r>
            <w:rPr>
              <w:rFonts w:ascii="Cambria Math" w:hAnsi="Cambria Math" w:cs="Times New Roman"/>
            </w:rPr>
            <m:t>=</m:t>
          </m:r>
          <w:commentRangeStart w:id="14"/>
          <w:commentRangeStart w:id="15"/>
          <w:commentRangeStart w:id="16"/>
          <w:commentRangeStart w:id="17"/>
          <w:commentRangeEnd w:id="14"/>
          <m:r>
            <m:rPr>
              <m:sty m:val="p"/>
            </m:rPr>
            <w:rPr>
              <w:rStyle w:val="CommentReference"/>
              <w:rFonts w:ascii="Cambria Math" w:hAnsi="Cambria Math" w:cs="Times New Roman"/>
              <w:sz w:val="24"/>
              <w:szCs w:val="24"/>
            </w:rPr>
            <w:commentReference w:id="14"/>
          </m:r>
          <w:commentRangeEnd w:id="15"/>
          <m:r>
            <m:rPr>
              <m:sty m:val="p"/>
            </m:rPr>
            <w:rPr>
              <w:rStyle w:val="CommentReference"/>
              <w:rFonts w:ascii="Cambria Math" w:hAnsi="Cambria Math" w:cs="Times New Roman"/>
              <w:sz w:val="24"/>
              <w:szCs w:val="24"/>
            </w:rPr>
            <w:commentReference w:id="15"/>
          </m:r>
          <w:commentRangeEnd w:id="16"/>
          <m:r>
            <m:rPr>
              <m:sty m:val="p"/>
            </m:rPr>
            <w:rPr>
              <w:rStyle w:val="CommentReference"/>
            </w:rPr>
            <w:commentReference w:id="16"/>
          </m:r>
          <w:commentRangeEnd w:id="17"/>
          <m:r>
            <m:rPr>
              <m:sty m:val="p"/>
            </m:rPr>
            <w:rPr>
              <w:rStyle w:val="CommentReference"/>
            </w:rPr>
            <w:commentReference w:id="17"/>
          </m:r>
          <m:r>
            <w:rPr>
              <w:rFonts w:ascii="Cambria Math" w:hAnsi="Cambria Math" w:cs="Times New Roman"/>
            </w:rPr>
            <m:t>-140.5617+.9804</m:t>
          </m:r>
          <m:d>
            <m:dPr>
              <m:ctrlPr>
                <w:rPr>
                  <w:rFonts w:ascii="Cambria Math" w:hAnsi="Cambria Math" w:cs="Times New Roman"/>
                  <w:i/>
                </w:rPr>
              </m:ctrlPr>
            </m:dPr>
            <m:e>
              <m:r>
                <w:rPr>
                  <w:rFonts w:ascii="Cambria Math" w:hAnsi="Cambria Math" w:cs="Times New Roman"/>
                </w:rPr>
                <m:t>Age</m:t>
              </m:r>
            </m:e>
          </m:d>
          <m:r>
            <w:rPr>
              <w:rFonts w:ascii="Cambria Math" w:hAnsi="Cambria Math" w:cs="Times New Roman"/>
            </w:rPr>
            <m:t>+.3170</m:t>
          </m:r>
          <m:d>
            <m:dPr>
              <m:ctrlPr>
                <w:rPr>
                  <w:rFonts w:ascii="Cambria Math" w:hAnsi="Cambria Math" w:cs="Times New Roman"/>
                  <w:i/>
                </w:rPr>
              </m:ctrlPr>
            </m:dPr>
            <m:e>
              <m:r>
                <w:rPr>
                  <w:rFonts w:ascii="Cambria Math" w:hAnsi="Cambria Math" w:cs="Times New Roman"/>
                </w:rPr>
                <m:t>Height</m:t>
              </m:r>
            </m:e>
          </m:d>
          <m:r>
            <w:rPr>
              <w:rFonts w:ascii="Cambria Math" w:hAnsi="Cambria Math" w:cs="Times New Roman"/>
            </w:rPr>
            <m:t>-.3620</m:t>
          </m:r>
          <m:d>
            <m:dPr>
              <m:ctrlPr>
                <w:rPr>
                  <w:rFonts w:ascii="Cambria Math" w:hAnsi="Cambria Math" w:cs="Times New Roman"/>
                  <w:i/>
                </w:rPr>
              </m:ctrlPr>
            </m:dPr>
            <m:e>
              <m:r>
                <w:rPr>
                  <w:rFonts w:ascii="Cambria Math" w:hAnsi="Cambria Math" w:cs="Times New Roman"/>
                </w:rPr>
                <m:t>Weight</m:t>
              </m:r>
            </m:e>
          </m:d>
          <m:r>
            <w:rPr>
              <w:rFonts w:ascii="Cambria Math" w:hAnsi="Cambria Math" w:cs="Times New Roman"/>
            </w:rPr>
            <m:t>+4.4953</m:t>
          </m:r>
          <m:d>
            <m:dPr>
              <m:ctrlPr>
                <w:rPr>
                  <w:rFonts w:ascii="Cambria Math" w:hAnsi="Cambria Math" w:cs="Times New Roman"/>
                  <w:i/>
                </w:rPr>
              </m:ctrlPr>
            </m:dPr>
            <m:e>
              <m:r>
                <w:rPr>
                  <w:rFonts w:ascii="Cambria Math" w:hAnsi="Cambria Math" w:cs="Times New Roman"/>
                </w:rPr>
                <m:t>BMIz</m:t>
              </m:r>
            </m:e>
          </m:d>
          <m:r>
            <w:rPr>
              <w:rFonts w:ascii="Cambria Math" w:hAnsi="Cambria Math" w:cs="Times New Roman"/>
            </w:rPr>
            <m:t>+.6575(Cadence)</m:t>
          </m:r>
          <w:commentRangeEnd w:id="12"/>
          <m:r>
            <m:rPr>
              <m:sty m:val="p"/>
            </m:rPr>
            <w:rPr>
              <w:rStyle w:val="CommentReference"/>
              <w:rFonts w:ascii="Cambria Math" w:hAnsi="Cambria Math" w:cs="Times New Roman"/>
              <w:sz w:val="24"/>
              <w:szCs w:val="24"/>
            </w:rPr>
            <w:commentReference w:id="12"/>
          </m:r>
          <w:commentRangeEnd w:id="13"/>
          <m:r>
            <m:rPr>
              <m:sty m:val="p"/>
            </m:rPr>
            <w:rPr>
              <w:rStyle w:val="CommentReference"/>
            </w:rPr>
            <w:commentReference w:id="13"/>
          </m:r>
        </m:oMath>
      </m:oMathPara>
    </w:p>
    <w:p w14:paraId="4C16403B" w14:textId="5143A0EC" w:rsidR="00375E88" w:rsidRDefault="00DF4917" w:rsidP="00310832">
      <w:pPr>
        <w:rPr>
          <w:rFonts w:ascii="Times New Roman" w:eastAsiaTheme="minorEastAsia" w:hAnsi="Times New Roman" w:cs="Times New Roman"/>
        </w:rPr>
      </w:pPr>
      <w:r w:rsidRPr="00DF4917">
        <w:rPr>
          <w:rFonts w:ascii="Times New Roman" w:eastAsiaTheme="minorEastAsia" w:hAnsi="Times New Roman" w:cs="Times New Roman"/>
        </w:rPr>
        <w:t xml:space="preserve">As either age, height, </w:t>
      </w:r>
      <w:proofErr w:type="spellStart"/>
      <w:r w:rsidRPr="00DF4917">
        <w:rPr>
          <w:rFonts w:ascii="Times New Roman" w:eastAsiaTheme="minorEastAsia" w:hAnsi="Times New Roman" w:cs="Times New Roman"/>
        </w:rPr>
        <w:t>BMIz</w:t>
      </w:r>
      <w:proofErr w:type="spellEnd"/>
      <w:r w:rsidRPr="00DF4917">
        <w:rPr>
          <w:rFonts w:ascii="Times New Roman" w:eastAsiaTheme="minorEastAsia" w:hAnsi="Times New Roman" w:cs="Times New Roman"/>
        </w:rPr>
        <w:t xml:space="preserve">, or cadence respectively increased, while holding all other variables constant, the probability </w:t>
      </w:r>
      <w:r>
        <w:rPr>
          <w:rFonts w:ascii="Times New Roman" w:eastAsiaTheme="minorEastAsia" w:hAnsi="Times New Roman" w:cs="Times New Roman"/>
        </w:rPr>
        <w:t xml:space="preserve">of the </w:t>
      </w:r>
      <w:r w:rsidRPr="00DF4917">
        <w:rPr>
          <w:rFonts w:ascii="Times New Roman" w:eastAsiaTheme="minorEastAsia" w:hAnsi="Times New Roman" w:cs="Times New Roman"/>
        </w:rPr>
        <w:t>person being in a running state increased</w:t>
      </w:r>
      <w:r w:rsidR="003032EF" w:rsidRPr="00DF4917">
        <w:rPr>
          <w:rFonts w:ascii="Times New Roman" w:eastAsiaTheme="minorEastAsia" w:hAnsi="Times New Roman" w:cs="Times New Roman"/>
        </w:rPr>
        <w:t xml:space="preserve">. The opposite </w:t>
      </w:r>
      <w:r w:rsidR="009E290F" w:rsidRPr="00DF4917">
        <w:rPr>
          <w:rFonts w:ascii="Times New Roman" w:eastAsiaTheme="minorEastAsia" w:hAnsi="Times New Roman" w:cs="Times New Roman"/>
        </w:rPr>
        <w:t>was</w:t>
      </w:r>
      <w:r w:rsidR="003032EF" w:rsidRPr="00DF4917">
        <w:rPr>
          <w:rFonts w:ascii="Times New Roman" w:eastAsiaTheme="minorEastAsia" w:hAnsi="Times New Roman" w:cs="Times New Roman"/>
        </w:rPr>
        <w:t xml:space="preserve"> true for </w:t>
      </w:r>
      <w:r w:rsidR="0055565C" w:rsidRPr="00DF4917">
        <w:rPr>
          <w:rFonts w:ascii="Times New Roman" w:eastAsiaTheme="minorEastAsia" w:hAnsi="Times New Roman" w:cs="Times New Roman"/>
        </w:rPr>
        <w:t>weight</w:t>
      </w:r>
      <w:r w:rsidR="000B5122" w:rsidRPr="00DF4917">
        <w:rPr>
          <w:rFonts w:ascii="Times New Roman" w:eastAsiaTheme="minorEastAsia" w:hAnsi="Times New Roman" w:cs="Times New Roman"/>
        </w:rPr>
        <w:t xml:space="preserve">. </w:t>
      </w:r>
      <w:r w:rsidR="00D552DB" w:rsidRPr="00DF4917">
        <w:rPr>
          <w:rFonts w:ascii="Times New Roman" w:eastAsiaTheme="minorEastAsia" w:hAnsi="Times New Roman" w:cs="Times New Roman"/>
        </w:rPr>
        <w:t>C</w:t>
      </w:r>
      <w:r w:rsidR="003032EF" w:rsidRPr="00DF4917">
        <w:rPr>
          <w:rFonts w:ascii="Times New Roman" w:eastAsiaTheme="minorEastAsia" w:hAnsi="Times New Roman" w:cs="Times New Roman"/>
        </w:rPr>
        <w:t>ross</w:t>
      </w:r>
      <w:r w:rsidR="003032EF" w:rsidRPr="00B059C7">
        <w:rPr>
          <w:rFonts w:ascii="Times New Roman" w:eastAsiaTheme="minorEastAsia" w:hAnsi="Times New Roman" w:cs="Times New Roman"/>
        </w:rPr>
        <w:t xml:space="preserve"> validation </w:t>
      </w:r>
      <w:r w:rsidR="000B5122" w:rsidRPr="00B059C7">
        <w:rPr>
          <w:rFonts w:ascii="Times New Roman" w:eastAsiaTheme="minorEastAsia" w:hAnsi="Times New Roman" w:cs="Times New Roman"/>
        </w:rPr>
        <w:t xml:space="preserve">results showed that the logistic regression model predicted the walk-to-run transition </w:t>
      </w:r>
      <w:r w:rsidR="003032EF" w:rsidRPr="00B059C7">
        <w:rPr>
          <w:rFonts w:ascii="Times New Roman" w:eastAsiaTheme="minorEastAsia" w:hAnsi="Times New Roman" w:cs="Times New Roman"/>
        </w:rPr>
        <w:t xml:space="preserve">with </w:t>
      </w:r>
      <w:commentRangeStart w:id="18"/>
      <w:r w:rsidR="000E2523" w:rsidRPr="00B059C7">
        <w:rPr>
          <w:rFonts w:ascii="Times New Roman" w:eastAsiaTheme="minorEastAsia" w:hAnsi="Times New Roman" w:cs="Times New Roman"/>
        </w:rPr>
        <w:t xml:space="preserve">97.4% </w:t>
      </w:r>
      <w:r w:rsidR="003032EF" w:rsidRPr="00B059C7">
        <w:rPr>
          <w:rFonts w:ascii="Times New Roman" w:eastAsiaTheme="minorEastAsia" w:hAnsi="Times New Roman" w:cs="Times New Roman"/>
        </w:rPr>
        <w:t>prediction accuracy</w:t>
      </w:r>
      <w:commentRangeEnd w:id="18"/>
      <w:ins w:id="19" w:author="Pleuss, James D MAJ  MIL USA USMA" w:date="2019-08-07T08:04:00Z">
        <w:r w:rsidR="007E7BEF">
          <w:rPr>
            <w:rFonts w:ascii="Times New Roman" w:eastAsiaTheme="minorEastAsia" w:hAnsi="Times New Roman" w:cs="Times New Roman"/>
          </w:rPr>
          <w:t xml:space="preserve"> (correctly classified</w:t>
        </w:r>
        <w:r w:rsidR="00741011">
          <w:rPr>
            <w:rFonts w:ascii="Times New Roman" w:eastAsiaTheme="minorEastAsia" w:hAnsi="Times New Roman" w:cs="Times New Roman"/>
          </w:rPr>
          <w:t xml:space="preserve"> observations over total number of </w:t>
        </w:r>
      </w:ins>
      <w:r w:rsidR="000B5122" w:rsidRPr="00B059C7">
        <w:rPr>
          <w:rStyle w:val="CommentReference"/>
          <w:rFonts w:ascii="Times New Roman" w:hAnsi="Times New Roman" w:cs="Times New Roman"/>
          <w:sz w:val="24"/>
          <w:szCs w:val="24"/>
        </w:rPr>
        <w:commentReference w:id="18"/>
      </w:r>
      <w:ins w:id="20" w:author="Pleuss, James D MAJ  MIL USA USMA" w:date="2019-08-07T08:04:00Z">
        <w:r w:rsidR="00741011">
          <w:rPr>
            <w:rFonts w:ascii="Times New Roman" w:eastAsiaTheme="minorEastAsia" w:hAnsi="Times New Roman" w:cs="Times New Roman"/>
          </w:rPr>
          <w:t>observations)</w:t>
        </w:r>
      </w:ins>
      <w:r w:rsidR="00D43677" w:rsidRPr="00B059C7">
        <w:rPr>
          <w:rFonts w:ascii="Times New Roman" w:eastAsiaTheme="minorEastAsia" w:hAnsi="Times New Roman" w:cs="Times New Roman"/>
        </w:rPr>
        <w:t xml:space="preserve">,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9</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ensitiv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pecific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PPV, and </w:t>
      </w:r>
      <w:r w:rsidR="000E2523" w:rsidRPr="00B059C7">
        <w:rPr>
          <w:rFonts w:ascii="Times New Roman" w:eastAsiaTheme="minorEastAsia" w:hAnsi="Times New Roman" w:cs="Times New Roman"/>
        </w:rPr>
        <w:t xml:space="preserve">98% </w:t>
      </w:r>
      <w:r w:rsidR="00D43677" w:rsidRPr="00B059C7">
        <w:rPr>
          <w:rFonts w:ascii="Times New Roman" w:eastAsiaTheme="minorEastAsia" w:hAnsi="Times New Roman" w:cs="Times New Roman"/>
        </w:rPr>
        <w:t>NPV</w:t>
      </w:r>
      <w:r w:rsidR="003032EF" w:rsidRPr="00B059C7">
        <w:rPr>
          <w:rFonts w:ascii="Times New Roman" w:eastAsiaTheme="minorEastAsia" w:hAnsi="Times New Roman" w:cs="Times New Roman"/>
        </w:rPr>
        <w:t xml:space="preserve">, </w:t>
      </w:r>
      <w:r w:rsidR="008A2CF5" w:rsidRPr="00B059C7">
        <w:rPr>
          <w:rFonts w:ascii="Times New Roman" w:eastAsiaTheme="minorEastAsia" w:hAnsi="Times New Roman" w:cs="Times New Roman"/>
        </w:rPr>
        <w:t>indicating</w:t>
      </w:r>
      <w:r w:rsidR="003032EF" w:rsidRPr="00B059C7">
        <w:rPr>
          <w:rFonts w:ascii="Times New Roman" w:eastAsiaTheme="minorEastAsia" w:hAnsi="Times New Roman" w:cs="Times New Roman"/>
        </w:rPr>
        <w:t xml:space="preserve"> that this mode</w:t>
      </w:r>
      <w:r w:rsidR="008A2CF5" w:rsidRPr="00B059C7">
        <w:rPr>
          <w:rFonts w:ascii="Times New Roman" w:eastAsiaTheme="minorEastAsia" w:hAnsi="Times New Roman" w:cs="Times New Roman"/>
        </w:rPr>
        <w:t>l</w:t>
      </w:r>
      <w:r w:rsidR="003032EF" w:rsidRPr="00B059C7">
        <w:rPr>
          <w:rFonts w:ascii="Times New Roman" w:eastAsiaTheme="minorEastAsia" w:hAnsi="Times New Roman" w:cs="Times New Roman"/>
        </w:rPr>
        <w:t xml:space="preserve"> accurately predict</w:t>
      </w:r>
      <w:r w:rsidR="009E290F" w:rsidRPr="00B059C7">
        <w:rPr>
          <w:rFonts w:ascii="Times New Roman" w:eastAsiaTheme="minorEastAsia" w:hAnsi="Times New Roman" w:cs="Times New Roman"/>
        </w:rPr>
        <w:t>ed</w:t>
      </w:r>
      <w:r w:rsidR="003032EF" w:rsidRPr="00B059C7">
        <w:rPr>
          <w:rFonts w:ascii="Times New Roman" w:eastAsiaTheme="minorEastAsia" w:hAnsi="Times New Roman" w:cs="Times New Roman"/>
        </w:rPr>
        <w:t xml:space="preserve"> gait classification</w:t>
      </w:r>
      <w:r w:rsidR="00D552DB" w:rsidRPr="00B059C7">
        <w:rPr>
          <w:rFonts w:ascii="Times New Roman" w:eastAsiaTheme="minorEastAsia" w:hAnsi="Times New Roman" w:cs="Times New Roman"/>
        </w:rPr>
        <w:t xml:space="preserve"> as either walking or running</w:t>
      </w:r>
      <w:r w:rsidR="003032EF" w:rsidRPr="00B059C7">
        <w:rPr>
          <w:rFonts w:ascii="Times New Roman" w:eastAsiaTheme="minorEastAsia" w:hAnsi="Times New Roman" w:cs="Times New Roman"/>
        </w:rPr>
        <w:t xml:space="preserve">. </w:t>
      </w:r>
      <w:r w:rsidR="0045106C">
        <w:rPr>
          <w:rFonts w:ascii="Times New Roman" w:eastAsiaTheme="minorEastAsia" w:hAnsi="Times New Roman" w:cs="Times New Roman"/>
        </w:rPr>
        <w:t xml:space="preserve">Descriptive statistics </w:t>
      </w:r>
      <w:r w:rsidR="007437A2">
        <w:rPr>
          <w:rFonts w:ascii="Times New Roman" w:eastAsiaTheme="minorEastAsia" w:hAnsi="Times New Roman" w:cs="Times New Roman"/>
        </w:rPr>
        <w:t>of t</w:t>
      </w:r>
      <w:r w:rsidR="0045106C">
        <w:rPr>
          <w:rFonts w:ascii="Times New Roman" w:eastAsiaTheme="minorEastAsia" w:hAnsi="Times New Roman" w:cs="Times New Roman"/>
        </w:rPr>
        <w:t>he PTC</w:t>
      </w:r>
      <w:r w:rsidR="007437A2">
        <w:rPr>
          <w:rFonts w:ascii="Times New Roman" w:eastAsiaTheme="minorEastAsia" w:hAnsi="Times New Roman" w:cs="Times New Roman"/>
        </w:rPr>
        <w:t xml:space="preserve"> values for each age group are presented in Table 3.</w:t>
      </w:r>
    </w:p>
    <w:p w14:paraId="1A379AE1" w14:textId="22D9A307" w:rsidR="007437A2" w:rsidRPr="00B059C7" w:rsidRDefault="007437A2" w:rsidP="007437A2">
      <w:pPr>
        <w:jc w:val="center"/>
        <w:rPr>
          <w:rFonts w:ascii="Times New Roman" w:hAnsi="Times New Roman" w:cs="Times New Roman"/>
        </w:rPr>
      </w:pPr>
      <w:r>
        <w:rPr>
          <w:rFonts w:ascii="Times New Roman" w:hAnsi="Times New Roman" w:cs="Times New Roman"/>
        </w:rPr>
        <w:t>TABLE 3 AROUND HERE</w:t>
      </w:r>
    </w:p>
    <w:p w14:paraId="16F2BF41" w14:textId="51D74F9E"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App De</w:t>
      </w:r>
      <w:r w:rsidR="007B5064" w:rsidRPr="00B059C7">
        <w:rPr>
          <w:rFonts w:ascii="Times New Roman" w:hAnsi="Times New Roman" w:cs="Times New Roman"/>
          <w:b/>
          <w:sz w:val="24"/>
          <w:szCs w:val="24"/>
        </w:rPr>
        <w:t>v</w:t>
      </w:r>
      <w:r w:rsidRPr="00B059C7">
        <w:rPr>
          <w:rFonts w:ascii="Times New Roman" w:hAnsi="Times New Roman" w:cs="Times New Roman"/>
          <w:b/>
          <w:sz w:val="24"/>
          <w:szCs w:val="24"/>
        </w:rPr>
        <w:t>elopment</w:t>
      </w:r>
    </w:p>
    <w:p w14:paraId="799FD955" w14:textId="579259F4" w:rsidR="00C62B5C" w:rsidRPr="00B059C7" w:rsidRDefault="00C62B5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Figure 1 depicts</w:t>
      </w:r>
      <w:r w:rsidR="008A2CF5" w:rsidRPr="00B059C7">
        <w:rPr>
          <w:rFonts w:ascii="Times New Roman" w:hAnsi="Times New Roman" w:cs="Times New Roman"/>
          <w:sz w:val="24"/>
          <w:szCs w:val="24"/>
        </w:rPr>
        <w:t xml:space="preserve"> a screenshot of</w:t>
      </w:r>
      <w:r w:rsidRPr="00B059C7">
        <w:rPr>
          <w:rFonts w:ascii="Times New Roman" w:hAnsi="Times New Roman" w:cs="Times New Roman"/>
          <w:sz w:val="24"/>
          <w:szCs w:val="24"/>
        </w:rPr>
        <w:t xml:space="preserve"> the user interface </w:t>
      </w:r>
      <w:r w:rsidR="008A2CF5" w:rsidRPr="00B059C7">
        <w:rPr>
          <w:rFonts w:ascii="Times New Roman" w:hAnsi="Times New Roman" w:cs="Times New Roman"/>
          <w:sz w:val="24"/>
          <w:szCs w:val="24"/>
        </w:rPr>
        <w:t xml:space="preserve">for </w:t>
      </w:r>
      <w:r w:rsidRPr="00B059C7">
        <w:rPr>
          <w:rFonts w:ascii="Times New Roman" w:hAnsi="Times New Roman" w:cs="Times New Roman"/>
          <w:sz w:val="24"/>
          <w:szCs w:val="24"/>
        </w:rPr>
        <w:t>the R Shiny app</w:t>
      </w:r>
      <w:r w:rsidR="009E290F" w:rsidRPr="00B059C7">
        <w:rPr>
          <w:rFonts w:ascii="Times New Roman" w:hAnsi="Times New Roman" w:cs="Times New Roman"/>
          <w:sz w:val="24"/>
          <w:szCs w:val="24"/>
        </w:rPr>
        <w:t xml:space="preserve"> that was developed (</w:t>
      </w:r>
      <w:r w:rsidRPr="00B059C7">
        <w:rPr>
          <w:rFonts w:ascii="Times New Roman" w:hAnsi="Times New Roman" w:cs="Times New Roman"/>
          <w:sz w:val="24"/>
          <w:szCs w:val="24"/>
        </w:rPr>
        <w:t xml:space="preserve">available at </w:t>
      </w:r>
      <w:hyperlink r:id="rId10" w:history="1">
        <w:r w:rsidR="00727373" w:rsidRPr="00B059C7">
          <w:rPr>
            <w:rStyle w:val="Hyperlink"/>
            <w:rFonts w:ascii="Times New Roman" w:hAnsi="Times New Roman" w:cs="Times New Roman"/>
            <w:sz w:val="24"/>
            <w:szCs w:val="24"/>
          </w:rPr>
          <w:t>https://westpointmath.shinyapps.io/KidsStep/</w:t>
        </w:r>
      </w:hyperlink>
      <w:r w:rsidR="009E290F" w:rsidRPr="00B059C7">
        <w:rPr>
          <w:rFonts w:ascii="Times New Roman" w:hAnsi="Times New Roman" w:cs="Times New Roman"/>
          <w:sz w:val="24"/>
          <w:szCs w:val="24"/>
        </w:rPr>
        <w:t>). A</w:t>
      </w:r>
      <w:r w:rsidRPr="00B059C7">
        <w:rPr>
          <w:rFonts w:ascii="Times New Roman" w:hAnsi="Times New Roman" w:cs="Times New Roman"/>
          <w:sz w:val="24"/>
          <w:szCs w:val="24"/>
        </w:rPr>
        <w:t xml:space="preserve">fter the user inputs age, </w:t>
      </w:r>
      <w:r w:rsidR="008A2CF5" w:rsidRPr="00B059C7">
        <w:rPr>
          <w:rFonts w:ascii="Times New Roman" w:hAnsi="Times New Roman" w:cs="Times New Roman"/>
          <w:sz w:val="24"/>
          <w:szCs w:val="24"/>
        </w:rPr>
        <w:t>sex,</w:t>
      </w:r>
      <w:r w:rsidRPr="00B059C7">
        <w:rPr>
          <w:rFonts w:ascii="Times New Roman" w:hAnsi="Times New Roman" w:cs="Times New Roman"/>
          <w:sz w:val="24"/>
          <w:szCs w:val="24"/>
        </w:rPr>
        <w:t xml:space="preserve"> height, and </w:t>
      </w:r>
      <w:r w:rsidR="0055565C" w:rsidRPr="00B059C7">
        <w:rPr>
          <w:rFonts w:ascii="Times New Roman" w:hAnsi="Times New Roman" w:cs="Times New Roman"/>
          <w:sz w:val="24"/>
          <w:szCs w:val="24"/>
        </w:rPr>
        <w:t>weight</w:t>
      </w:r>
      <w:r w:rsidR="0060793F" w:rsidRPr="00B059C7">
        <w:rPr>
          <w:rFonts w:ascii="Times New Roman" w:hAnsi="Times New Roman" w:cs="Times New Roman"/>
          <w:sz w:val="24"/>
          <w:szCs w:val="24"/>
        </w:rPr>
        <w:t>,</w:t>
      </w:r>
      <w:r w:rsidRPr="00B059C7">
        <w:rPr>
          <w:rFonts w:ascii="Times New Roman" w:hAnsi="Times New Roman" w:cs="Times New Roman"/>
          <w:sz w:val="24"/>
          <w:szCs w:val="24"/>
        </w:rPr>
        <w:t xml:space="preserve"> the app returns the expected </w:t>
      </w:r>
      <w:r w:rsidR="00830C32" w:rsidRPr="00B059C7">
        <w:rPr>
          <w:rFonts w:ascii="Times New Roman" w:hAnsi="Times New Roman" w:cs="Times New Roman"/>
          <w:sz w:val="24"/>
          <w:szCs w:val="24"/>
        </w:rPr>
        <w:t>PTC</w:t>
      </w:r>
      <w:r w:rsidRPr="00B059C7">
        <w:rPr>
          <w:rFonts w:ascii="Times New Roman" w:hAnsi="Times New Roman" w:cs="Times New Roman"/>
          <w:sz w:val="24"/>
          <w:szCs w:val="24"/>
        </w:rPr>
        <w:t xml:space="preserve"> </w:t>
      </w:r>
      <w:r w:rsidR="009E290F" w:rsidRPr="00B059C7">
        <w:rPr>
          <w:rFonts w:ascii="Times New Roman" w:hAnsi="Times New Roman" w:cs="Times New Roman"/>
          <w:sz w:val="24"/>
          <w:szCs w:val="24"/>
        </w:rPr>
        <w:t>and produces a graphical representation of the</w:t>
      </w:r>
      <w:r w:rsidR="00D34A0D" w:rsidRPr="00B059C7">
        <w:rPr>
          <w:rFonts w:ascii="Times New Roman" w:hAnsi="Times New Roman" w:cs="Times New Roman"/>
          <w:sz w:val="24"/>
          <w:szCs w:val="24"/>
        </w:rPr>
        <w:t xml:space="preserve"> probability of being in either gait </w:t>
      </w:r>
      <w:r w:rsidR="00937284" w:rsidRPr="00B059C7">
        <w:rPr>
          <w:rFonts w:ascii="Times New Roman" w:hAnsi="Times New Roman" w:cs="Times New Roman"/>
          <w:sz w:val="24"/>
          <w:szCs w:val="24"/>
        </w:rPr>
        <w:t>behavior.</w:t>
      </w:r>
    </w:p>
    <w:p w14:paraId="0DF6C179" w14:textId="77777777" w:rsidR="002C0B11" w:rsidRPr="00B059C7" w:rsidRDefault="002C0B11" w:rsidP="00310832">
      <w:pPr>
        <w:pStyle w:val="PlainText"/>
        <w:spacing w:line="480" w:lineRule="auto"/>
        <w:jc w:val="center"/>
        <w:rPr>
          <w:rFonts w:ascii="Times New Roman" w:hAnsi="Times New Roman" w:cs="Times New Roman"/>
          <w:color w:val="000000" w:themeColor="text1"/>
          <w:sz w:val="24"/>
          <w:szCs w:val="24"/>
        </w:rPr>
      </w:pPr>
    </w:p>
    <w:p w14:paraId="209F893A" w14:textId="52BF3F93" w:rsidR="007C470E" w:rsidRPr="00B059C7" w:rsidRDefault="007C470E" w:rsidP="00796EA6">
      <w:pPr>
        <w:pStyle w:val="PlainText"/>
        <w:spacing w:line="480" w:lineRule="auto"/>
        <w:ind w:firstLine="720"/>
        <w:jc w:val="center"/>
        <w:rPr>
          <w:rFonts w:ascii="Times New Roman" w:hAnsi="Times New Roman" w:cs="Times New Roman"/>
          <w:color w:val="000000" w:themeColor="text1"/>
          <w:sz w:val="24"/>
          <w:szCs w:val="24"/>
        </w:rPr>
      </w:pPr>
      <w:r w:rsidRPr="00B059C7">
        <w:rPr>
          <w:rFonts w:ascii="Times New Roman" w:hAnsi="Times New Roman" w:cs="Times New Roman"/>
          <w:color w:val="000000" w:themeColor="text1"/>
          <w:sz w:val="24"/>
          <w:szCs w:val="24"/>
        </w:rPr>
        <w:t>FIGURE 1 AROUND HERE</w:t>
      </w:r>
    </w:p>
    <w:p w14:paraId="20AC7DC0" w14:textId="1D2013C2" w:rsidR="003A56BC" w:rsidRPr="00B059C7" w:rsidRDefault="009A12CC" w:rsidP="00241C92">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Discussion</w:t>
      </w:r>
    </w:p>
    <w:p w14:paraId="1460F94E" w14:textId="421A6882" w:rsidR="00A52B0F" w:rsidRPr="00B059C7" w:rsidRDefault="00CE203F"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purpose of this </w:t>
      </w:r>
      <w:r w:rsidR="00E86979" w:rsidRPr="00B059C7">
        <w:rPr>
          <w:rFonts w:ascii="Times New Roman" w:hAnsi="Times New Roman" w:cs="Times New Roman"/>
          <w:sz w:val="24"/>
          <w:szCs w:val="24"/>
        </w:rPr>
        <w:t>secondary analysis of the C</w:t>
      </w:r>
      <w:r w:rsidR="00310832" w:rsidRPr="00B059C7">
        <w:rPr>
          <w:rFonts w:ascii="Times New Roman" w:hAnsi="Times New Roman" w:cs="Times New Roman"/>
          <w:sz w:val="24"/>
          <w:szCs w:val="24"/>
        </w:rPr>
        <w:t>ADENCE</w:t>
      </w:r>
      <w:r w:rsidR="00E86979" w:rsidRPr="00B059C7">
        <w:rPr>
          <w:rFonts w:ascii="Times New Roman" w:hAnsi="Times New Roman" w:cs="Times New Roman"/>
          <w:sz w:val="24"/>
          <w:szCs w:val="24"/>
        </w:rPr>
        <w:t>-K</w:t>
      </w:r>
      <w:r w:rsidR="00E13FAB" w:rsidRPr="00B059C7">
        <w:rPr>
          <w:rFonts w:ascii="Times New Roman" w:hAnsi="Times New Roman" w:cs="Times New Roman"/>
          <w:sz w:val="24"/>
          <w:szCs w:val="24"/>
        </w:rPr>
        <w:t>ids</w:t>
      </w:r>
      <w:r w:rsidR="00E86979" w:rsidRPr="00B059C7">
        <w:rPr>
          <w:rFonts w:ascii="Times New Roman" w:hAnsi="Times New Roman" w:cs="Times New Roman"/>
          <w:sz w:val="24"/>
          <w:szCs w:val="24"/>
        </w:rPr>
        <w:t xml:space="preserve"> data</w:t>
      </w:r>
      <w:r w:rsidRPr="00B059C7">
        <w:rPr>
          <w:rFonts w:ascii="Times New Roman" w:hAnsi="Times New Roman" w:cs="Times New Roman"/>
          <w:sz w:val="24"/>
          <w:szCs w:val="24"/>
        </w:rPr>
        <w:t xml:space="preserve"> was to develop a model to predict age- and anthropometry-specific PTCs in individuals 6-20 years </w:t>
      </w:r>
      <w:r w:rsidR="00E86979" w:rsidRPr="00B059C7">
        <w:rPr>
          <w:rFonts w:ascii="Times New Roman" w:hAnsi="Times New Roman" w:cs="Times New Roman"/>
          <w:sz w:val="24"/>
          <w:szCs w:val="24"/>
        </w:rPr>
        <w:t>of age</w:t>
      </w:r>
      <w:r w:rsidRPr="00B059C7">
        <w:rPr>
          <w:rFonts w:ascii="Times New Roman" w:hAnsi="Times New Roman" w:cs="Times New Roman"/>
          <w:sz w:val="24"/>
          <w:szCs w:val="24"/>
        </w:rPr>
        <w:t xml:space="preserve">. </w:t>
      </w:r>
      <w:r w:rsidR="00BC692C" w:rsidRPr="00B059C7">
        <w:rPr>
          <w:rFonts w:ascii="Times New Roman" w:hAnsi="Times New Roman" w:cs="Times New Roman"/>
          <w:sz w:val="24"/>
          <w:szCs w:val="24"/>
        </w:rPr>
        <w:t xml:space="preserve">We hypothesized that the logistic regression approach using cadence and anthropometric parameters would classify gait behavior </w:t>
      </w:r>
      <w:r w:rsidR="003A73A7" w:rsidRPr="00B059C7">
        <w:rPr>
          <w:rFonts w:ascii="Times New Roman" w:hAnsi="Times New Roman" w:cs="Times New Roman"/>
          <w:sz w:val="24"/>
          <w:szCs w:val="24"/>
        </w:rPr>
        <w:t xml:space="preserve">with </w:t>
      </w:r>
      <w:r w:rsidR="00BC692C" w:rsidRPr="00B059C7">
        <w:rPr>
          <w:rFonts w:ascii="Times New Roman" w:hAnsi="Times New Roman" w:cs="Times New Roman"/>
          <w:sz w:val="24"/>
          <w:szCs w:val="24"/>
        </w:rPr>
        <w:t>reasonabl</w:t>
      </w:r>
      <w:r w:rsidR="003A73A7" w:rsidRPr="00B059C7">
        <w:rPr>
          <w:rFonts w:ascii="Times New Roman" w:hAnsi="Times New Roman" w:cs="Times New Roman"/>
          <w:sz w:val="24"/>
          <w:szCs w:val="24"/>
        </w:rPr>
        <w:t>e accuracy</w:t>
      </w:r>
      <w:r w:rsidR="00BC692C" w:rsidRPr="00B059C7">
        <w:rPr>
          <w:rFonts w:ascii="Times New Roman" w:hAnsi="Times New Roman" w:cs="Times New Roman"/>
          <w:sz w:val="24"/>
          <w:szCs w:val="24"/>
        </w:rPr>
        <w:t>. The results support</w:t>
      </w:r>
      <w:r w:rsidR="00E86979" w:rsidRPr="00B059C7">
        <w:rPr>
          <w:rFonts w:ascii="Times New Roman" w:hAnsi="Times New Roman" w:cs="Times New Roman"/>
          <w:sz w:val="24"/>
          <w:szCs w:val="24"/>
        </w:rPr>
        <w:t>ed</w:t>
      </w:r>
      <w:r w:rsidR="00BC692C" w:rsidRPr="00B059C7">
        <w:rPr>
          <w:rFonts w:ascii="Times New Roman" w:hAnsi="Times New Roman" w:cs="Times New Roman"/>
          <w:sz w:val="24"/>
          <w:szCs w:val="24"/>
        </w:rPr>
        <w:t xml:space="preserve"> this hypothesis, as the model we report herein displayed a prediction accuracy value of 97</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4</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 xml:space="preserve">. </w:t>
      </w:r>
      <w:r w:rsidR="009200EF" w:rsidRPr="00B059C7">
        <w:rPr>
          <w:rFonts w:ascii="Times New Roman" w:hAnsi="Times New Roman" w:cs="Times New Roman"/>
          <w:sz w:val="24"/>
          <w:szCs w:val="24"/>
        </w:rPr>
        <w:t xml:space="preserve">Moreover, the Shiny </w:t>
      </w:r>
      <w:r w:rsidR="007B4BEA" w:rsidRPr="00B059C7">
        <w:rPr>
          <w:rFonts w:ascii="Times New Roman" w:hAnsi="Times New Roman" w:cs="Times New Roman"/>
          <w:sz w:val="24"/>
          <w:szCs w:val="24"/>
        </w:rPr>
        <w:t>a</w:t>
      </w:r>
      <w:r w:rsidR="009200EF" w:rsidRPr="00B059C7">
        <w:rPr>
          <w:rFonts w:ascii="Times New Roman" w:hAnsi="Times New Roman" w:cs="Times New Roman"/>
          <w:sz w:val="24"/>
          <w:szCs w:val="24"/>
        </w:rPr>
        <w:t xml:space="preserve">pp </w:t>
      </w:r>
      <w:r w:rsidR="00E86979" w:rsidRPr="00B059C7">
        <w:rPr>
          <w:rFonts w:ascii="Times New Roman" w:hAnsi="Times New Roman" w:cs="Times New Roman"/>
          <w:sz w:val="24"/>
          <w:szCs w:val="24"/>
        </w:rPr>
        <w:t>we developed</w:t>
      </w:r>
      <w:r w:rsidR="009200EF" w:rsidRPr="00B059C7">
        <w:rPr>
          <w:rFonts w:ascii="Times New Roman" w:hAnsi="Times New Roman" w:cs="Times New Roman"/>
          <w:sz w:val="24"/>
          <w:szCs w:val="24"/>
        </w:rPr>
        <w:t xml:space="preserve"> provides researchers</w:t>
      </w:r>
      <w:r w:rsidR="00E86979" w:rsidRPr="00B059C7">
        <w:rPr>
          <w:rFonts w:ascii="Times New Roman" w:hAnsi="Times New Roman" w:cs="Times New Roman"/>
          <w:sz w:val="24"/>
          <w:szCs w:val="24"/>
        </w:rPr>
        <w:t>, practitioners, and the lay public</w:t>
      </w:r>
      <w:r w:rsidR="009200EF" w:rsidRPr="00B059C7">
        <w:rPr>
          <w:rFonts w:ascii="Times New Roman" w:hAnsi="Times New Roman" w:cs="Times New Roman"/>
          <w:sz w:val="24"/>
          <w:szCs w:val="24"/>
        </w:rPr>
        <w:t xml:space="preserve"> with an easy</w:t>
      </w:r>
      <w:r w:rsidR="00E86979" w:rsidRPr="00B059C7">
        <w:rPr>
          <w:rFonts w:ascii="Times New Roman" w:hAnsi="Times New Roman" w:cs="Times New Roman"/>
          <w:sz w:val="24"/>
          <w:szCs w:val="24"/>
        </w:rPr>
        <w:t>-to-use</w:t>
      </w:r>
      <w:r w:rsidR="009200EF" w:rsidRPr="00B059C7">
        <w:rPr>
          <w:rFonts w:ascii="Times New Roman" w:hAnsi="Times New Roman" w:cs="Times New Roman"/>
          <w:sz w:val="24"/>
          <w:szCs w:val="24"/>
        </w:rPr>
        <w:t xml:space="preserve"> tool </w:t>
      </w:r>
      <w:r w:rsidR="00B87254" w:rsidRPr="00B059C7">
        <w:rPr>
          <w:rFonts w:ascii="Times New Roman" w:hAnsi="Times New Roman" w:cs="Times New Roman"/>
          <w:sz w:val="24"/>
          <w:szCs w:val="24"/>
        </w:rPr>
        <w:t xml:space="preserve">for predicting </w:t>
      </w:r>
      <w:r w:rsidR="009200EF" w:rsidRPr="00B059C7">
        <w:rPr>
          <w:rFonts w:ascii="Times New Roman" w:hAnsi="Times New Roman" w:cs="Times New Roman"/>
          <w:sz w:val="24"/>
          <w:szCs w:val="24"/>
        </w:rPr>
        <w:t xml:space="preserve">the PTC for </w:t>
      </w:r>
      <w:r w:rsidR="0053172F" w:rsidRPr="00B059C7">
        <w:rPr>
          <w:rFonts w:ascii="Times New Roman" w:hAnsi="Times New Roman" w:cs="Times New Roman"/>
          <w:sz w:val="24"/>
          <w:szCs w:val="24"/>
        </w:rPr>
        <w:t>locomotor</w:t>
      </w:r>
      <w:r w:rsidR="009200EF" w:rsidRPr="00B059C7">
        <w:rPr>
          <w:rFonts w:ascii="Times New Roman" w:hAnsi="Times New Roman" w:cs="Times New Roman"/>
          <w:sz w:val="24"/>
          <w:szCs w:val="24"/>
        </w:rPr>
        <w:t xml:space="preserve"> behavior assessment</w:t>
      </w:r>
      <w:r w:rsidR="00E86979" w:rsidRPr="00B059C7">
        <w:rPr>
          <w:rFonts w:ascii="Times New Roman" w:hAnsi="Times New Roman" w:cs="Times New Roman"/>
          <w:sz w:val="24"/>
          <w:szCs w:val="24"/>
        </w:rPr>
        <w:t xml:space="preserve"> or training purposes</w:t>
      </w:r>
      <w:r w:rsidR="009200EF" w:rsidRPr="00B059C7">
        <w:rPr>
          <w:rFonts w:ascii="Times New Roman" w:hAnsi="Times New Roman" w:cs="Times New Roman"/>
          <w:sz w:val="24"/>
          <w:szCs w:val="24"/>
        </w:rPr>
        <w:t>.</w:t>
      </w:r>
    </w:p>
    <w:p w14:paraId="5A5CC54B" w14:textId="74185BFE" w:rsidR="00C5737D" w:rsidRDefault="00C62B5C"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ab/>
        <w:t xml:space="preserve">The independent variables selected for the final model </w:t>
      </w:r>
      <w:r w:rsidR="00075A56" w:rsidRPr="00B059C7">
        <w:rPr>
          <w:rFonts w:ascii="Times New Roman" w:hAnsi="Times New Roman" w:cs="Times New Roman"/>
          <w:sz w:val="24"/>
          <w:szCs w:val="24"/>
        </w:rPr>
        <w:t xml:space="preserve">improves the potential for </w:t>
      </w:r>
      <w:r w:rsidRPr="00B059C7">
        <w:rPr>
          <w:rFonts w:ascii="Times New Roman" w:hAnsi="Times New Roman" w:cs="Times New Roman"/>
          <w:sz w:val="24"/>
          <w:szCs w:val="24"/>
        </w:rPr>
        <w:t xml:space="preserve">application of this model </w:t>
      </w:r>
      <w:r w:rsidR="00392238">
        <w:rPr>
          <w:rFonts w:ascii="Times New Roman" w:hAnsi="Times New Roman" w:cs="Times New Roman"/>
          <w:sz w:val="24"/>
          <w:szCs w:val="24"/>
        </w:rPr>
        <w:t>in clinical</w:t>
      </w:r>
      <w:r w:rsidR="00075A56" w:rsidRPr="00B059C7">
        <w:rPr>
          <w:rFonts w:ascii="Times New Roman" w:hAnsi="Times New Roman" w:cs="Times New Roman"/>
          <w:sz w:val="24"/>
          <w:szCs w:val="24"/>
        </w:rPr>
        <w:t xml:space="preserve"> settings </w:t>
      </w:r>
      <w:r w:rsidR="00392238">
        <w:rPr>
          <w:rFonts w:ascii="Times New Roman" w:hAnsi="Times New Roman" w:cs="Times New Roman"/>
          <w:sz w:val="24"/>
          <w:szCs w:val="24"/>
        </w:rPr>
        <w:t>and by the</w:t>
      </w:r>
      <w:r w:rsidR="00075A56" w:rsidRPr="00B059C7">
        <w:rPr>
          <w:rFonts w:ascii="Times New Roman" w:hAnsi="Times New Roman" w:cs="Times New Roman"/>
          <w:sz w:val="24"/>
          <w:szCs w:val="24"/>
        </w:rPr>
        <w:t xml:space="preserve"> </w:t>
      </w:r>
      <w:r w:rsidRPr="00B059C7">
        <w:rPr>
          <w:rFonts w:ascii="Times New Roman" w:hAnsi="Times New Roman" w:cs="Times New Roman"/>
          <w:sz w:val="24"/>
          <w:szCs w:val="24"/>
        </w:rPr>
        <w:t xml:space="preserve">general population. Three of the four variables used </w:t>
      </w:r>
      <w:r w:rsidR="003F686C" w:rsidRPr="00B059C7">
        <w:rPr>
          <w:rFonts w:ascii="Times New Roman" w:hAnsi="Times New Roman" w:cs="Times New Roman"/>
          <w:sz w:val="24"/>
          <w:szCs w:val="24"/>
        </w:rPr>
        <w:t xml:space="preserve">in the model </w:t>
      </w:r>
      <w:r w:rsidRPr="00B059C7">
        <w:rPr>
          <w:rFonts w:ascii="Times New Roman" w:hAnsi="Times New Roman" w:cs="Times New Roman"/>
          <w:sz w:val="24"/>
          <w:szCs w:val="24"/>
        </w:rPr>
        <w:t xml:space="preserve">(age, </w:t>
      </w:r>
      <w:r w:rsidR="0055565C" w:rsidRPr="00B059C7">
        <w:rPr>
          <w:rFonts w:ascii="Times New Roman" w:hAnsi="Times New Roman" w:cs="Times New Roman"/>
          <w:sz w:val="24"/>
          <w:szCs w:val="24"/>
        </w:rPr>
        <w:t>weight</w:t>
      </w:r>
      <w:r w:rsidRPr="00B059C7">
        <w:rPr>
          <w:rFonts w:ascii="Times New Roman" w:hAnsi="Times New Roman" w:cs="Times New Roman"/>
          <w:sz w:val="24"/>
          <w:szCs w:val="24"/>
        </w:rPr>
        <w:t>, and height) are easily attained</w:t>
      </w:r>
      <w:r w:rsidR="00392238">
        <w:rPr>
          <w:rFonts w:ascii="Times New Roman" w:hAnsi="Times New Roman" w:cs="Times New Roman"/>
          <w:sz w:val="24"/>
          <w:szCs w:val="24"/>
        </w:rPr>
        <w:t xml:space="preserve">. </w:t>
      </w:r>
      <w:r w:rsidRPr="00B059C7">
        <w:rPr>
          <w:rFonts w:ascii="Times New Roman" w:hAnsi="Times New Roman" w:cs="Times New Roman"/>
          <w:sz w:val="24"/>
          <w:szCs w:val="24"/>
        </w:rPr>
        <w:t xml:space="preserve"> The fourth variable, </w:t>
      </w:r>
      <w:proofErr w:type="spellStart"/>
      <w:r w:rsidRPr="00B059C7">
        <w:rPr>
          <w:rFonts w:ascii="Times New Roman" w:hAnsi="Times New Roman" w:cs="Times New Roman"/>
          <w:sz w:val="24"/>
          <w:szCs w:val="24"/>
        </w:rPr>
        <w:t>BMIz</w:t>
      </w:r>
      <w:proofErr w:type="spellEnd"/>
      <w:r w:rsidRPr="00B059C7">
        <w:rPr>
          <w:rFonts w:ascii="Times New Roman" w:hAnsi="Times New Roman" w:cs="Times New Roman"/>
          <w:sz w:val="24"/>
          <w:szCs w:val="24"/>
        </w:rPr>
        <w:t xml:space="preserve">, </w:t>
      </w:r>
      <w:r w:rsidR="00D94F0B" w:rsidRPr="00B059C7">
        <w:rPr>
          <w:rFonts w:ascii="Times New Roman" w:hAnsi="Times New Roman" w:cs="Times New Roman"/>
          <w:sz w:val="24"/>
          <w:szCs w:val="24"/>
        </w:rPr>
        <w:t>is</w:t>
      </w:r>
      <w:r w:rsidRPr="00B059C7">
        <w:rPr>
          <w:rFonts w:ascii="Times New Roman" w:hAnsi="Times New Roman" w:cs="Times New Roman"/>
          <w:sz w:val="24"/>
          <w:szCs w:val="24"/>
        </w:rPr>
        <w:t xml:space="preserve"> calculated </w:t>
      </w:r>
      <w:r w:rsidR="00D94F0B" w:rsidRPr="00B059C7">
        <w:rPr>
          <w:rFonts w:ascii="Times New Roman" w:hAnsi="Times New Roman" w:cs="Times New Roman"/>
          <w:sz w:val="24"/>
          <w:szCs w:val="24"/>
        </w:rPr>
        <w:t xml:space="preserve">within the R Shiny </w:t>
      </w:r>
      <w:r w:rsidR="007B4BEA" w:rsidRPr="00B059C7">
        <w:rPr>
          <w:rFonts w:ascii="Times New Roman" w:hAnsi="Times New Roman" w:cs="Times New Roman"/>
          <w:sz w:val="24"/>
          <w:szCs w:val="24"/>
        </w:rPr>
        <w:t>a</w:t>
      </w:r>
      <w:r w:rsidR="00D94F0B" w:rsidRPr="00B059C7">
        <w:rPr>
          <w:rFonts w:ascii="Times New Roman" w:hAnsi="Times New Roman" w:cs="Times New Roman"/>
          <w:sz w:val="24"/>
          <w:szCs w:val="24"/>
        </w:rPr>
        <w:t xml:space="preserve">pp </w:t>
      </w:r>
      <w:r w:rsidR="007B4BEA" w:rsidRPr="00B059C7">
        <w:rPr>
          <w:rFonts w:ascii="Times New Roman" w:hAnsi="Times New Roman" w:cs="Times New Roman"/>
          <w:sz w:val="24"/>
          <w:szCs w:val="24"/>
        </w:rPr>
        <w:t>using age, weight, height and sex</w:t>
      </w:r>
      <w:r w:rsidRPr="00B059C7">
        <w:rPr>
          <w:rFonts w:ascii="Times New Roman" w:hAnsi="Times New Roman" w:cs="Times New Roman"/>
          <w:sz w:val="24"/>
          <w:szCs w:val="24"/>
        </w:rPr>
        <w:t>.</w:t>
      </w:r>
      <w:r w:rsidR="00F54B2D" w:rsidRPr="00B059C7">
        <w:rPr>
          <w:rFonts w:ascii="Times New Roman" w:hAnsi="Times New Roman" w:cs="Times New Roman"/>
          <w:sz w:val="24"/>
          <w:szCs w:val="24"/>
        </w:rPr>
        <w:t xml:space="preserve"> In </w:t>
      </w:r>
      <w:r w:rsidR="00D62985" w:rsidRPr="00B059C7">
        <w:rPr>
          <w:rFonts w:ascii="Times New Roman" w:hAnsi="Times New Roman" w:cs="Times New Roman"/>
          <w:sz w:val="24"/>
          <w:szCs w:val="24"/>
        </w:rPr>
        <w:t xml:space="preserve">the development of </w:t>
      </w:r>
      <w:r w:rsidR="00F54B2D" w:rsidRPr="00B059C7">
        <w:rPr>
          <w:rFonts w:ascii="Times New Roman" w:hAnsi="Times New Roman" w:cs="Times New Roman"/>
          <w:sz w:val="24"/>
          <w:szCs w:val="24"/>
        </w:rPr>
        <w:t xml:space="preserve">this model, </w:t>
      </w:r>
      <w:r w:rsidR="003F686C" w:rsidRPr="00B059C7">
        <w:rPr>
          <w:rFonts w:ascii="Times New Roman" w:hAnsi="Times New Roman" w:cs="Times New Roman"/>
          <w:sz w:val="24"/>
          <w:szCs w:val="24"/>
        </w:rPr>
        <w:t xml:space="preserve">sex was removed as </w:t>
      </w:r>
      <w:r w:rsidR="00E86979" w:rsidRPr="00B059C7">
        <w:rPr>
          <w:rFonts w:ascii="Times New Roman" w:hAnsi="Times New Roman" w:cs="Times New Roman"/>
          <w:sz w:val="24"/>
          <w:szCs w:val="24"/>
        </w:rPr>
        <w:t xml:space="preserve">it was </w:t>
      </w:r>
      <w:r w:rsidR="003F686C" w:rsidRPr="00B059C7">
        <w:rPr>
          <w:rFonts w:ascii="Times New Roman" w:hAnsi="Times New Roman" w:cs="Times New Roman"/>
          <w:sz w:val="24"/>
          <w:szCs w:val="24"/>
        </w:rPr>
        <w:t>not</w:t>
      </w:r>
      <w:r w:rsidR="00E86979" w:rsidRPr="00B059C7">
        <w:rPr>
          <w:rFonts w:ascii="Times New Roman" w:hAnsi="Times New Roman" w:cs="Times New Roman"/>
          <w:sz w:val="24"/>
          <w:szCs w:val="24"/>
        </w:rPr>
        <w:t xml:space="preserve"> found to be</w:t>
      </w:r>
      <w:r w:rsidR="003F686C" w:rsidRPr="00B059C7">
        <w:rPr>
          <w:rFonts w:ascii="Times New Roman" w:hAnsi="Times New Roman" w:cs="Times New Roman"/>
          <w:sz w:val="24"/>
          <w:szCs w:val="24"/>
        </w:rPr>
        <w:t xml:space="preserve"> a significant factor in the presence of other variables such as height and BMI z-score</w:t>
      </w:r>
      <w:r w:rsidR="00CC486F" w:rsidRPr="00B059C7">
        <w:rPr>
          <w:rFonts w:ascii="Times New Roman" w:hAnsi="Times New Roman" w:cs="Times New Roman"/>
          <w:sz w:val="24"/>
          <w:szCs w:val="24"/>
        </w:rPr>
        <w:t>, both of</w:t>
      </w:r>
      <w:r w:rsidR="003F686C" w:rsidRPr="00B059C7">
        <w:rPr>
          <w:rFonts w:ascii="Times New Roman" w:hAnsi="Times New Roman" w:cs="Times New Roman"/>
          <w:sz w:val="24"/>
          <w:szCs w:val="24"/>
        </w:rPr>
        <w:t xml:space="preserve"> which account</w:t>
      </w:r>
      <w:r w:rsidR="00CC486F" w:rsidRPr="00B059C7">
        <w:rPr>
          <w:rFonts w:ascii="Times New Roman" w:hAnsi="Times New Roman" w:cs="Times New Roman"/>
          <w:sz w:val="24"/>
          <w:szCs w:val="24"/>
        </w:rPr>
        <w:t>ed</w:t>
      </w:r>
      <w:r w:rsidR="003F686C" w:rsidRPr="00B059C7">
        <w:rPr>
          <w:rFonts w:ascii="Times New Roman" w:hAnsi="Times New Roman" w:cs="Times New Roman"/>
          <w:sz w:val="24"/>
          <w:szCs w:val="24"/>
        </w:rPr>
        <w:t xml:space="preserve"> for much of the sex-related differences in cadence in </w:t>
      </w:r>
      <w:r w:rsidR="00CC486F" w:rsidRPr="00B059C7">
        <w:rPr>
          <w:rFonts w:ascii="Times New Roman" w:hAnsi="Times New Roman" w:cs="Times New Roman"/>
          <w:sz w:val="24"/>
          <w:szCs w:val="24"/>
        </w:rPr>
        <w:t>this data set of young people</w:t>
      </w:r>
      <w:r w:rsidR="003F686C" w:rsidRPr="00B059C7">
        <w:rPr>
          <w:rFonts w:ascii="Times New Roman" w:hAnsi="Times New Roman" w:cs="Times New Roman"/>
          <w:sz w:val="24"/>
          <w:szCs w:val="24"/>
        </w:rPr>
        <w:t xml:space="preserve">. </w:t>
      </w:r>
    </w:p>
    <w:p w14:paraId="317E0148" w14:textId="40534039" w:rsidR="00392238" w:rsidRPr="00B059C7" w:rsidRDefault="00392238" w:rsidP="00796EA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b/>
        <w:t xml:space="preserve">We speculated that </w:t>
      </w:r>
      <w:r w:rsidR="00FB20D0">
        <w:rPr>
          <w:rFonts w:ascii="Times New Roman" w:hAnsi="Times New Roman" w:cs="Times New Roman"/>
          <w:sz w:val="24"/>
          <w:szCs w:val="24"/>
        </w:rPr>
        <w:t xml:space="preserve">leg length and/or </w:t>
      </w:r>
      <w:r>
        <w:rPr>
          <w:rFonts w:ascii="Times New Roman" w:hAnsi="Times New Roman" w:cs="Times New Roman"/>
          <w:sz w:val="24"/>
          <w:szCs w:val="24"/>
        </w:rPr>
        <w:t xml:space="preserve">height may </w:t>
      </w:r>
      <w:r w:rsidR="00195622">
        <w:rPr>
          <w:rFonts w:ascii="Times New Roman" w:hAnsi="Times New Roman" w:cs="Times New Roman"/>
          <w:sz w:val="24"/>
          <w:szCs w:val="24"/>
        </w:rPr>
        <w:t>serve as key information</w:t>
      </w:r>
      <w:r>
        <w:rPr>
          <w:rFonts w:ascii="Times New Roman" w:hAnsi="Times New Roman" w:cs="Times New Roman"/>
          <w:sz w:val="24"/>
          <w:szCs w:val="24"/>
        </w:rPr>
        <w:t xml:space="preserve"> in predicting the PTC in children, adolescents, and young adults, given the physical differences in maturation stages. We observed a large range of heights </w:t>
      </w:r>
      <w:commentRangeStart w:id="21"/>
      <w:r w:rsidR="00AA15BB">
        <w:rPr>
          <w:rFonts w:ascii="Times New Roman" w:hAnsi="Times New Roman" w:cs="Times New Roman"/>
          <w:sz w:val="24"/>
          <w:szCs w:val="24"/>
        </w:rPr>
        <w:t>[</w:t>
      </w:r>
      <w:r>
        <w:rPr>
          <w:rFonts w:ascii="Times New Roman" w:hAnsi="Times New Roman" w:cs="Times New Roman"/>
          <w:sz w:val="24"/>
          <w:szCs w:val="24"/>
        </w:rPr>
        <w:t>X</w:t>
      </w:r>
      <w:r w:rsidR="00AA15BB">
        <w:rPr>
          <w:rFonts w:ascii="Times New Roman" w:hAnsi="Times New Roman" w:cs="Times New Roman"/>
          <w:sz w:val="24"/>
          <w:szCs w:val="24"/>
        </w:rPr>
        <w:t>]</w:t>
      </w:r>
      <w:r>
        <w:rPr>
          <w:rFonts w:ascii="Times New Roman" w:hAnsi="Times New Roman" w:cs="Times New Roman"/>
          <w:sz w:val="24"/>
          <w:szCs w:val="24"/>
        </w:rPr>
        <w:t xml:space="preserve"> </w:t>
      </w:r>
      <w:commentRangeEnd w:id="21"/>
      <w:r w:rsidR="00AA15BB">
        <w:rPr>
          <w:rStyle w:val="CommentReference"/>
          <w:rFonts w:ascii="Arial" w:hAnsi="Arial" w:cs="Arial"/>
        </w:rPr>
        <w:commentReference w:id="21"/>
      </w:r>
      <w:r w:rsidR="00195622">
        <w:rPr>
          <w:rFonts w:ascii="Times New Roman" w:hAnsi="Times New Roman" w:cs="Times New Roman"/>
          <w:sz w:val="24"/>
          <w:szCs w:val="24"/>
        </w:rPr>
        <w:t xml:space="preserve">across all ages </w:t>
      </w:r>
      <w:r>
        <w:rPr>
          <w:rFonts w:ascii="Times New Roman" w:hAnsi="Times New Roman" w:cs="Times New Roman"/>
          <w:sz w:val="24"/>
          <w:szCs w:val="24"/>
        </w:rPr>
        <w:t xml:space="preserve">in </w:t>
      </w:r>
      <w:r w:rsidR="00AA15BB">
        <w:rPr>
          <w:rFonts w:ascii="Times New Roman" w:hAnsi="Times New Roman" w:cs="Times New Roman"/>
          <w:sz w:val="24"/>
          <w:szCs w:val="24"/>
        </w:rPr>
        <w:t>our</w:t>
      </w:r>
      <w:r>
        <w:rPr>
          <w:rFonts w:ascii="Times New Roman" w:hAnsi="Times New Roman" w:cs="Times New Roman"/>
          <w:sz w:val="24"/>
          <w:szCs w:val="24"/>
        </w:rPr>
        <w:t xml:space="preserve"> sample</w:t>
      </w:r>
      <w:r w:rsidR="00AA15BB">
        <w:rPr>
          <w:rFonts w:ascii="Times New Roman" w:hAnsi="Times New Roman" w:cs="Times New Roman"/>
          <w:sz w:val="24"/>
          <w:szCs w:val="24"/>
        </w:rPr>
        <w:t>, which may explain why height indeed</w:t>
      </w:r>
      <w:r w:rsidR="00195622">
        <w:rPr>
          <w:rFonts w:ascii="Times New Roman" w:hAnsi="Times New Roman" w:cs="Times New Roman"/>
          <w:sz w:val="24"/>
          <w:szCs w:val="24"/>
        </w:rPr>
        <w:t xml:space="preserve"> </w:t>
      </w:r>
      <w:r w:rsidR="00057A15">
        <w:rPr>
          <w:rFonts w:ascii="Times New Roman" w:hAnsi="Times New Roman" w:cs="Times New Roman"/>
          <w:sz w:val="24"/>
          <w:szCs w:val="24"/>
        </w:rPr>
        <w:t>turned out to be</w:t>
      </w:r>
      <w:r w:rsidR="00195622">
        <w:rPr>
          <w:rFonts w:ascii="Times New Roman" w:hAnsi="Times New Roman" w:cs="Times New Roman"/>
          <w:sz w:val="24"/>
          <w:szCs w:val="24"/>
        </w:rPr>
        <w:t xml:space="preserve"> an</w:t>
      </w:r>
      <w:r w:rsidR="00AA15BB">
        <w:rPr>
          <w:rFonts w:ascii="Times New Roman" w:hAnsi="Times New Roman" w:cs="Times New Roman"/>
          <w:sz w:val="24"/>
          <w:szCs w:val="24"/>
        </w:rPr>
        <w:t xml:space="preserve"> important variable in the model.</w:t>
      </w:r>
      <w:r w:rsidR="00003621">
        <w:rPr>
          <w:rFonts w:ascii="Times New Roman" w:hAnsi="Times New Roman" w:cs="Times New Roman"/>
          <w:sz w:val="24"/>
          <w:szCs w:val="24"/>
        </w:rPr>
        <w:t xml:space="preserve"> The study by Hansen et al </w:t>
      </w:r>
      <w:r w:rsidR="00AA15BB">
        <w:rPr>
          <w:rFonts w:ascii="Times New Roman" w:hAnsi="Times New Roman" w:cs="Times New Roman"/>
          <w:sz w:val="24"/>
          <w:szCs w:val="24"/>
        </w:rPr>
        <w:fldChar w:fldCharType="begin"/>
      </w:r>
      <w:r w:rsidR="00057A15">
        <w:rPr>
          <w:rFonts w:ascii="Times New Roman" w:hAnsi="Times New Roman" w:cs="Times New Roman"/>
          <w:sz w:val="24"/>
          <w:szCs w:val="24"/>
        </w:rPr>
        <w:instrText xml:space="preserve"> ADDIN EN.CITE &lt;EndNote&gt;&lt;Cite ExcludeAuth="1"&gt;&lt;Author&gt;Hansen&lt;/Author&gt;&lt;Year&gt;2017&lt;/Year&gt;&lt;RecNum&gt;921&lt;/RecNum&gt;&lt;DisplayText&gt;(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A15BB">
        <w:rPr>
          <w:rFonts w:ascii="Times New Roman" w:hAnsi="Times New Roman" w:cs="Times New Roman"/>
          <w:sz w:val="24"/>
          <w:szCs w:val="24"/>
        </w:rPr>
        <w:fldChar w:fldCharType="separate"/>
      </w:r>
      <w:r w:rsidR="00057A15">
        <w:rPr>
          <w:rFonts w:ascii="Times New Roman" w:hAnsi="Times New Roman" w:cs="Times New Roman"/>
          <w:noProof/>
          <w:sz w:val="24"/>
          <w:szCs w:val="24"/>
        </w:rPr>
        <w:t>(2017)</w:t>
      </w:r>
      <w:r w:rsidR="00AA15BB">
        <w:rPr>
          <w:rFonts w:ascii="Times New Roman" w:hAnsi="Times New Roman" w:cs="Times New Roman"/>
          <w:sz w:val="24"/>
          <w:szCs w:val="24"/>
        </w:rPr>
        <w:fldChar w:fldCharType="end"/>
      </w:r>
      <w:r w:rsidR="00003621">
        <w:rPr>
          <w:rFonts w:ascii="Times New Roman" w:hAnsi="Times New Roman" w:cs="Times New Roman"/>
          <w:sz w:val="24"/>
          <w:szCs w:val="24"/>
        </w:rPr>
        <w:t xml:space="preserve"> </w:t>
      </w:r>
      <w:r w:rsidR="00AA15BB">
        <w:rPr>
          <w:rFonts w:ascii="Times New Roman" w:hAnsi="Times New Roman" w:cs="Times New Roman"/>
          <w:sz w:val="24"/>
          <w:szCs w:val="24"/>
        </w:rPr>
        <w:t>concluded</w:t>
      </w:r>
      <w:r w:rsidR="00003621">
        <w:rPr>
          <w:rFonts w:ascii="Times New Roman" w:hAnsi="Times New Roman" w:cs="Times New Roman"/>
          <w:sz w:val="24"/>
          <w:szCs w:val="24"/>
        </w:rPr>
        <w:t xml:space="preserve"> that height was not an important factor</w:t>
      </w:r>
      <w:r w:rsidR="00B2753D">
        <w:rPr>
          <w:rFonts w:ascii="Times New Roman" w:hAnsi="Times New Roman" w:cs="Times New Roman"/>
          <w:sz w:val="24"/>
          <w:szCs w:val="24"/>
        </w:rPr>
        <w:t xml:space="preserve"> in predicting the PTC</w:t>
      </w:r>
      <w:r w:rsidR="00003621">
        <w:rPr>
          <w:rFonts w:ascii="Times New Roman" w:hAnsi="Times New Roman" w:cs="Times New Roman"/>
          <w:sz w:val="24"/>
          <w:szCs w:val="24"/>
        </w:rPr>
        <w:t xml:space="preserve">. However, </w:t>
      </w:r>
      <w:r w:rsidR="00760CB5">
        <w:rPr>
          <w:rFonts w:ascii="Times New Roman" w:hAnsi="Times New Roman" w:cs="Times New Roman"/>
          <w:sz w:val="24"/>
          <w:szCs w:val="24"/>
        </w:rPr>
        <w:t>the authors did not report descriptive information for height or leg length</w:t>
      </w:r>
      <w:r w:rsidR="00625372">
        <w:rPr>
          <w:rFonts w:ascii="Times New Roman" w:hAnsi="Times New Roman" w:cs="Times New Roman"/>
          <w:sz w:val="24"/>
          <w:szCs w:val="24"/>
        </w:rPr>
        <w:t xml:space="preserve">; thus, we </w:t>
      </w:r>
      <w:r w:rsidR="00AA15BB">
        <w:rPr>
          <w:rFonts w:ascii="Times New Roman" w:hAnsi="Times New Roman" w:cs="Times New Roman"/>
          <w:sz w:val="24"/>
          <w:szCs w:val="24"/>
        </w:rPr>
        <w:t xml:space="preserve">can only speculate that the </w:t>
      </w:r>
      <w:r w:rsidR="00625372">
        <w:rPr>
          <w:rFonts w:ascii="Times New Roman" w:hAnsi="Times New Roman" w:cs="Times New Roman"/>
          <w:sz w:val="24"/>
          <w:szCs w:val="24"/>
        </w:rPr>
        <w:t>distribution of heights</w:t>
      </w:r>
      <w:r w:rsidR="00AA15BB">
        <w:rPr>
          <w:rFonts w:ascii="Times New Roman" w:hAnsi="Times New Roman" w:cs="Times New Roman"/>
          <w:sz w:val="24"/>
          <w:szCs w:val="24"/>
        </w:rPr>
        <w:t xml:space="preserve"> </w:t>
      </w:r>
      <w:r w:rsidR="0011507E">
        <w:rPr>
          <w:rFonts w:ascii="Times New Roman" w:hAnsi="Times New Roman" w:cs="Times New Roman"/>
          <w:sz w:val="24"/>
          <w:szCs w:val="24"/>
        </w:rPr>
        <w:t xml:space="preserve">in that study </w:t>
      </w:r>
      <w:r w:rsidR="00AA15BB">
        <w:rPr>
          <w:rFonts w:ascii="Times New Roman" w:hAnsi="Times New Roman" w:cs="Times New Roman"/>
          <w:sz w:val="24"/>
          <w:szCs w:val="24"/>
        </w:rPr>
        <w:t>was less than in our sample</w:t>
      </w:r>
      <w:r w:rsidR="00625372">
        <w:rPr>
          <w:rFonts w:ascii="Times New Roman" w:hAnsi="Times New Roman" w:cs="Times New Roman"/>
          <w:sz w:val="24"/>
          <w:szCs w:val="24"/>
        </w:rPr>
        <w:t>.</w:t>
      </w:r>
    </w:p>
    <w:p w14:paraId="74E864BC" w14:textId="7E15B566" w:rsidR="00475DFC" w:rsidRPr="00B059C7" w:rsidRDefault="009200EF" w:rsidP="00796EA6">
      <w:pPr>
        <w:rPr>
          <w:rFonts w:ascii="Times New Roman" w:hAnsi="Times New Roman" w:cs="Times New Roman"/>
        </w:rPr>
      </w:pPr>
      <w:r w:rsidRPr="00B059C7">
        <w:rPr>
          <w:rFonts w:ascii="Times New Roman" w:hAnsi="Times New Roman" w:cs="Times New Roman"/>
        </w:rPr>
        <w:lastRenderedPageBreak/>
        <w:tab/>
      </w:r>
      <w:r w:rsidR="00884B05" w:rsidRPr="00B059C7">
        <w:rPr>
          <w:rFonts w:ascii="Times New Roman" w:hAnsi="Times New Roman" w:cs="Times New Roman"/>
        </w:rPr>
        <w:t xml:space="preserve">Previous efforts to establish </w:t>
      </w:r>
      <w:r w:rsidR="00E44D0E" w:rsidRPr="00B059C7">
        <w:rPr>
          <w:rFonts w:ascii="Times New Roman" w:hAnsi="Times New Roman" w:cs="Times New Roman"/>
        </w:rPr>
        <w:t xml:space="preserve">the </w:t>
      </w:r>
      <w:r w:rsidR="00830C32" w:rsidRPr="00B059C7">
        <w:rPr>
          <w:rFonts w:ascii="Times New Roman" w:hAnsi="Times New Roman" w:cs="Times New Roman"/>
        </w:rPr>
        <w:t>walk-to-run</w:t>
      </w:r>
      <w:r w:rsidR="00E44D0E" w:rsidRPr="00B059C7">
        <w:rPr>
          <w:rFonts w:ascii="Times New Roman" w:hAnsi="Times New Roman" w:cs="Times New Roman"/>
        </w:rPr>
        <w:t xml:space="preserve"> transition based on walking speed </w:t>
      </w:r>
      <w:r w:rsidR="003D63AF" w:rsidRPr="00B059C7">
        <w:rPr>
          <w:rFonts w:ascii="Times New Roman" w:hAnsi="Times New Roman" w:cs="Times New Roman"/>
        </w:rPr>
        <w:t>(</w:t>
      </w:r>
      <w:r w:rsidR="002422C1" w:rsidRPr="00B059C7">
        <w:rPr>
          <w:rFonts w:ascii="Times New Roman" w:hAnsi="Times New Roman" w:cs="Times New Roman"/>
        </w:rPr>
        <w:t xml:space="preserve">i.e., </w:t>
      </w:r>
      <w:r w:rsidR="00E66E54" w:rsidRPr="00B059C7">
        <w:rPr>
          <w:rFonts w:ascii="Times New Roman" w:hAnsi="Times New Roman" w:cs="Times New Roman"/>
        </w:rPr>
        <w:t>preferred transition speeds</w:t>
      </w:r>
      <w:r w:rsidR="003D63AF" w:rsidRPr="00B059C7">
        <w:rPr>
          <w:rFonts w:ascii="Times New Roman" w:hAnsi="Times New Roman" w:cs="Times New Roman"/>
        </w:rPr>
        <w:t>)</w:t>
      </w:r>
      <w:r w:rsidR="002422C1" w:rsidRPr="00B059C7">
        <w:rPr>
          <w:rFonts w:ascii="Times New Roman" w:hAnsi="Times New Roman" w:cs="Times New Roman"/>
        </w:rPr>
        <w:t xml:space="preserve"> </w:t>
      </w:r>
      <w:r w:rsidR="00E44D0E" w:rsidRPr="00B059C7">
        <w:rPr>
          <w:rFonts w:ascii="Times New Roman" w:hAnsi="Times New Roman" w:cs="Times New Roman"/>
        </w:rPr>
        <w:t xml:space="preserve">have </w:t>
      </w:r>
      <w:r w:rsidR="0008525D" w:rsidRPr="00B059C7">
        <w:rPr>
          <w:rFonts w:ascii="Times New Roman" w:hAnsi="Times New Roman" w:cs="Times New Roman"/>
        </w:rPr>
        <w:t>provide</w:t>
      </w:r>
      <w:r w:rsidR="00126EB4" w:rsidRPr="00B059C7">
        <w:rPr>
          <w:rFonts w:ascii="Times New Roman" w:hAnsi="Times New Roman" w:cs="Times New Roman"/>
        </w:rPr>
        <w:t>d</w:t>
      </w:r>
      <w:r w:rsidR="0008525D" w:rsidRPr="00B059C7">
        <w:rPr>
          <w:rFonts w:ascii="Times New Roman" w:hAnsi="Times New Roman" w:cs="Times New Roman"/>
        </w:rPr>
        <w:t xml:space="preserve"> ample evidence that</w:t>
      </w:r>
      <w:r w:rsidR="00E44D0E" w:rsidRPr="00B059C7">
        <w:rPr>
          <w:rFonts w:ascii="Times New Roman" w:hAnsi="Times New Roman" w:cs="Times New Roman"/>
        </w:rPr>
        <w:t xml:space="preserve"> this threshold </w:t>
      </w:r>
      <w:r w:rsidR="0008525D" w:rsidRPr="00B059C7">
        <w:rPr>
          <w:rFonts w:ascii="Times New Roman" w:hAnsi="Times New Roman" w:cs="Times New Roman"/>
        </w:rPr>
        <w:t>is</w:t>
      </w:r>
      <w:r w:rsidR="00E44D0E" w:rsidRPr="00B059C7">
        <w:rPr>
          <w:rFonts w:ascii="Times New Roman" w:hAnsi="Times New Roman" w:cs="Times New Roman"/>
        </w:rPr>
        <w:t xml:space="preserve"> between 2</w:t>
      </w:r>
      <w:r w:rsidR="0008525D" w:rsidRPr="00B059C7">
        <w:rPr>
          <w:rFonts w:ascii="Times New Roman" w:hAnsi="Times New Roman" w:cs="Times New Roman"/>
        </w:rPr>
        <w:t>.0-2.2</w:t>
      </w:r>
      <w:r w:rsidR="00E44D0E" w:rsidRPr="00B059C7">
        <w:rPr>
          <w:rFonts w:ascii="Times New Roman" w:hAnsi="Times New Roman" w:cs="Times New Roman"/>
        </w:rPr>
        <w:t xml:space="preserve"> m/s</w:t>
      </w:r>
      <w:r w:rsidR="001F7A2C">
        <w:rPr>
          <w:rFonts w:ascii="Times New Roman" w:hAnsi="Times New Roman" w:cs="Times New Roman"/>
        </w:rPr>
        <w:t xml:space="preserve"> </w:t>
      </w:r>
      <w:r w:rsidR="00C3721F">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 </w:instrText>
      </w:r>
      <w:r w:rsidR="001F7A2C">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DATA </w:instrText>
      </w:r>
      <w:r w:rsidR="001F7A2C">
        <w:rPr>
          <w:rFonts w:ascii="Times New Roman" w:hAnsi="Times New Roman" w:cs="Times New Roman"/>
        </w:rPr>
      </w:r>
      <w:r w:rsidR="001F7A2C">
        <w:rPr>
          <w:rFonts w:ascii="Times New Roman" w:hAnsi="Times New Roman" w:cs="Times New Roman"/>
        </w:rPr>
        <w:fldChar w:fldCharType="end"/>
      </w:r>
      <w:r w:rsidR="00C3721F">
        <w:rPr>
          <w:rFonts w:ascii="Times New Roman" w:hAnsi="Times New Roman" w:cs="Times New Roman"/>
        </w:rPr>
      </w:r>
      <w:r w:rsidR="00C3721F">
        <w:rPr>
          <w:rFonts w:ascii="Times New Roman" w:hAnsi="Times New Roman" w:cs="Times New Roman"/>
        </w:rPr>
        <w:fldChar w:fldCharType="separate"/>
      </w:r>
      <w:r w:rsidR="001F7A2C">
        <w:rPr>
          <w:rFonts w:ascii="Times New Roman" w:hAnsi="Times New Roman" w:cs="Times New Roman"/>
          <w:noProof/>
        </w:rPr>
        <w:t>(Diedrich &amp; Warren, 1995; Ganley et al., 2011; Hreljac, 1995; Prilutsky &amp; Gregor, 2001; Ranisavljev, Ilic, Soldatovic, &amp; Stefanovic, 2014; Shih, Chen, Lee, Chan, &amp; Shiang, 2016)</w:t>
      </w:r>
      <w:r w:rsidR="00C3721F">
        <w:rPr>
          <w:rFonts w:ascii="Times New Roman" w:hAnsi="Times New Roman" w:cs="Times New Roman"/>
        </w:rPr>
        <w:fldChar w:fldCharType="end"/>
      </w:r>
      <w:r w:rsidR="00730A8F" w:rsidRPr="00B059C7">
        <w:rPr>
          <w:rFonts w:ascii="Times New Roman" w:hAnsi="Times New Roman" w:cs="Times New Roman"/>
        </w:rPr>
        <w:t xml:space="preserve"> adults</w:t>
      </w:r>
      <w:r w:rsidR="0008525D" w:rsidRPr="00B059C7">
        <w:rPr>
          <w:rFonts w:ascii="Times New Roman" w:hAnsi="Times New Roman" w:cs="Times New Roman"/>
        </w:rPr>
        <w:t xml:space="preserve">. </w:t>
      </w:r>
      <w:r w:rsidR="00276138" w:rsidRPr="00B059C7">
        <w:rPr>
          <w:rFonts w:ascii="Times New Roman" w:hAnsi="Times New Roman" w:cs="Times New Roman"/>
        </w:rPr>
        <w:t>P</w:t>
      </w:r>
      <w:r w:rsidR="00E66E54" w:rsidRPr="00B059C7">
        <w:rPr>
          <w:rFonts w:ascii="Times New Roman" w:hAnsi="Times New Roman" w:cs="Times New Roman"/>
        </w:rPr>
        <w:t>referred transition speeds</w:t>
      </w:r>
      <w:r w:rsidR="00884B05" w:rsidRPr="00B059C7">
        <w:rPr>
          <w:rFonts w:ascii="Times New Roman" w:hAnsi="Times New Roman" w:cs="Times New Roman"/>
        </w:rPr>
        <w:t xml:space="preserve"> have </w:t>
      </w:r>
      <w:r w:rsidR="00276138" w:rsidRPr="00B059C7">
        <w:rPr>
          <w:rFonts w:ascii="Times New Roman" w:hAnsi="Times New Roman" w:cs="Times New Roman"/>
        </w:rPr>
        <w:t xml:space="preserve">also </w:t>
      </w:r>
      <w:r w:rsidR="00884B05" w:rsidRPr="00B059C7">
        <w:rPr>
          <w:rFonts w:ascii="Times New Roman" w:hAnsi="Times New Roman" w:cs="Times New Roman"/>
        </w:rPr>
        <w:t>been reported in children</w:t>
      </w:r>
      <w:r w:rsidR="00625372">
        <w:rPr>
          <w:rFonts w:ascii="Times New Roman" w:hAnsi="Times New Roman" w:cs="Times New Roman"/>
        </w:rPr>
        <w:t xml:space="preserve"> </w:t>
      </w:r>
      <w:r w:rsidR="00884B05" w:rsidRPr="00B059C7">
        <w:rPr>
          <w:rFonts w:ascii="Times New Roman" w:hAnsi="Times New Roman" w:cs="Times New Roman"/>
        </w:rPr>
        <w:fldChar w:fldCharType="begin">
          <w:fldData xml:space="preserve">PEVuZE5vdGU+PENpdGU+PEF1dGhvcj5Uc2VoPC9BdXRob3I+PFllYXI+MjAwMjwvWWVhcj48UmVj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</w:fldData>
        </w:fldChar>
      </w:r>
      <w:r w:rsidR="00625372">
        <w:rPr>
          <w:rFonts w:ascii="Times New Roman" w:hAnsi="Times New Roman" w:cs="Times New Roman"/>
        </w:rPr>
        <w:instrText xml:space="preserve"> ADDIN EN.CITE </w:instrText>
      </w:r>
      <w:r w:rsidR="00625372">
        <w:rPr>
          <w:rFonts w:ascii="Times New Roman" w:hAnsi="Times New Roman" w:cs="Times New Roman"/>
        </w:rPr>
        <w:fldChar w:fldCharType="begin">
          <w:fldData xml:space="preserve">PEVuZE5vdGU+PENpdGU+PEF1dGhvcj5Uc2VoPC9BdXRob3I+PFllYXI+MjAwMjwvWWVhcj48UmVj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</w:fldData>
        </w:fldChar>
      </w:r>
      <w:r w:rsidR="00625372">
        <w:rPr>
          <w:rFonts w:ascii="Times New Roman" w:hAnsi="Times New Roman" w:cs="Times New Roman"/>
        </w:rPr>
        <w:instrText xml:space="preserve"> ADDIN EN.CITE.DATA </w:instrText>
      </w:r>
      <w:r w:rsidR="00625372">
        <w:rPr>
          <w:rFonts w:ascii="Times New Roman" w:hAnsi="Times New Roman" w:cs="Times New Roman"/>
        </w:rPr>
      </w:r>
      <w:r w:rsidR="00625372">
        <w:rPr>
          <w:rFonts w:ascii="Times New Roman" w:hAnsi="Times New Roman" w:cs="Times New Roman"/>
        </w:rPr>
        <w:fldChar w:fldCharType="end"/>
      </w:r>
      <w:r w:rsidR="00884B05" w:rsidRPr="00B059C7">
        <w:rPr>
          <w:rFonts w:ascii="Times New Roman" w:hAnsi="Times New Roman" w:cs="Times New Roman"/>
        </w:rPr>
      </w:r>
      <w:r w:rsidR="00884B05" w:rsidRPr="00B059C7">
        <w:rPr>
          <w:rFonts w:ascii="Times New Roman" w:hAnsi="Times New Roman" w:cs="Times New Roman"/>
        </w:rPr>
        <w:fldChar w:fldCharType="separate"/>
      </w:r>
      <w:r w:rsidR="00625372">
        <w:rPr>
          <w:rFonts w:ascii="Times New Roman" w:hAnsi="Times New Roman" w:cs="Times New Roman"/>
          <w:noProof/>
        </w:rPr>
        <w:t>(mean transition speed 2.01 and 2.12 m/s for 11 and 15 year olds, respectively; Tseh, Bennett, Caputo, &amp; Morgan, 2002)</w:t>
      </w:r>
      <w:r w:rsidR="00884B05" w:rsidRPr="00B059C7">
        <w:rPr>
          <w:rFonts w:ascii="Times New Roman" w:hAnsi="Times New Roman" w:cs="Times New Roman"/>
        </w:rPr>
        <w:fldChar w:fldCharType="end"/>
      </w:r>
      <w:r w:rsidR="00884B05" w:rsidRPr="00B059C7">
        <w:rPr>
          <w:rFonts w:ascii="Times New Roman" w:hAnsi="Times New Roman" w:cs="Times New Roman"/>
        </w:rPr>
        <w:t>.</w:t>
      </w:r>
      <w:r w:rsidR="00A4253C" w:rsidRPr="00B059C7">
        <w:rPr>
          <w:rFonts w:ascii="Times New Roman" w:hAnsi="Times New Roman" w:cs="Times New Roman"/>
        </w:rPr>
        <w:t xml:space="preserve"> Although pr</w:t>
      </w:r>
      <w:r w:rsidR="0008525D" w:rsidRPr="00B059C7">
        <w:rPr>
          <w:rFonts w:ascii="Times New Roman" w:hAnsi="Times New Roman" w:cs="Times New Roman"/>
        </w:rPr>
        <w:t>evious research has indicated that the transition from walking</w:t>
      </w:r>
      <w:r w:rsidR="00EE0855" w:rsidRPr="00B059C7">
        <w:rPr>
          <w:rFonts w:ascii="Times New Roman" w:hAnsi="Times New Roman" w:cs="Times New Roman"/>
        </w:rPr>
        <w:t xml:space="preserve"> to running</w:t>
      </w:r>
      <w:r w:rsidR="0008525D" w:rsidRPr="00B059C7">
        <w:rPr>
          <w:rFonts w:ascii="Times New Roman" w:hAnsi="Times New Roman" w:cs="Times New Roman"/>
        </w:rPr>
        <w:t xml:space="preserve"> occurs at a PTC </w:t>
      </w:r>
      <w:r w:rsidR="00A4253C" w:rsidRPr="00B059C7">
        <w:rPr>
          <w:rFonts w:ascii="Times New Roman" w:hAnsi="Times New Roman" w:cs="Times New Roman"/>
        </w:rPr>
        <w:sym w:font="Symbol" w:char="F040"/>
      </w:r>
      <w:r w:rsidR="0008525D" w:rsidRPr="00B059C7">
        <w:rPr>
          <w:rFonts w:ascii="Times New Roman" w:hAnsi="Times New Roman" w:cs="Times New Roman"/>
        </w:rPr>
        <w:t>140 steps/min in adults</w:t>
      </w:r>
      <w:r w:rsidR="00A4253C" w:rsidRPr="00B059C7">
        <w:rPr>
          <w:rFonts w:ascii="Times New Roman" w:hAnsi="Times New Roman" w:cs="Times New Roman"/>
        </w:rPr>
        <w:t>,</w:t>
      </w:r>
      <w:r w:rsidR="00E44D0E" w:rsidRPr="00B059C7">
        <w:rPr>
          <w:rFonts w:ascii="Times New Roman" w:hAnsi="Times New Roman" w:cs="Times New Roman"/>
        </w:rPr>
        <w:t xml:space="preserve"> </w:t>
      </w:r>
      <w:r w:rsidR="00A4253C" w:rsidRPr="00B059C7">
        <w:rPr>
          <w:rFonts w:ascii="Times New Roman" w:hAnsi="Times New Roman" w:cs="Times New Roman"/>
        </w:rPr>
        <w:t>t</w:t>
      </w:r>
      <w:r w:rsidR="00A12998" w:rsidRPr="00B059C7">
        <w:rPr>
          <w:rFonts w:ascii="Times New Roman" w:hAnsi="Times New Roman" w:cs="Times New Roman"/>
        </w:rPr>
        <w:t>o our knowledge, t</w:t>
      </w:r>
      <w:r w:rsidR="00BA03C0" w:rsidRPr="00B059C7">
        <w:rPr>
          <w:rFonts w:ascii="Times New Roman" w:hAnsi="Times New Roman" w:cs="Times New Roman"/>
        </w:rPr>
        <w:t xml:space="preserve">he </w:t>
      </w:r>
      <w:r w:rsidR="000B5122" w:rsidRPr="00B059C7">
        <w:rPr>
          <w:rFonts w:ascii="Times New Roman" w:hAnsi="Times New Roman" w:cs="Times New Roman"/>
        </w:rPr>
        <w:t xml:space="preserve">findings </w:t>
      </w:r>
      <w:r w:rsidR="00BA03C0" w:rsidRPr="00B059C7">
        <w:rPr>
          <w:rFonts w:ascii="Times New Roman" w:hAnsi="Times New Roman" w:cs="Times New Roman"/>
        </w:rPr>
        <w:t>presented herein</w:t>
      </w:r>
      <w:r w:rsidRPr="00B059C7">
        <w:rPr>
          <w:rFonts w:ascii="Times New Roman" w:hAnsi="Times New Roman" w:cs="Times New Roman"/>
        </w:rPr>
        <w:t xml:space="preserve"> </w:t>
      </w:r>
      <w:r w:rsidR="000B5122" w:rsidRPr="00B059C7">
        <w:rPr>
          <w:rFonts w:ascii="Times New Roman" w:hAnsi="Times New Roman" w:cs="Times New Roman"/>
        </w:rPr>
        <w:t xml:space="preserve">are </w:t>
      </w:r>
      <w:r w:rsidRPr="00B059C7">
        <w:rPr>
          <w:rFonts w:ascii="Times New Roman" w:hAnsi="Times New Roman" w:cs="Times New Roman"/>
        </w:rPr>
        <w:t xml:space="preserve">the first to </w:t>
      </w:r>
      <w:r w:rsidR="00143D29" w:rsidRPr="00B059C7">
        <w:rPr>
          <w:rFonts w:ascii="Times New Roman" w:hAnsi="Times New Roman" w:cs="Times New Roman"/>
        </w:rPr>
        <w:t xml:space="preserve">report </w:t>
      </w:r>
      <w:r w:rsidR="002422C1" w:rsidRPr="00B059C7">
        <w:rPr>
          <w:rFonts w:ascii="Times New Roman" w:hAnsi="Times New Roman" w:cs="Times New Roman"/>
        </w:rPr>
        <w:t xml:space="preserve">PTC </w:t>
      </w:r>
      <w:r w:rsidRPr="00B059C7">
        <w:rPr>
          <w:rFonts w:ascii="Times New Roman" w:hAnsi="Times New Roman" w:cs="Times New Roman"/>
        </w:rPr>
        <w:t xml:space="preserve">in children, adolescents, and young adults. </w:t>
      </w:r>
      <w:r w:rsidR="00475DFC" w:rsidRPr="00B059C7">
        <w:rPr>
          <w:rFonts w:ascii="Times New Roman" w:hAnsi="Times New Roman" w:cs="Times New Roman"/>
        </w:rPr>
        <w:t xml:space="preserve">This information has potential to enhance the measurement of physical activity behavior. For example, </w:t>
      </w:r>
      <w:r w:rsidR="00143D29" w:rsidRPr="00B059C7">
        <w:rPr>
          <w:rFonts w:ascii="Times New Roman" w:hAnsi="Times New Roman" w:cs="Times New Roman"/>
        </w:rPr>
        <w:t>accelerometer software commonly allow</w:t>
      </w:r>
      <w:r w:rsidR="004E4085">
        <w:rPr>
          <w:rFonts w:ascii="Times New Roman" w:hAnsi="Times New Roman" w:cs="Times New Roman"/>
        </w:rPr>
        <w:t>s</w:t>
      </w:r>
      <w:r w:rsidR="00143D29" w:rsidRPr="00B059C7">
        <w:rPr>
          <w:rFonts w:ascii="Times New Roman" w:hAnsi="Times New Roman" w:cs="Times New Roman"/>
        </w:rPr>
        <w:t xml:space="preserve"> users to export </w:t>
      </w:r>
      <w:r w:rsidR="00475DFC" w:rsidRPr="00B059C7">
        <w:rPr>
          <w:rFonts w:ascii="Times New Roman" w:hAnsi="Times New Roman" w:cs="Times New Roman"/>
        </w:rPr>
        <w:t>minute-by-minute step data (i.e., cadence)</w:t>
      </w:r>
      <w:r w:rsidR="00930374" w:rsidRPr="00B059C7">
        <w:rPr>
          <w:rFonts w:ascii="Times New Roman" w:hAnsi="Times New Roman" w:cs="Times New Roman"/>
        </w:rPr>
        <w:t>,</w:t>
      </w:r>
      <w:r w:rsidR="00475DFC" w:rsidRPr="00B059C7">
        <w:rPr>
          <w:rFonts w:ascii="Times New Roman" w:hAnsi="Times New Roman" w:cs="Times New Roman"/>
        </w:rPr>
        <w:t xml:space="preserve"> but not gait speed. </w:t>
      </w:r>
      <w:r w:rsidR="00A1485D" w:rsidRPr="00B059C7">
        <w:rPr>
          <w:rFonts w:ascii="Times New Roman" w:hAnsi="Times New Roman" w:cs="Times New Roman"/>
        </w:rPr>
        <w:t xml:space="preserve">Using the PTC values reported </w:t>
      </w:r>
      <w:r w:rsidR="000B5122" w:rsidRPr="00B059C7">
        <w:rPr>
          <w:rFonts w:ascii="Times New Roman" w:hAnsi="Times New Roman" w:cs="Times New Roman"/>
        </w:rPr>
        <w:t>in this study or by using the app</w:t>
      </w:r>
      <w:r w:rsidR="00A1485D" w:rsidRPr="00B059C7">
        <w:rPr>
          <w:rFonts w:ascii="Times New Roman" w:hAnsi="Times New Roman" w:cs="Times New Roman"/>
        </w:rPr>
        <w:t>, a researcher or clinician could easily estimate minutes per day that a participant performed running behavior.</w:t>
      </w:r>
      <w:r w:rsidR="00CC486F" w:rsidRPr="00B059C7">
        <w:rPr>
          <w:rFonts w:ascii="Times New Roman" w:hAnsi="Times New Roman" w:cs="Times New Roman"/>
        </w:rPr>
        <w:t xml:space="preserve"> </w:t>
      </w:r>
    </w:p>
    <w:p w14:paraId="126D7530" w14:textId="77777777" w:rsidR="001759B0" w:rsidRPr="00B059C7" w:rsidRDefault="001759B0" w:rsidP="00796EA6">
      <w:pPr>
        <w:rPr>
          <w:rFonts w:ascii="Times New Roman" w:hAnsi="Times New Roman" w:cs="Times New Roman"/>
          <w:b/>
        </w:rPr>
      </w:pPr>
      <w:r w:rsidRPr="00B059C7">
        <w:rPr>
          <w:rFonts w:ascii="Times New Roman" w:hAnsi="Times New Roman" w:cs="Times New Roman"/>
          <w:b/>
        </w:rPr>
        <w:t>Limitations</w:t>
      </w:r>
    </w:p>
    <w:p w14:paraId="79678810" w14:textId="3A5B51C7" w:rsidR="002D56A0" w:rsidRPr="00B059C7" w:rsidRDefault="00B43D06" w:rsidP="00143D29">
      <w:pPr>
        <w:rPr>
          <w:rFonts w:ascii="Times New Roman" w:hAnsi="Times New Roman" w:cs="Times New Roman"/>
        </w:rPr>
      </w:pPr>
      <w:r w:rsidRPr="00B059C7">
        <w:rPr>
          <w:rFonts w:ascii="Times New Roman" w:hAnsi="Times New Roman" w:cs="Times New Roman"/>
        </w:rPr>
        <w:tab/>
      </w:r>
      <w:r w:rsidR="008B2623" w:rsidRPr="00B059C7">
        <w:rPr>
          <w:rFonts w:ascii="Times New Roman" w:hAnsi="Times New Roman" w:cs="Times New Roman"/>
        </w:rPr>
        <w:t xml:space="preserve">One limitation for this study was that the </w:t>
      </w:r>
      <w:r w:rsidR="006A3F26" w:rsidRPr="00B059C7">
        <w:rPr>
          <w:rFonts w:ascii="Times New Roman" w:hAnsi="Times New Roman" w:cs="Times New Roman"/>
        </w:rPr>
        <w:t>observed PTC was based on trials that always began with walking and progressed to running. Considering there may be a hysteresis effect (i.e., running to walking may yield a different PTC), future research should incorporate protocols that include running to walking transitions as well</w:t>
      </w:r>
      <w:r w:rsidR="00CC486F" w:rsidRPr="00B059C7">
        <w:rPr>
          <w:rFonts w:ascii="Times New Roman" w:hAnsi="Times New Roman" w:cs="Times New Roman"/>
        </w:rPr>
        <w:t xml:space="preserve"> as walking to running transitions</w:t>
      </w:r>
      <w:r w:rsidR="006A3F26" w:rsidRPr="00B059C7">
        <w:rPr>
          <w:rFonts w:ascii="Times New Roman" w:hAnsi="Times New Roman" w:cs="Times New Roman"/>
        </w:rPr>
        <w:t>.</w:t>
      </w:r>
      <w:r w:rsidR="001759B0" w:rsidRPr="00B059C7">
        <w:rPr>
          <w:rFonts w:ascii="Times New Roman" w:hAnsi="Times New Roman" w:cs="Times New Roman"/>
        </w:rPr>
        <w:t xml:space="preserve"> Also, </w:t>
      </w:r>
      <w:r w:rsidR="00212A4D" w:rsidRPr="00B059C7">
        <w:rPr>
          <w:rFonts w:ascii="Times New Roman" w:hAnsi="Times New Roman" w:cs="Times New Roman"/>
        </w:rPr>
        <w:t xml:space="preserve">the logistic regression model reports the value </w:t>
      </w:r>
      <w:r w:rsidR="00D916B7" w:rsidRPr="00B059C7">
        <w:rPr>
          <w:rFonts w:ascii="Times New Roman" w:hAnsi="Times New Roman" w:cs="Times New Roman"/>
        </w:rPr>
        <w:t>at which</w:t>
      </w:r>
      <w:r w:rsidR="00212A4D" w:rsidRPr="00B059C7">
        <w:rPr>
          <w:rFonts w:ascii="Times New Roman" w:hAnsi="Times New Roman" w:cs="Times New Roman"/>
        </w:rPr>
        <w:t xml:space="preserve"> there is a 50% chance that the individual is walking, and </w:t>
      </w:r>
      <w:r w:rsidR="00CC486F" w:rsidRPr="00B059C7">
        <w:rPr>
          <w:rFonts w:ascii="Times New Roman" w:hAnsi="Times New Roman" w:cs="Times New Roman"/>
        </w:rPr>
        <w:t xml:space="preserve">a </w:t>
      </w:r>
      <w:r w:rsidR="00212A4D" w:rsidRPr="00B059C7">
        <w:rPr>
          <w:rFonts w:ascii="Times New Roman" w:hAnsi="Times New Roman" w:cs="Times New Roman"/>
        </w:rPr>
        <w:t xml:space="preserve">50% chance </w:t>
      </w:r>
      <w:r w:rsidR="00CC486F" w:rsidRPr="00B059C7">
        <w:rPr>
          <w:rFonts w:ascii="Times New Roman" w:hAnsi="Times New Roman" w:cs="Times New Roman"/>
        </w:rPr>
        <w:t xml:space="preserve">that </w:t>
      </w:r>
      <w:r w:rsidR="00212A4D" w:rsidRPr="00B059C7">
        <w:rPr>
          <w:rFonts w:ascii="Times New Roman" w:hAnsi="Times New Roman" w:cs="Times New Roman"/>
        </w:rPr>
        <w:t xml:space="preserve">the individual is running. </w:t>
      </w:r>
      <w:r w:rsidR="001D0D7A" w:rsidRPr="00B059C7">
        <w:rPr>
          <w:rFonts w:ascii="Times New Roman" w:hAnsi="Times New Roman" w:cs="Times New Roman"/>
        </w:rPr>
        <w:t>For researchers wishing to perform analyses of running behavior from a more conservative approach (i.e., maximiz</w:t>
      </w:r>
      <w:r w:rsidR="00CC486F" w:rsidRPr="00B059C7">
        <w:rPr>
          <w:rFonts w:ascii="Times New Roman" w:hAnsi="Times New Roman" w:cs="Times New Roman"/>
        </w:rPr>
        <w:t>ing</w:t>
      </w:r>
      <w:r w:rsidR="001D0D7A" w:rsidRPr="00B059C7">
        <w:rPr>
          <w:rFonts w:ascii="Times New Roman" w:hAnsi="Times New Roman" w:cs="Times New Roman"/>
        </w:rPr>
        <w:t xml:space="preserve"> true positives</w:t>
      </w:r>
      <w:r w:rsidR="00CC486F" w:rsidRPr="00B059C7">
        <w:rPr>
          <w:rFonts w:ascii="Times New Roman" w:hAnsi="Times New Roman" w:cs="Times New Roman"/>
        </w:rPr>
        <w:t xml:space="preserve"> while</w:t>
      </w:r>
      <w:r w:rsidR="001D0D7A" w:rsidRPr="00B059C7">
        <w:rPr>
          <w:rFonts w:ascii="Times New Roman" w:hAnsi="Times New Roman" w:cs="Times New Roman"/>
        </w:rPr>
        <w:t xml:space="preserve"> risk</w:t>
      </w:r>
      <w:r w:rsidR="00CC486F" w:rsidRPr="00B059C7">
        <w:rPr>
          <w:rFonts w:ascii="Times New Roman" w:hAnsi="Times New Roman" w:cs="Times New Roman"/>
        </w:rPr>
        <w:t>ing</w:t>
      </w:r>
      <w:r w:rsidR="001D0D7A" w:rsidRPr="00B059C7">
        <w:rPr>
          <w:rFonts w:ascii="Times New Roman" w:hAnsi="Times New Roman" w:cs="Times New Roman"/>
        </w:rPr>
        <w:t xml:space="preserve"> increas</w:t>
      </w:r>
      <w:r w:rsidR="00CC486F" w:rsidRPr="00B059C7">
        <w:rPr>
          <w:rFonts w:ascii="Times New Roman" w:hAnsi="Times New Roman" w:cs="Times New Roman"/>
        </w:rPr>
        <w:t>ing</w:t>
      </w:r>
      <w:r w:rsidR="001D0D7A" w:rsidRPr="00B059C7">
        <w:rPr>
          <w:rFonts w:ascii="Times New Roman" w:hAnsi="Times New Roman" w:cs="Times New Roman"/>
        </w:rPr>
        <w:t xml:space="preserve"> false negatives), they may choose to shift the cadence value </w:t>
      </w:r>
      <w:r w:rsidR="00CC486F" w:rsidRPr="00B059C7">
        <w:rPr>
          <w:rFonts w:ascii="Times New Roman" w:hAnsi="Times New Roman" w:cs="Times New Roman"/>
        </w:rPr>
        <w:t xml:space="preserve">upwards to select a </w:t>
      </w:r>
      <w:r w:rsidR="001D0D7A" w:rsidRPr="00B059C7">
        <w:rPr>
          <w:rFonts w:ascii="Times New Roman" w:hAnsi="Times New Roman" w:cs="Times New Roman"/>
        </w:rPr>
        <w:t>higher probability of running. Th</w:t>
      </w:r>
      <w:r w:rsidR="00CC486F" w:rsidRPr="00B059C7">
        <w:rPr>
          <w:rFonts w:ascii="Times New Roman" w:hAnsi="Times New Roman" w:cs="Times New Roman"/>
        </w:rPr>
        <w:t>ese choices</w:t>
      </w:r>
      <w:r w:rsidR="001D0D7A" w:rsidRPr="00B059C7">
        <w:rPr>
          <w:rFonts w:ascii="Times New Roman" w:hAnsi="Times New Roman" w:cs="Times New Roman"/>
        </w:rPr>
        <w:t xml:space="preserve"> can be easily assessed </w:t>
      </w:r>
      <w:r w:rsidR="00D34E73" w:rsidRPr="00B059C7">
        <w:rPr>
          <w:rFonts w:ascii="Times New Roman" w:hAnsi="Times New Roman" w:cs="Times New Roman"/>
        </w:rPr>
        <w:t>qualitatively</w:t>
      </w:r>
      <w:r w:rsidR="001D0D7A" w:rsidRPr="00B059C7">
        <w:rPr>
          <w:rFonts w:ascii="Times New Roman" w:hAnsi="Times New Roman" w:cs="Times New Roman"/>
        </w:rPr>
        <w:t xml:space="preserve"> using the R </w:t>
      </w:r>
      <w:r w:rsidR="001D0D7A" w:rsidRPr="00B059C7">
        <w:rPr>
          <w:rFonts w:ascii="Times New Roman" w:hAnsi="Times New Roman" w:cs="Times New Roman"/>
        </w:rPr>
        <w:lastRenderedPageBreak/>
        <w:t>Shiny app.</w:t>
      </w:r>
      <w:r w:rsidR="009626FB" w:rsidRPr="00B059C7">
        <w:rPr>
          <w:rFonts w:ascii="Times New Roman" w:hAnsi="Times New Roman" w:cs="Times New Roman"/>
        </w:rPr>
        <w:t xml:space="preserve"> Finally, while the goal of this R Shiny </w:t>
      </w:r>
      <w:r w:rsidR="007B4BEA" w:rsidRPr="00B059C7">
        <w:rPr>
          <w:rFonts w:ascii="Times New Roman" w:hAnsi="Times New Roman" w:cs="Times New Roman"/>
        </w:rPr>
        <w:t>a</w:t>
      </w:r>
      <w:r w:rsidR="009626FB" w:rsidRPr="00B059C7">
        <w:rPr>
          <w:rFonts w:ascii="Times New Roman" w:hAnsi="Times New Roman" w:cs="Times New Roman"/>
        </w:rPr>
        <w:t>pp is for application of accelerometers in free living settings, the model has been developed using directly observed steps</w:t>
      </w:r>
      <w:r w:rsidR="00963E89" w:rsidRPr="00B059C7">
        <w:rPr>
          <w:rFonts w:ascii="Times New Roman" w:hAnsi="Times New Roman" w:cs="Times New Roman"/>
        </w:rPr>
        <w:t xml:space="preserve"> in a laboratory setting</w:t>
      </w:r>
      <w:r w:rsidR="009626FB" w:rsidRPr="00B059C7">
        <w:rPr>
          <w:rFonts w:ascii="Times New Roman" w:hAnsi="Times New Roman" w:cs="Times New Roman"/>
        </w:rPr>
        <w:t xml:space="preserve">. </w:t>
      </w:r>
      <w:r w:rsidR="006F4088" w:rsidRPr="00B059C7">
        <w:rPr>
          <w:rFonts w:ascii="Times New Roman" w:hAnsi="Times New Roman" w:cs="Times New Roman"/>
        </w:rPr>
        <w:t xml:space="preserve">As such, </w:t>
      </w:r>
      <w:r w:rsidR="00963E89" w:rsidRPr="00B059C7">
        <w:rPr>
          <w:rFonts w:ascii="Times New Roman" w:hAnsi="Times New Roman" w:cs="Times New Roman"/>
        </w:rPr>
        <w:t>th</w:t>
      </w:r>
      <w:r w:rsidR="004C6F13" w:rsidRPr="00B059C7">
        <w:rPr>
          <w:rFonts w:ascii="Times New Roman" w:hAnsi="Times New Roman" w:cs="Times New Roman"/>
        </w:rPr>
        <w:t>e model</w:t>
      </w:r>
      <w:r w:rsidR="00963E89" w:rsidRPr="00B059C7">
        <w:rPr>
          <w:rFonts w:ascii="Times New Roman" w:hAnsi="Times New Roman" w:cs="Times New Roman"/>
        </w:rPr>
        <w:t xml:space="preserve"> </w:t>
      </w:r>
      <w:r w:rsidR="004C6F13" w:rsidRPr="00B059C7">
        <w:rPr>
          <w:rFonts w:ascii="Times New Roman" w:hAnsi="Times New Roman" w:cs="Times New Roman"/>
        </w:rPr>
        <w:t xml:space="preserve">we </w:t>
      </w:r>
      <w:r w:rsidR="00963E89" w:rsidRPr="00B059C7">
        <w:rPr>
          <w:rFonts w:ascii="Times New Roman" w:hAnsi="Times New Roman" w:cs="Times New Roman"/>
        </w:rPr>
        <w:t xml:space="preserve">report herein should also be tested using accelerometer-based step data and in </w:t>
      </w:r>
      <w:r w:rsidR="006D2019" w:rsidRPr="00B059C7">
        <w:rPr>
          <w:rFonts w:ascii="Times New Roman" w:hAnsi="Times New Roman" w:cs="Times New Roman"/>
        </w:rPr>
        <w:t xml:space="preserve">a </w:t>
      </w:r>
      <w:r w:rsidR="00F609FD" w:rsidRPr="00B059C7">
        <w:rPr>
          <w:rFonts w:ascii="Times New Roman" w:hAnsi="Times New Roman" w:cs="Times New Roman"/>
        </w:rPr>
        <w:t>free-living</w:t>
      </w:r>
      <w:r w:rsidR="00963E89" w:rsidRPr="00B059C7">
        <w:rPr>
          <w:rFonts w:ascii="Times New Roman" w:hAnsi="Times New Roman" w:cs="Times New Roman"/>
        </w:rPr>
        <w:t xml:space="preserve"> setting.</w:t>
      </w:r>
      <w:r w:rsidR="00F609FD" w:rsidRPr="00B059C7">
        <w:rPr>
          <w:rFonts w:ascii="Times New Roman" w:hAnsi="Times New Roman" w:cs="Times New Roman"/>
        </w:rPr>
        <w:t xml:space="preserve"> </w:t>
      </w:r>
      <w:r w:rsidR="002D56A0" w:rsidRPr="00B059C7">
        <w:rPr>
          <w:rFonts w:ascii="Times New Roman" w:hAnsi="Times New Roman" w:cs="Times New Roman"/>
        </w:rPr>
        <w:t xml:space="preserve">It should also be noted that </w:t>
      </w:r>
      <w:r w:rsidR="00607AA2" w:rsidRPr="00B059C7">
        <w:rPr>
          <w:rFonts w:ascii="Times New Roman" w:hAnsi="Times New Roman" w:cs="Times New Roman"/>
        </w:rPr>
        <w:t>this study’s</w:t>
      </w:r>
      <w:r w:rsidR="002D56A0" w:rsidRPr="00B059C7">
        <w:rPr>
          <w:rFonts w:ascii="Times New Roman" w:hAnsi="Times New Roman" w:cs="Times New Roman"/>
        </w:rPr>
        <w:t xml:space="preserve"> model </w:t>
      </w:r>
      <w:r w:rsidR="0046517E" w:rsidRPr="00B059C7">
        <w:rPr>
          <w:rFonts w:ascii="Times New Roman" w:hAnsi="Times New Roman" w:cs="Times New Roman"/>
        </w:rPr>
        <w:t>treats</w:t>
      </w:r>
      <w:r w:rsidR="002D56A0" w:rsidRPr="00B059C7">
        <w:rPr>
          <w:rFonts w:ascii="Times New Roman" w:hAnsi="Times New Roman" w:cs="Times New Roman"/>
        </w:rPr>
        <w:t xml:space="preserve"> </w:t>
      </w:r>
      <w:r w:rsidR="0046517E" w:rsidRPr="00B059C7">
        <w:rPr>
          <w:rFonts w:ascii="Times New Roman" w:hAnsi="Times New Roman" w:cs="Times New Roman"/>
        </w:rPr>
        <w:t>all of the included</w:t>
      </w:r>
      <w:r w:rsidR="002D56A0" w:rsidRPr="00B059C7">
        <w:rPr>
          <w:rFonts w:ascii="Times New Roman" w:hAnsi="Times New Roman" w:cs="Times New Roman"/>
        </w:rPr>
        <w:t xml:space="preserve"> </w:t>
      </w:r>
      <w:r w:rsidR="005E3B5F" w:rsidRPr="00B059C7">
        <w:rPr>
          <w:rFonts w:ascii="Times New Roman" w:hAnsi="Times New Roman" w:cs="Times New Roman"/>
        </w:rPr>
        <w:t>variables</w:t>
      </w:r>
      <w:r w:rsidR="0046517E" w:rsidRPr="00B059C7">
        <w:rPr>
          <w:rFonts w:ascii="Times New Roman" w:hAnsi="Times New Roman" w:cs="Times New Roman"/>
        </w:rPr>
        <w:t xml:space="preserve"> as</w:t>
      </w:r>
      <w:r w:rsidR="002D56A0" w:rsidRPr="00B059C7">
        <w:rPr>
          <w:rFonts w:ascii="Times New Roman" w:hAnsi="Times New Roman" w:cs="Times New Roman"/>
        </w:rPr>
        <w:t xml:space="preserve"> linear</w:t>
      </w:r>
      <w:r w:rsidR="00F609FD" w:rsidRPr="00B059C7">
        <w:rPr>
          <w:rFonts w:ascii="Times New Roman" w:hAnsi="Times New Roman" w:cs="Times New Roman"/>
        </w:rPr>
        <w:t xml:space="preserve"> variables</w:t>
      </w:r>
      <w:r w:rsidR="002D56A0" w:rsidRPr="00B059C7">
        <w:rPr>
          <w:rFonts w:ascii="Times New Roman" w:hAnsi="Times New Roman" w:cs="Times New Roman"/>
        </w:rPr>
        <w:t>. We recognize that non-linear relationship</w:t>
      </w:r>
      <w:r w:rsidR="00F609FD" w:rsidRPr="00B059C7">
        <w:rPr>
          <w:rFonts w:ascii="Times New Roman" w:hAnsi="Times New Roman" w:cs="Times New Roman"/>
        </w:rPr>
        <w:t>s</w:t>
      </w:r>
      <w:r w:rsidR="002D56A0" w:rsidRPr="00B059C7">
        <w:rPr>
          <w:rFonts w:ascii="Times New Roman" w:hAnsi="Times New Roman" w:cs="Times New Roman"/>
        </w:rPr>
        <w:t xml:space="preserve"> or interactions could occur between components. </w:t>
      </w:r>
      <w:r w:rsidR="0046517E" w:rsidRPr="00B059C7">
        <w:rPr>
          <w:rFonts w:ascii="Times New Roman" w:hAnsi="Times New Roman" w:cs="Times New Roman"/>
        </w:rPr>
        <w:t>However, w</w:t>
      </w:r>
      <w:r w:rsidR="002D56A0" w:rsidRPr="00B059C7">
        <w:rPr>
          <w:rFonts w:ascii="Times New Roman" w:hAnsi="Times New Roman" w:cs="Times New Roman"/>
        </w:rPr>
        <w:t xml:space="preserve">e </w:t>
      </w:r>
      <w:r w:rsidR="00607AA2" w:rsidRPr="00B059C7">
        <w:rPr>
          <w:rFonts w:ascii="Times New Roman" w:hAnsi="Times New Roman" w:cs="Times New Roman"/>
        </w:rPr>
        <w:t xml:space="preserve">ultimately </w:t>
      </w:r>
      <w:r w:rsidR="002D56A0" w:rsidRPr="00B059C7">
        <w:rPr>
          <w:rFonts w:ascii="Times New Roman" w:hAnsi="Times New Roman" w:cs="Times New Roman"/>
        </w:rPr>
        <w:t xml:space="preserve">chose to </w:t>
      </w:r>
      <w:r w:rsidR="0046517E" w:rsidRPr="00B059C7">
        <w:rPr>
          <w:rFonts w:ascii="Times New Roman" w:hAnsi="Times New Roman" w:cs="Times New Roman"/>
        </w:rPr>
        <w:t>build the model using</w:t>
      </w:r>
      <w:r w:rsidR="002D56A0" w:rsidRPr="00B059C7">
        <w:rPr>
          <w:rFonts w:ascii="Times New Roman" w:hAnsi="Times New Roman" w:cs="Times New Roman"/>
        </w:rPr>
        <w:t xml:space="preserve"> linear relationships because 1) </w:t>
      </w:r>
      <w:r w:rsidR="0046517E" w:rsidRPr="00B059C7">
        <w:rPr>
          <w:rFonts w:ascii="Times New Roman" w:hAnsi="Times New Roman" w:cs="Times New Roman"/>
        </w:rPr>
        <w:t>linearity</w:t>
      </w:r>
      <w:r w:rsidR="002D56A0" w:rsidRPr="00B059C7">
        <w:rPr>
          <w:rFonts w:ascii="Times New Roman" w:hAnsi="Times New Roman" w:cs="Times New Roman"/>
        </w:rPr>
        <w:t xml:space="preserve"> helps </w:t>
      </w:r>
      <w:r w:rsidR="0046517E" w:rsidRPr="00B059C7">
        <w:rPr>
          <w:rFonts w:ascii="Times New Roman" w:hAnsi="Times New Roman" w:cs="Times New Roman"/>
        </w:rPr>
        <w:t>optimize</w:t>
      </w:r>
      <w:r w:rsidR="002D56A0" w:rsidRPr="00B059C7">
        <w:rPr>
          <w:rFonts w:ascii="Times New Roman" w:hAnsi="Times New Roman" w:cs="Times New Roman"/>
        </w:rPr>
        <w:t xml:space="preserve"> model interpretation, and 2) including non-linearities and interactions did not improve the model</w:t>
      </w:r>
      <w:r w:rsidR="000B5122" w:rsidRPr="00B059C7">
        <w:rPr>
          <w:rFonts w:ascii="Times New Roman" w:hAnsi="Times New Roman" w:cs="Times New Roman"/>
        </w:rPr>
        <w:t xml:space="preserve"> accuracy</w:t>
      </w:r>
      <w:r w:rsidR="002D56A0" w:rsidRPr="00B059C7">
        <w:rPr>
          <w:rFonts w:ascii="Times New Roman" w:hAnsi="Times New Roman" w:cs="Times New Roman"/>
        </w:rPr>
        <w:t>.</w:t>
      </w:r>
    </w:p>
    <w:p w14:paraId="79A47BE1" w14:textId="77777777" w:rsidR="00BA03C0" w:rsidRPr="00B059C7" w:rsidRDefault="00BA03C0" w:rsidP="00796EA6">
      <w:pPr>
        <w:rPr>
          <w:rFonts w:ascii="Times New Roman" w:hAnsi="Times New Roman" w:cs="Times New Roman"/>
        </w:rPr>
      </w:pPr>
    </w:p>
    <w:p w14:paraId="36316F7C" w14:textId="77777777" w:rsidR="00BA03C0" w:rsidRPr="00B059C7" w:rsidRDefault="00BA03C0" w:rsidP="0054705A">
      <w:pPr>
        <w:jc w:val="center"/>
        <w:rPr>
          <w:rFonts w:ascii="Times New Roman" w:hAnsi="Times New Roman" w:cs="Times New Roman"/>
          <w:b/>
        </w:rPr>
      </w:pPr>
      <w:r w:rsidRPr="00B059C7">
        <w:rPr>
          <w:rFonts w:ascii="Times New Roman" w:hAnsi="Times New Roman" w:cs="Times New Roman"/>
          <w:b/>
        </w:rPr>
        <w:t>Conclusion</w:t>
      </w:r>
    </w:p>
    <w:p w14:paraId="218EAE8E" w14:textId="611FC5DC" w:rsidR="003A56BC" w:rsidRPr="00B059C7" w:rsidRDefault="00BA03C0" w:rsidP="00796EA6">
      <w:pPr>
        <w:rPr>
          <w:rFonts w:ascii="Times New Roman" w:hAnsi="Times New Roman" w:cs="Times New Roman"/>
        </w:rPr>
      </w:pPr>
      <w:r w:rsidRPr="00B059C7">
        <w:rPr>
          <w:rFonts w:ascii="Times New Roman" w:hAnsi="Times New Roman" w:cs="Times New Roman"/>
        </w:rPr>
        <w:tab/>
      </w:r>
      <w:r w:rsidR="006A1E75" w:rsidRPr="00B059C7">
        <w:rPr>
          <w:rFonts w:ascii="Times New Roman" w:hAnsi="Times New Roman" w:cs="Times New Roman"/>
        </w:rPr>
        <w:t>Using</w:t>
      </w:r>
      <w:r w:rsidR="003B34AC" w:rsidRPr="00B059C7">
        <w:rPr>
          <w:rFonts w:ascii="Times New Roman" w:hAnsi="Times New Roman" w:cs="Times New Roman"/>
        </w:rPr>
        <w:t xml:space="preserve"> standard </w:t>
      </w:r>
      <w:r w:rsidR="0073265E" w:rsidRPr="00B059C7">
        <w:rPr>
          <w:rFonts w:ascii="Times New Roman" w:hAnsi="Times New Roman" w:cs="Times New Roman"/>
        </w:rPr>
        <w:t xml:space="preserve">anthropometric </w:t>
      </w:r>
      <w:r w:rsidR="003B34AC" w:rsidRPr="00B059C7">
        <w:rPr>
          <w:rFonts w:ascii="Times New Roman" w:hAnsi="Times New Roman" w:cs="Times New Roman"/>
        </w:rPr>
        <w:t>information</w:t>
      </w:r>
      <w:r w:rsidR="00011842" w:rsidRPr="00B059C7">
        <w:rPr>
          <w:rFonts w:ascii="Times New Roman" w:hAnsi="Times New Roman" w:cs="Times New Roman"/>
        </w:rPr>
        <w:t xml:space="preserve"> (i.e., age, height, </w:t>
      </w:r>
      <w:r w:rsidR="00FB330A" w:rsidRPr="00B059C7">
        <w:rPr>
          <w:rFonts w:ascii="Times New Roman" w:hAnsi="Times New Roman" w:cs="Times New Roman"/>
        </w:rPr>
        <w:t xml:space="preserve">sex, </w:t>
      </w:r>
      <w:r w:rsidR="00011842" w:rsidRPr="00B059C7">
        <w:rPr>
          <w:rFonts w:ascii="Times New Roman" w:hAnsi="Times New Roman" w:cs="Times New Roman"/>
        </w:rPr>
        <w:t>and</w:t>
      </w:r>
      <w:r w:rsidR="0055565C" w:rsidRPr="00B059C7">
        <w:rPr>
          <w:rFonts w:ascii="Times New Roman" w:hAnsi="Times New Roman" w:cs="Times New Roman"/>
        </w:rPr>
        <w:t xml:space="preserve"> </w:t>
      </w:r>
      <w:r w:rsidR="00011842" w:rsidRPr="00B059C7">
        <w:rPr>
          <w:rFonts w:ascii="Times New Roman" w:hAnsi="Times New Roman" w:cs="Times New Roman"/>
        </w:rPr>
        <w:t>mass),</w:t>
      </w:r>
      <w:r w:rsidR="003B34AC" w:rsidRPr="00B059C7">
        <w:rPr>
          <w:rFonts w:ascii="Times New Roman" w:hAnsi="Times New Roman" w:cs="Times New Roman"/>
        </w:rPr>
        <w:t xml:space="preserve"> the </w:t>
      </w:r>
      <w:r w:rsidR="001B301A" w:rsidRPr="00B059C7">
        <w:rPr>
          <w:rFonts w:ascii="Times New Roman" w:hAnsi="Times New Roman" w:cs="Times New Roman"/>
        </w:rPr>
        <w:t xml:space="preserve">preferred </w:t>
      </w:r>
      <w:r w:rsidR="003B34AC" w:rsidRPr="00B059C7">
        <w:rPr>
          <w:rFonts w:ascii="Times New Roman" w:hAnsi="Times New Roman" w:cs="Times New Roman"/>
        </w:rPr>
        <w:t>cadence corresponding with the transition</w:t>
      </w:r>
      <w:r w:rsidR="0097210E" w:rsidRPr="00B059C7">
        <w:rPr>
          <w:rFonts w:ascii="Times New Roman" w:hAnsi="Times New Roman" w:cs="Times New Roman"/>
        </w:rPr>
        <w:t xml:space="preserve"> from walking to running</w:t>
      </w:r>
      <w:r w:rsidR="00002C40" w:rsidRPr="00B059C7">
        <w:rPr>
          <w:rFonts w:ascii="Times New Roman" w:hAnsi="Times New Roman" w:cs="Times New Roman"/>
        </w:rPr>
        <w:t xml:space="preserve"> (rang</w:t>
      </w:r>
      <w:r w:rsidR="007A4C80" w:rsidRPr="00B059C7">
        <w:rPr>
          <w:rFonts w:ascii="Times New Roman" w:hAnsi="Times New Roman" w:cs="Times New Roman"/>
        </w:rPr>
        <w:t>ing from</w:t>
      </w:r>
      <w:r w:rsidR="00002C40" w:rsidRPr="00B059C7">
        <w:rPr>
          <w:rFonts w:ascii="Times New Roman" w:hAnsi="Times New Roman" w:cs="Times New Roman"/>
        </w:rPr>
        <w:t xml:space="preserve"> 136 to 161 </w:t>
      </w:r>
      <w:r w:rsidR="00CC486F" w:rsidRPr="00B059C7">
        <w:rPr>
          <w:rFonts w:ascii="Times New Roman" w:hAnsi="Times New Roman" w:cs="Times New Roman"/>
        </w:rPr>
        <w:t xml:space="preserve">steps/min across all ages) </w:t>
      </w:r>
      <w:r w:rsidR="0097210E" w:rsidRPr="00B059C7">
        <w:rPr>
          <w:rFonts w:ascii="Times New Roman" w:hAnsi="Times New Roman" w:cs="Times New Roman"/>
        </w:rPr>
        <w:t>can be accurately predicted</w:t>
      </w:r>
      <w:r w:rsidR="00EF4C85" w:rsidRPr="00B059C7">
        <w:rPr>
          <w:rFonts w:ascii="Times New Roman" w:hAnsi="Times New Roman" w:cs="Times New Roman"/>
        </w:rPr>
        <w:t xml:space="preserve"> in children</w:t>
      </w:r>
      <w:r w:rsidR="00296EE9" w:rsidRPr="00B059C7">
        <w:rPr>
          <w:rFonts w:ascii="Times New Roman" w:hAnsi="Times New Roman" w:cs="Times New Roman"/>
        </w:rPr>
        <w:t>, adolescents</w:t>
      </w:r>
      <w:r w:rsidR="00FB330A" w:rsidRPr="00B059C7">
        <w:rPr>
          <w:rFonts w:ascii="Times New Roman" w:hAnsi="Times New Roman" w:cs="Times New Roman"/>
        </w:rPr>
        <w:t>,</w:t>
      </w:r>
      <w:r w:rsidR="00296EE9" w:rsidRPr="00B059C7">
        <w:rPr>
          <w:rFonts w:ascii="Times New Roman" w:hAnsi="Times New Roman" w:cs="Times New Roman"/>
        </w:rPr>
        <w:t xml:space="preserve"> and young adults</w:t>
      </w:r>
      <w:r w:rsidR="00143D29" w:rsidRPr="00B059C7">
        <w:rPr>
          <w:rFonts w:ascii="Times New Roman" w:hAnsi="Times New Roman" w:cs="Times New Roman"/>
        </w:rPr>
        <w:t xml:space="preserve"> in a laboratory setting on a treadmill</w:t>
      </w:r>
      <w:r w:rsidR="0097210E" w:rsidRPr="00B059C7">
        <w:rPr>
          <w:rFonts w:ascii="Times New Roman" w:hAnsi="Times New Roman" w:cs="Times New Roman"/>
        </w:rPr>
        <w:t xml:space="preserve">. </w:t>
      </w:r>
      <w:r w:rsidR="00143D29" w:rsidRPr="00B059C7">
        <w:rPr>
          <w:rFonts w:ascii="Times New Roman" w:hAnsi="Times New Roman" w:cs="Times New Roman"/>
        </w:rPr>
        <w:t xml:space="preserve">Future research should explore overground PTC under simulated or free-living conditions. </w:t>
      </w:r>
      <w:r w:rsidR="006138AD" w:rsidRPr="00B059C7">
        <w:rPr>
          <w:rFonts w:ascii="Times New Roman" w:hAnsi="Times New Roman" w:cs="Times New Roman"/>
        </w:rPr>
        <w:t>Our findings, pending c</w:t>
      </w:r>
      <w:r w:rsidR="00143D29" w:rsidRPr="00B059C7">
        <w:rPr>
          <w:rFonts w:ascii="Times New Roman" w:hAnsi="Times New Roman" w:cs="Times New Roman"/>
        </w:rPr>
        <w:t xml:space="preserve">onfirmation </w:t>
      </w:r>
      <w:r w:rsidR="006138AD" w:rsidRPr="00B059C7">
        <w:rPr>
          <w:rFonts w:ascii="Times New Roman" w:hAnsi="Times New Roman" w:cs="Times New Roman"/>
        </w:rPr>
        <w:t xml:space="preserve">in the aforementioned overground </w:t>
      </w:r>
      <w:r w:rsidR="00315B8B" w:rsidRPr="00B059C7">
        <w:rPr>
          <w:rFonts w:ascii="Times New Roman" w:hAnsi="Times New Roman" w:cs="Times New Roman"/>
        </w:rPr>
        <w:t>and free-living paradigms</w:t>
      </w:r>
      <w:r w:rsidR="006138AD" w:rsidRPr="00B059C7">
        <w:rPr>
          <w:rFonts w:ascii="Times New Roman" w:hAnsi="Times New Roman" w:cs="Times New Roman"/>
        </w:rPr>
        <w:t xml:space="preserve">, </w:t>
      </w:r>
      <w:r w:rsidR="007E0EB4" w:rsidRPr="00B059C7">
        <w:rPr>
          <w:rFonts w:ascii="Times New Roman" w:hAnsi="Times New Roman" w:cs="Times New Roman"/>
        </w:rPr>
        <w:t xml:space="preserve">may be </w:t>
      </w:r>
      <w:r w:rsidR="00011842" w:rsidRPr="00B059C7">
        <w:rPr>
          <w:rFonts w:ascii="Times New Roman" w:hAnsi="Times New Roman" w:cs="Times New Roman"/>
        </w:rPr>
        <w:t xml:space="preserve">beneficial for </w:t>
      </w:r>
      <w:r w:rsidR="007E0EB4" w:rsidRPr="00B059C7">
        <w:rPr>
          <w:rFonts w:ascii="Times New Roman" w:hAnsi="Times New Roman" w:cs="Times New Roman"/>
        </w:rPr>
        <w:t>researchers, practitioners, wearable device manufacturers</w:t>
      </w:r>
      <w:r w:rsidR="00FB330A" w:rsidRPr="00B059C7">
        <w:rPr>
          <w:rFonts w:ascii="Times New Roman" w:hAnsi="Times New Roman" w:cs="Times New Roman"/>
        </w:rPr>
        <w:t>,</w:t>
      </w:r>
      <w:r w:rsidR="007E0EB4" w:rsidRPr="00B059C7">
        <w:rPr>
          <w:rFonts w:ascii="Times New Roman" w:hAnsi="Times New Roman" w:cs="Times New Roman"/>
        </w:rPr>
        <w:t xml:space="preserve"> and the general public </w:t>
      </w:r>
      <w:r w:rsidR="000B5122" w:rsidRPr="00B059C7">
        <w:rPr>
          <w:rFonts w:ascii="Times New Roman" w:hAnsi="Times New Roman" w:cs="Times New Roman"/>
        </w:rPr>
        <w:t xml:space="preserve">that aim </w:t>
      </w:r>
      <w:r w:rsidR="00011842" w:rsidRPr="00B059C7">
        <w:rPr>
          <w:rFonts w:ascii="Times New Roman" w:hAnsi="Times New Roman" w:cs="Times New Roman"/>
        </w:rPr>
        <w:t>to characterize locomotor behavior in the free-living setting.</w:t>
      </w:r>
      <w:r w:rsidR="004109BE" w:rsidRPr="00B059C7">
        <w:rPr>
          <w:rFonts w:ascii="Times New Roman" w:hAnsi="Times New Roman" w:cs="Times New Roman"/>
        </w:rPr>
        <w:t xml:space="preserve"> </w:t>
      </w:r>
      <w:r w:rsidR="00E93412" w:rsidRPr="00B059C7">
        <w:rPr>
          <w:rFonts w:ascii="Times New Roman" w:hAnsi="Times New Roman" w:cs="Times New Roman"/>
        </w:rPr>
        <w:t xml:space="preserve">Moreover, </w:t>
      </w:r>
      <w:r w:rsidR="00011842" w:rsidRPr="00B059C7">
        <w:rPr>
          <w:rFonts w:ascii="Times New Roman" w:hAnsi="Times New Roman" w:cs="Times New Roman"/>
        </w:rPr>
        <w:t xml:space="preserve">herein </w:t>
      </w:r>
      <w:r w:rsidR="00E93412" w:rsidRPr="00B059C7">
        <w:rPr>
          <w:rFonts w:ascii="Times New Roman" w:hAnsi="Times New Roman" w:cs="Times New Roman"/>
        </w:rPr>
        <w:t xml:space="preserve">we provide a free, user-friendly app </w:t>
      </w:r>
      <w:r w:rsidR="00284BDB" w:rsidRPr="00B059C7">
        <w:rPr>
          <w:rFonts w:ascii="Times New Roman" w:hAnsi="Times New Roman" w:cs="Times New Roman"/>
        </w:rPr>
        <w:t>that can be</w:t>
      </w:r>
      <w:r w:rsidR="00011842" w:rsidRPr="00B059C7">
        <w:rPr>
          <w:rFonts w:ascii="Times New Roman" w:hAnsi="Times New Roman" w:cs="Times New Roman"/>
        </w:rPr>
        <w:t xml:space="preserve"> </w:t>
      </w:r>
      <w:r w:rsidR="00284BDB" w:rsidRPr="00B059C7">
        <w:rPr>
          <w:rFonts w:ascii="Times New Roman" w:hAnsi="Times New Roman" w:cs="Times New Roman"/>
        </w:rPr>
        <w:t xml:space="preserve">used </w:t>
      </w:r>
      <w:r w:rsidR="00E93412" w:rsidRPr="00B059C7">
        <w:rPr>
          <w:rFonts w:ascii="Times New Roman" w:hAnsi="Times New Roman" w:cs="Times New Roman"/>
        </w:rPr>
        <w:t xml:space="preserve">to determine </w:t>
      </w:r>
      <w:r w:rsidR="00284BDB" w:rsidRPr="00B059C7">
        <w:rPr>
          <w:rFonts w:ascii="Times New Roman" w:hAnsi="Times New Roman" w:cs="Times New Roman"/>
        </w:rPr>
        <w:t xml:space="preserve">an individual’s </w:t>
      </w:r>
      <w:r w:rsidR="00CC486F" w:rsidRPr="00B059C7">
        <w:rPr>
          <w:rFonts w:ascii="Times New Roman" w:hAnsi="Times New Roman" w:cs="Times New Roman"/>
        </w:rPr>
        <w:t xml:space="preserve">PTC </w:t>
      </w:r>
      <w:r w:rsidR="00360837" w:rsidRPr="00B059C7">
        <w:rPr>
          <w:rFonts w:ascii="Times New Roman" w:hAnsi="Times New Roman" w:cs="Times New Roman"/>
        </w:rPr>
        <w:t xml:space="preserve">without the need to </w:t>
      </w:r>
      <w:r w:rsidR="008B38D3" w:rsidRPr="00B059C7">
        <w:rPr>
          <w:rFonts w:ascii="Times New Roman" w:hAnsi="Times New Roman" w:cs="Times New Roman"/>
        </w:rPr>
        <w:t xml:space="preserve">program </w:t>
      </w:r>
      <w:r w:rsidR="00360837" w:rsidRPr="00B059C7">
        <w:rPr>
          <w:rFonts w:ascii="Times New Roman" w:hAnsi="Times New Roman" w:cs="Times New Roman"/>
        </w:rPr>
        <w:t>the equation</w:t>
      </w:r>
      <w:r w:rsidR="00E93412" w:rsidRPr="00B059C7">
        <w:rPr>
          <w:rFonts w:ascii="Times New Roman" w:hAnsi="Times New Roman" w:cs="Times New Roman"/>
        </w:rPr>
        <w:t>.</w:t>
      </w:r>
    </w:p>
    <w:p w14:paraId="3279188F" w14:textId="77777777" w:rsidR="00396492" w:rsidRPr="00B059C7" w:rsidRDefault="00396492" w:rsidP="00796EA6">
      <w:pPr>
        <w:pStyle w:val="Heading1"/>
        <w:rPr>
          <w:rFonts w:ascii="Times New Roman" w:hAnsi="Times New Roman" w:cs="Times New Roman"/>
          <w:sz w:val="24"/>
          <w:szCs w:val="24"/>
        </w:rPr>
      </w:pPr>
    </w:p>
    <w:p w14:paraId="79CB5480" w14:textId="5E09A12D" w:rsidR="002C0A09" w:rsidRPr="00473B69" w:rsidRDefault="002C0A09" w:rsidP="00796EA6">
      <w:pPr>
        <w:pStyle w:val="Heading1"/>
        <w:rPr>
          <w:rFonts w:ascii="Times New Roman" w:hAnsi="Times New Roman" w:cs="Times New Roman"/>
          <w:color w:val="0D0D0D" w:themeColor="text1" w:themeTint="F2"/>
          <w:sz w:val="24"/>
          <w:szCs w:val="24"/>
        </w:rPr>
      </w:pPr>
      <w:r w:rsidRPr="00473B69">
        <w:rPr>
          <w:rFonts w:ascii="Times New Roman" w:hAnsi="Times New Roman" w:cs="Times New Roman"/>
          <w:color w:val="0D0D0D" w:themeColor="text1" w:themeTint="F2"/>
          <w:sz w:val="24"/>
          <w:szCs w:val="24"/>
        </w:rPr>
        <w:t>Acknowledgements</w:t>
      </w:r>
    </w:p>
    <w:p w14:paraId="3439039F" w14:textId="07E8BE5A" w:rsidR="00396492" w:rsidRPr="00473B69" w:rsidRDefault="00BE2F66" w:rsidP="00396492">
      <w:pPr>
        <w:autoSpaceDE w:val="0"/>
        <w:autoSpaceDN w:val="0"/>
        <w:adjustRightInd w:val="0"/>
        <w:ind w:firstLine="720"/>
        <w:rPr>
          <w:rFonts w:ascii="Times New Roman" w:hAnsi="Times New Roman" w:cs="Times New Roman"/>
          <w:color w:val="0D0D0D" w:themeColor="text1" w:themeTint="F2"/>
        </w:rPr>
      </w:pPr>
      <w:r w:rsidRPr="00473B69">
        <w:rPr>
          <w:rFonts w:ascii="Times New Roman" w:hAnsi="Times New Roman" w:cs="Times New Roman"/>
          <w:color w:val="0D0D0D" w:themeColor="text1" w:themeTint="F2"/>
          <w:highlight w:val="black"/>
        </w:rPr>
        <w:t>CADENCE-Kids</w:t>
      </w:r>
      <w:r w:rsidRPr="00473B69">
        <w:rPr>
          <w:rFonts w:ascii="Times New Roman" w:hAnsi="Times New Roman" w:cs="Times New Roman"/>
          <w:color w:val="0D0D0D" w:themeColor="text1" w:themeTint="F2"/>
        </w:rPr>
        <w:t xml:space="preserve"> was prospectively registered at </w:t>
      </w:r>
      <w:r w:rsidRPr="00473B69">
        <w:rPr>
          <w:rFonts w:ascii="Times New Roman" w:hAnsi="Times New Roman" w:cs="Times New Roman"/>
          <w:color w:val="0D0D0D" w:themeColor="text1" w:themeTint="F2"/>
          <w:highlight w:val="black"/>
        </w:rPr>
        <w:t>ClinicalTrials.gov (NCT01989104)</w:t>
      </w:r>
      <w:r w:rsidRPr="00473B69">
        <w:rPr>
          <w:rFonts w:ascii="Times New Roman" w:hAnsi="Times New Roman" w:cs="Times New Roman"/>
          <w:color w:val="0D0D0D" w:themeColor="text1" w:themeTint="F2"/>
        </w:rPr>
        <w:t>.</w:t>
      </w:r>
      <w:r w:rsidR="00014516" w:rsidRPr="00473B69">
        <w:rPr>
          <w:rFonts w:ascii="Times New Roman" w:hAnsi="Times New Roman" w:cs="Times New Roman"/>
          <w:color w:val="0D0D0D" w:themeColor="text1" w:themeTint="F2"/>
        </w:rPr>
        <w:t xml:space="preserve"> </w:t>
      </w:r>
      <w:r w:rsidRPr="00473B69">
        <w:rPr>
          <w:rFonts w:ascii="Times New Roman" w:hAnsi="Times New Roman" w:cs="Times New Roman"/>
          <w:color w:val="0D0D0D" w:themeColor="text1" w:themeTint="F2"/>
        </w:rPr>
        <w:t xml:space="preserve">This work was supported by an award </w:t>
      </w:r>
      <w:r w:rsidRPr="00473B69">
        <w:rPr>
          <w:rFonts w:ascii="Times New Roman" w:hAnsi="Times New Roman" w:cs="Times New Roman"/>
          <w:color w:val="0D0D0D" w:themeColor="text1" w:themeTint="F2"/>
          <w:highlight w:val="black"/>
        </w:rPr>
        <w:t>NIH NICHD 1R21HD073807</w:t>
      </w:r>
      <w:r w:rsidRPr="00473B69">
        <w:rPr>
          <w:rFonts w:ascii="Times New Roman" w:hAnsi="Times New Roman" w:cs="Times New Roman"/>
          <w:color w:val="0D0D0D" w:themeColor="text1" w:themeTint="F2"/>
        </w:rPr>
        <w:t xml:space="preserve"> and in part by </w:t>
      </w:r>
      <w:r w:rsidRPr="00473B69">
        <w:rPr>
          <w:rFonts w:ascii="Times New Roman" w:hAnsi="Times New Roman" w:cs="Times New Roman"/>
          <w:color w:val="0D0D0D" w:themeColor="text1" w:themeTint="F2"/>
          <w:highlight w:val="black"/>
        </w:rPr>
        <w:t>1 U54 GM104940</w:t>
      </w:r>
      <w:r w:rsidRPr="00473B69">
        <w:rPr>
          <w:rFonts w:ascii="Times New Roman" w:hAnsi="Times New Roman" w:cs="Times New Roman"/>
          <w:color w:val="0D0D0D" w:themeColor="text1" w:themeTint="F2"/>
        </w:rPr>
        <w:t xml:space="preserve"> from the </w:t>
      </w:r>
      <w:r w:rsidRPr="00473B69">
        <w:rPr>
          <w:rFonts w:ascii="Times New Roman" w:hAnsi="Times New Roman" w:cs="Times New Roman"/>
          <w:color w:val="0D0D0D" w:themeColor="text1" w:themeTint="F2"/>
          <w:highlight w:val="black"/>
        </w:rPr>
        <w:t>National Institute of General Medical Sciences of the National Institutes of Health</w:t>
      </w:r>
      <w:r w:rsidRPr="00473B69">
        <w:rPr>
          <w:rFonts w:ascii="Times New Roman" w:hAnsi="Times New Roman" w:cs="Times New Roman"/>
          <w:color w:val="0D0D0D" w:themeColor="text1" w:themeTint="F2"/>
        </w:rPr>
        <w:t xml:space="preserve">, which funds the </w:t>
      </w:r>
      <w:r w:rsidRPr="00473B69">
        <w:rPr>
          <w:rFonts w:ascii="Times New Roman" w:hAnsi="Times New Roman" w:cs="Times New Roman"/>
          <w:color w:val="0D0D0D" w:themeColor="text1" w:themeTint="F2"/>
          <w:highlight w:val="black"/>
        </w:rPr>
        <w:t>Louisiana Clinical and Translational Science Center</w:t>
      </w:r>
      <w:r w:rsidRPr="00473B69">
        <w:rPr>
          <w:rFonts w:ascii="Times New Roman" w:hAnsi="Times New Roman" w:cs="Times New Roman"/>
          <w:color w:val="0D0D0D" w:themeColor="text1" w:themeTint="F2"/>
        </w:rPr>
        <w:t xml:space="preserve">.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w:t>
      </w:r>
      <w:r w:rsidRPr="00473B69">
        <w:rPr>
          <w:rFonts w:ascii="Times New Roman" w:hAnsi="Times New Roman" w:cs="Times New Roman"/>
          <w:color w:val="0D0D0D" w:themeColor="text1" w:themeTint="F2"/>
          <w:highlight w:val="black"/>
        </w:rPr>
        <w:t>National Institutes of Health</w:t>
      </w:r>
      <w:r w:rsidRPr="00473B69">
        <w:rPr>
          <w:rFonts w:ascii="Times New Roman" w:hAnsi="Times New Roman" w:cs="Times New Roman"/>
          <w:color w:val="0D0D0D" w:themeColor="text1" w:themeTint="F2"/>
        </w:rPr>
        <w:t>.</w:t>
      </w:r>
    </w:p>
    <w:p w14:paraId="7B47B2E1" w14:textId="77777777" w:rsidR="00396492" w:rsidRPr="00B059C7" w:rsidRDefault="00396492" w:rsidP="00396492">
      <w:pPr>
        <w:autoSpaceDE w:val="0"/>
        <w:autoSpaceDN w:val="0"/>
        <w:adjustRightInd w:val="0"/>
        <w:ind w:firstLine="720"/>
        <w:rPr>
          <w:rFonts w:ascii="Times New Roman" w:hAnsi="Times New Roman" w:cs="Times New Roman"/>
          <w:color w:val="131413"/>
        </w:rPr>
      </w:pPr>
    </w:p>
    <w:p w14:paraId="24A088CC" w14:textId="07E8C344" w:rsidR="002C0A09" w:rsidRPr="00B059C7" w:rsidRDefault="002C0A09" w:rsidP="00396492">
      <w:pPr>
        <w:autoSpaceDE w:val="0"/>
        <w:autoSpaceDN w:val="0"/>
        <w:adjustRightInd w:val="0"/>
        <w:rPr>
          <w:rFonts w:ascii="Times New Roman" w:hAnsi="Times New Roman" w:cs="Times New Roman"/>
          <w:b/>
          <w:bCs/>
        </w:rPr>
      </w:pPr>
      <w:r w:rsidRPr="00B059C7">
        <w:rPr>
          <w:rFonts w:ascii="Times New Roman" w:hAnsi="Times New Roman" w:cs="Times New Roman"/>
          <w:b/>
          <w:bCs/>
        </w:rPr>
        <w:t>Conflicts of Interest</w:t>
      </w:r>
    </w:p>
    <w:p w14:paraId="641BCFAB" w14:textId="7A01D380" w:rsidR="00396492" w:rsidRPr="00B059C7" w:rsidRDefault="003D37A0" w:rsidP="00396492">
      <w:pPr>
        <w:rPr>
          <w:rFonts w:ascii="Times New Roman" w:hAnsi="Times New Roman" w:cs="Times New Roman"/>
        </w:rPr>
      </w:pPr>
      <w:r w:rsidRPr="00B059C7">
        <w:rPr>
          <w:rFonts w:ascii="Times New Roman" w:hAnsi="Times New Roman" w:cs="Times New Roman"/>
        </w:rPr>
        <w:t>The authors declare no conflicts of interest</w:t>
      </w:r>
    </w:p>
    <w:p w14:paraId="23462DFA" w14:textId="77777777" w:rsidR="00396492" w:rsidRPr="00B059C7" w:rsidRDefault="00396492" w:rsidP="00396492">
      <w:pPr>
        <w:rPr>
          <w:rFonts w:ascii="Times New Roman" w:hAnsi="Times New Roman" w:cs="Times New Roman"/>
        </w:rPr>
      </w:pPr>
    </w:p>
    <w:p w14:paraId="718F96BA" w14:textId="77777777" w:rsidR="003662F0" w:rsidRDefault="003662F0">
      <w:pPr>
        <w:spacing w:line="240" w:lineRule="auto"/>
        <w:rPr>
          <w:rFonts w:ascii="Times New Roman" w:hAnsi="Times New Roman" w:cs="Times New Roman"/>
          <w:b/>
          <w:bCs/>
        </w:rPr>
      </w:pPr>
      <w:r>
        <w:rPr>
          <w:rFonts w:ascii="Times New Roman" w:hAnsi="Times New Roman" w:cs="Times New Roman"/>
          <w:b/>
          <w:bCs/>
        </w:rPr>
        <w:br w:type="page"/>
      </w:r>
    </w:p>
    <w:p w14:paraId="27692430" w14:textId="50FC13C7" w:rsidR="0091635F" w:rsidRPr="003662F0" w:rsidRDefault="00A33A68" w:rsidP="003662F0">
      <w:pPr>
        <w:jc w:val="center"/>
        <w:rPr>
          <w:rFonts w:ascii="Times New Roman" w:hAnsi="Times New Roman" w:cs="Times New Roman"/>
        </w:rPr>
      </w:pPr>
      <w:r w:rsidRPr="003662F0">
        <w:rPr>
          <w:rFonts w:ascii="Times New Roman" w:hAnsi="Times New Roman" w:cs="Times New Roman"/>
        </w:rPr>
        <w:lastRenderedPageBreak/>
        <w:t>References</w:t>
      </w:r>
    </w:p>
    <w:p w14:paraId="6C0B0A6D" w14:textId="77777777" w:rsidR="00057A15" w:rsidRPr="00057A15" w:rsidRDefault="0091635F" w:rsidP="00057A15">
      <w:pPr>
        <w:pStyle w:val="EndNoteBibliography"/>
        <w:ind w:left="720" w:hanging="720"/>
        <w:rPr>
          <w:noProof/>
        </w:rPr>
      </w:pPr>
      <w:r w:rsidRPr="00B059C7">
        <w:fldChar w:fldCharType="begin"/>
      </w:r>
      <w:r w:rsidRPr="00B059C7">
        <w:instrText xml:space="preserve"> ADDIN EN.REFLIST </w:instrText>
      </w:r>
      <w:r w:rsidRPr="00B059C7">
        <w:fldChar w:fldCharType="separate"/>
      </w:r>
      <w:r w:rsidR="00057A15" w:rsidRPr="00057A15">
        <w:rPr>
          <w:noProof/>
        </w:rPr>
        <w:t xml:space="preserve">Alexander, R. M. (1989). Optimization and gaits in the locomotion of vertebrates. </w:t>
      </w:r>
      <w:r w:rsidR="00057A15" w:rsidRPr="00057A15">
        <w:rPr>
          <w:i/>
          <w:noProof/>
        </w:rPr>
        <w:t>Physiological Reviews, 69</w:t>
      </w:r>
      <w:r w:rsidR="00057A15" w:rsidRPr="00057A15">
        <w:rPr>
          <w:noProof/>
        </w:rPr>
        <w:t>(4), 1199-1227. doi:10.1152/physrev.1989.69.4.1199</w:t>
      </w:r>
    </w:p>
    <w:p w14:paraId="67542E4B" w14:textId="77777777" w:rsidR="00057A15" w:rsidRPr="00057A15" w:rsidRDefault="00057A15" w:rsidP="00057A15">
      <w:pPr>
        <w:pStyle w:val="EndNoteBibliography"/>
        <w:ind w:left="720" w:hanging="720"/>
        <w:rPr>
          <w:noProof/>
        </w:rPr>
      </w:pPr>
      <w:r w:rsidRPr="00057A15">
        <w:rPr>
          <w:noProof/>
        </w:rPr>
        <w:t xml:space="preserve">Alexander, R. M. (2002). Energetics and optimization of human walking and running: the 2000 Raymond Pearl memorial lecture. </w:t>
      </w:r>
      <w:r w:rsidRPr="00057A15">
        <w:rPr>
          <w:i/>
          <w:noProof/>
        </w:rPr>
        <w:t>American Journal of Human Biology, 14</w:t>
      </w:r>
      <w:r w:rsidRPr="00057A15">
        <w:rPr>
          <w:noProof/>
        </w:rPr>
        <w:t>(5), 641-648. doi:10.1002/ajhb.10067</w:t>
      </w:r>
    </w:p>
    <w:p w14:paraId="2C92C69D" w14:textId="77777777" w:rsidR="00057A15" w:rsidRPr="00057A15" w:rsidRDefault="00057A15" w:rsidP="00057A15">
      <w:pPr>
        <w:pStyle w:val="EndNoteBibliography"/>
        <w:ind w:left="720" w:hanging="720"/>
        <w:rPr>
          <w:noProof/>
        </w:rPr>
      </w:pPr>
      <w:r w:rsidRPr="00057A15">
        <w:rPr>
          <w:noProof/>
        </w:rPr>
        <w:t xml:space="preserve">Diedrich, F. J., &amp; Warren, W. H. (1995). Why change gaits? Dynamics of the walk-run transition. </w:t>
      </w:r>
      <w:r w:rsidRPr="00057A15">
        <w:rPr>
          <w:i/>
          <w:noProof/>
        </w:rPr>
        <w:t>Journal of Experimental Psychology: Human Perception and Performance, 21</w:t>
      </w:r>
      <w:r w:rsidRPr="00057A15">
        <w:rPr>
          <w:noProof/>
        </w:rPr>
        <w:t xml:space="preserve">(1), 183-202. </w:t>
      </w:r>
    </w:p>
    <w:p w14:paraId="6EBB2AF7" w14:textId="77777777" w:rsidR="00057A15" w:rsidRPr="00057A15" w:rsidRDefault="00057A15" w:rsidP="00057A15">
      <w:pPr>
        <w:pStyle w:val="EndNoteBibliography"/>
        <w:ind w:left="720" w:hanging="720"/>
        <w:rPr>
          <w:noProof/>
        </w:rPr>
      </w:pPr>
      <w:r w:rsidRPr="00057A15">
        <w:rPr>
          <w:noProof/>
        </w:rPr>
        <w:t xml:space="preserve">Ganley, K. J., Stock, A., Herman, R. M., Santello, M., &amp; Willis, W. T. (2011). Fuel oxidation at the walk-to-run-transition in humans. </w:t>
      </w:r>
      <w:r w:rsidRPr="00057A15">
        <w:rPr>
          <w:i/>
          <w:noProof/>
        </w:rPr>
        <w:t>Metabolism, 60</w:t>
      </w:r>
      <w:r w:rsidRPr="00057A15">
        <w:rPr>
          <w:noProof/>
        </w:rPr>
        <w:t>(5), 609-616. doi:10.1016/j.metabol.2010.06.007</w:t>
      </w:r>
    </w:p>
    <w:p w14:paraId="1AC8F704" w14:textId="77777777" w:rsidR="00057A15" w:rsidRPr="00057A15" w:rsidRDefault="00057A15" w:rsidP="00057A15">
      <w:pPr>
        <w:pStyle w:val="EndNoteBibliography"/>
        <w:ind w:left="720" w:hanging="720"/>
        <w:rPr>
          <w:noProof/>
        </w:rPr>
      </w:pPr>
      <w:r w:rsidRPr="00057A15">
        <w:rPr>
          <w:noProof/>
        </w:rPr>
        <w:t xml:space="preserve">Hansen, E. A., Kristensen, L. A. R., Nielsen, A. M., Voigt, M., &amp; Madeleine, P. (2017). The role of stride frequency for walk-to-run transition in humans. </w:t>
      </w:r>
      <w:r w:rsidRPr="00057A15">
        <w:rPr>
          <w:i/>
          <w:noProof/>
        </w:rPr>
        <w:t>Sci Rep, 7</w:t>
      </w:r>
      <w:r w:rsidRPr="00057A15">
        <w:rPr>
          <w:noProof/>
        </w:rPr>
        <w:t>(1), 2010. doi:10.1038/s41598-017-01972-1</w:t>
      </w:r>
    </w:p>
    <w:p w14:paraId="2C2DE0D5" w14:textId="77777777" w:rsidR="00057A15" w:rsidRPr="00057A15" w:rsidRDefault="00057A15" w:rsidP="00057A15">
      <w:pPr>
        <w:pStyle w:val="EndNoteBibliography"/>
        <w:ind w:left="720" w:hanging="720"/>
        <w:rPr>
          <w:noProof/>
        </w:rPr>
      </w:pPr>
      <w:r w:rsidRPr="00057A15">
        <w:rPr>
          <w:noProof/>
        </w:rPr>
        <w:t xml:space="preserve">Hansen, E. A., Nielsen, A. M., Kristensen, L. A. R., Madeleine, P., &amp; Voigt, M. (2017). Prediction of walk-to-run transition using stride frequency: A test-retest reliability study. </w:t>
      </w:r>
      <w:r w:rsidRPr="00057A15">
        <w:rPr>
          <w:i/>
          <w:noProof/>
        </w:rPr>
        <w:t>Gait &amp; Posture, 60</w:t>
      </w:r>
      <w:r w:rsidRPr="00057A15">
        <w:rPr>
          <w:noProof/>
        </w:rPr>
        <w:t>, 71-75. doi:10.1016/j.gaitpost.2017.11.008</w:t>
      </w:r>
    </w:p>
    <w:p w14:paraId="30AFBD57" w14:textId="77777777" w:rsidR="00057A15" w:rsidRPr="00057A15" w:rsidRDefault="00057A15" w:rsidP="00057A15">
      <w:pPr>
        <w:pStyle w:val="EndNoteBibliography"/>
        <w:ind w:left="720" w:hanging="720"/>
        <w:rPr>
          <w:noProof/>
        </w:rPr>
      </w:pPr>
      <w:r w:rsidRPr="00057A15">
        <w:rPr>
          <w:noProof/>
        </w:rPr>
        <w:t xml:space="preserve">Hosmer, J., D. W., Lemeshow, S., &amp; Sturdivant, R. X. (2013). </w:t>
      </w:r>
      <w:r w:rsidRPr="00057A15">
        <w:rPr>
          <w:i/>
          <w:noProof/>
        </w:rPr>
        <w:t>Applied Logistic Regression</w:t>
      </w:r>
      <w:r w:rsidRPr="00057A15">
        <w:rPr>
          <w:noProof/>
        </w:rPr>
        <w:t xml:space="preserve"> (3rd ed.). Hoboken, NJ: John Wiley &amp; Sons, Inc.</w:t>
      </w:r>
    </w:p>
    <w:p w14:paraId="454EB383" w14:textId="77777777" w:rsidR="00057A15" w:rsidRPr="00057A15" w:rsidRDefault="00057A15" w:rsidP="00057A15">
      <w:pPr>
        <w:pStyle w:val="EndNoteBibliography"/>
        <w:ind w:left="720" w:hanging="720"/>
        <w:rPr>
          <w:noProof/>
        </w:rPr>
      </w:pPr>
      <w:r w:rsidRPr="00057A15">
        <w:rPr>
          <w:noProof/>
        </w:rPr>
        <w:t xml:space="preserve">Hreljac, A. (1993). Preferred and energetically optimal gait transition speeds in human locomotion. </w:t>
      </w:r>
      <w:r w:rsidRPr="00057A15">
        <w:rPr>
          <w:i/>
          <w:noProof/>
        </w:rPr>
        <w:t>Med Sci Sports Exerc, 25</w:t>
      </w:r>
      <w:r w:rsidRPr="00057A15">
        <w:rPr>
          <w:noProof/>
        </w:rPr>
        <w:t xml:space="preserve">(10), 1158-1162. </w:t>
      </w:r>
    </w:p>
    <w:p w14:paraId="4FECFDFB" w14:textId="77777777" w:rsidR="00057A15" w:rsidRPr="00057A15" w:rsidRDefault="00057A15" w:rsidP="00057A15">
      <w:pPr>
        <w:pStyle w:val="EndNoteBibliography"/>
        <w:ind w:left="720" w:hanging="720"/>
        <w:rPr>
          <w:noProof/>
        </w:rPr>
      </w:pPr>
      <w:r w:rsidRPr="00057A15">
        <w:rPr>
          <w:noProof/>
        </w:rPr>
        <w:lastRenderedPageBreak/>
        <w:t xml:space="preserve">Hreljac, A. (1995). Determinants of the gait transition speed during human locomotion: kinematic factors. </w:t>
      </w:r>
      <w:r w:rsidRPr="00057A15">
        <w:rPr>
          <w:i/>
          <w:noProof/>
        </w:rPr>
        <w:t>Journal of Biomechanics, 28</w:t>
      </w:r>
      <w:r w:rsidRPr="00057A15">
        <w:rPr>
          <w:noProof/>
        </w:rPr>
        <w:t xml:space="preserve">(6), 669-677. </w:t>
      </w:r>
    </w:p>
    <w:p w14:paraId="6CC367B9" w14:textId="77777777" w:rsidR="00057A15" w:rsidRPr="00057A15" w:rsidRDefault="00057A15" w:rsidP="00057A15">
      <w:pPr>
        <w:pStyle w:val="EndNoteBibliography"/>
        <w:ind w:left="720" w:hanging="720"/>
        <w:rPr>
          <w:noProof/>
        </w:rPr>
      </w:pPr>
      <w:r w:rsidRPr="00057A15">
        <w:rPr>
          <w:noProof/>
        </w:rPr>
        <w:t xml:space="preserve">Kuczmarski, R. J., Ogden, C. L., Grummer-Strawn, L. M., Flegal, K. M., Guo, S. S., Wei, R., . . . Johnson, C. L. (2000). CDC growth charts: United States. </w:t>
      </w:r>
      <w:r w:rsidRPr="00057A15">
        <w:rPr>
          <w:i/>
          <w:noProof/>
        </w:rPr>
        <w:t>Adv Data, 314</w:t>
      </w:r>
      <w:r w:rsidRPr="00057A15">
        <w:rPr>
          <w:noProof/>
        </w:rPr>
        <w:t xml:space="preserve">, 1-27. </w:t>
      </w:r>
    </w:p>
    <w:p w14:paraId="05112AB0" w14:textId="77777777" w:rsidR="00057A15" w:rsidRPr="00057A15" w:rsidRDefault="00057A15" w:rsidP="00057A15">
      <w:pPr>
        <w:pStyle w:val="EndNoteBibliography"/>
        <w:ind w:left="720" w:hanging="720"/>
        <w:rPr>
          <w:noProof/>
        </w:rPr>
      </w:pPr>
      <w:r w:rsidRPr="00057A15">
        <w:rPr>
          <w:noProof/>
        </w:rPr>
        <w:t xml:space="preserve">Li, L. (2000). Stability landscapes of walking and running near gait transition speed. </w:t>
      </w:r>
      <w:r w:rsidRPr="00057A15">
        <w:rPr>
          <w:i/>
          <w:noProof/>
        </w:rPr>
        <w:t>Journal of Applied Biomechanics, 16</w:t>
      </w:r>
      <w:r w:rsidRPr="00057A15">
        <w:rPr>
          <w:noProof/>
        </w:rPr>
        <w:t>(4), 428-435. doi:10.1123/jab.16.4.428</w:t>
      </w:r>
    </w:p>
    <w:p w14:paraId="5BEA629B" w14:textId="77777777" w:rsidR="00057A15" w:rsidRPr="00057A15" w:rsidRDefault="00057A15" w:rsidP="00057A15">
      <w:pPr>
        <w:pStyle w:val="EndNoteBibliography"/>
        <w:ind w:left="720" w:hanging="720"/>
        <w:rPr>
          <w:noProof/>
        </w:rPr>
      </w:pPr>
      <w:r w:rsidRPr="00057A15">
        <w:rPr>
          <w:noProof/>
        </w:rPr>
        <w:t xml:space="preserve">Minetti, A. E., Ardigo, L. P., &amp; Saibene, F. (1994). The transition between walking and running in humans: metabolic and mechanical aspects at different gradients. </w:t>
      </w:r>
      <w:r w:rsidRPr="00057A15">
        <w:rPr>
          <w:i/>
          <w:noProof/>
        </w:rPr>
        <w:t>Acta Physiologica Scandinavica, 150</w:t>
      </w:r>
      <w:r w:rsidRPr="00057A15">
        <w:rPr>
          <w:noProof/>
        </w:rPr>
        <w:t xml:space="preserve">, 315-323. </w:t>
      </w:r>
    </w:p>
    <w:p w14:paraId="4E01B29B" w14:textId="77777777" w:rsidR="00057A15" w:rsidRPr="00057A15" w:rsidRDefault="00057A15" w:rsidP="00057A15">
      <w:pPr>
        <w:pStyle w:val="EndNoteBibliography"/>
        <w:ind w:left="720" w:hanging="720"/>
        <w:rPr>
          <w:noProof/>
        </w:rPr>
      </w:pPr>
      <w:r w:rsidRPr="00057A15">
        <w:rPr>
          <w:noProof/>
        </w:rPr>
        <w:t xml:space="preserve">Noble, B. J., Metz, K. F., Pandolf, K. B., Bell, C. W., Cafarelli, E., &amp; Sime, W. E. (1973). Perceived exertion during walking and running. II. </w:t>
      </w:r>
      <w:r w:rsidRPr="00057A15">
        <w:rPr>
          <w:i/>
          <w:noProof/>
        </w:rPr>
        <w:t>Med Sci Sports, 5</w:t>
      </w:r>
      <w:r w:rsidRPr="00057A15">
        <w:rPr>
          <w:noProof/>
        </w:rPr>
        <w:t xml:space="preserve">(2), 116-120. </w:t>
      </w:r>
    </w:p>
    <w:p w14:paraId="1FA54C53" w14:textId="77777777" w:rsidR="00057A15" w:rsidRPr="00057A15" w:rsidRDefault="00057A15" w:rsidP="00057A15">
      <w:pPr>
        <w:pStyle w:val="EndNoteBibliography"/>
        <w:ind w:left="720" w:hanging="720"/>
        <w:rPr>
          <w:noProof/>
        </w:rPr>
      </w:pPr>
      <w:r w:rsidRPr="00057A15">
        <w:rPr>
          <w:noProof/>
        </w:rPr>
        <w:t xml:space="preserve">Prilutsky, B. I., &amp; Gregor, R. J. (2001). Swing- and support-related muscle actions differentially trigger human walk-run and run-walk transitions. </w:t>
      </w:r>
      <w:r w:rsidRPr="00057A15">
        <w:rPr>
          <w:i/>
          <w:noProof/>
        </w:rPr>
        <w:t>Journal of Experimental Biology, 204</w:t>
      </w:r>
      <w:r w:rsidRPr="00057A15">
        <w:rPr>
          <w:noProof/>
        </w:rPr>
        <w:t xml:space="preserve">(Pt 13), 2277-2287. </w:t>
      </w:r>
    </w:p>
    <w:p w14:paraId="551B539A" w14:textId="1467F199" w:rsidR="00057A15" w:rsidRPr="00057A15" w:rsidRDefault="00057A15" w:rsidP="00057A15">
      <w:pPr>
        <w:pStyle w:val="EndNoteBibliography"/>
        <w:ind w:left="720" w:hanging="720"/>
        <w:rPr>
          <w:noProof/>
        </w:rPr>
      </w:pPr>
      <w:r w:rsidRPr="00057A15">
        <w:rPr>
          <w:noProof/>
        </w:rPr>
        <w:t xml:space="preserve">R Core Team. (2018). R: A language and environment for statistical computing. Vienna, Austria: R Foundation for Statistical Computing. Retrieved from </w:t>
      </w:r>
      <w:hyperlink r:id="rId11" w:history="1">
        <w:r w:rsidRPr="00057A15">
          <w:rPr>
            <w:rStyle w:val="Hyperlink"/>
            <w:noProof/>
          </w:rPr>
          <w:t>https://www.R-project.org/</w:t>
        </w:r>
      </w:hyperlink>
      <w:r w:rsidRPr="00057A15">
        <w:rPr>
          <w:noProof/>
        </w:rPr>
        <w:t>.</w:t>
      </w:r>
    </w:p>
    <w:p w14:paraId="4B05A437" w14:textId="77777777" w:rsidR="00057A15" w:rsidRPr="00057A15" w:rsidRDefault="00057A15" w:rsidP="00057A15">
      <w:pPr>
        <w:pStyle w:val="EndNoteBibliography"/>
        <w:ind w:left="720" w:hanging="720"/>
        <w:rPr>
          <w:noProof/>
        </w:rPr>
      </w:pPr>
      <w:r w:rsidRPr="00057A15">
        <w:rPr>
          <w:noProof/>
        </w:rPr>
        <w:t xml:space="preserve">Ranisavljev, I., Ilic, V., Soldatovic, I., &amp; Stefanovic, D. (2014). The relationship between allometry and preferred transition speed in human locomotion. </w:t>
      </w:r>
      <w:r w:rsidRPr="00057A15">
        <w:rPr>
          <w:i/>
          <w:noProof/>
        </w:rPr>
        <w:t>Human Movement Science, 34</w:t>
      </w:r>
      <w:r w:rsidRPr="00057A15">
        <w:rPr>
          <w:noProof/>
        </w:rPr>
        <w:t>, 196-204. doi:10.1016/j.humov.2014.03.002</w:t>
      </w:r>
    </w:p>
    <w:p w14:paraId="0F0AB44A" w14:textId="77777777" w:rsidR="00057A15" w:rsidRPr="00057A15" w:rsidRDefault="00057A15" w:rsidP="00057A15">
      <w:pPr>
        <w:pStyle w:val="EndNoteBibliography"/>
        <w:ind w:left="720" w:hanging="720"/>
        <w:rPr>
          <w:noProof/>
        </w:rPr>
      </w:pPr>
      <w:r w:rsidRPr="00057A15">
        <w:rPr>
          <w:noProof/>
        </w:rPr>
        <w:t xml:space="preserve">Schuna Jr, J. M., Barreria, T. V., Hsia, D. S., Johnson, W. D., &amp; Tudor-Locke, C. (2016). Youth energy expenditure during common free-living activities and treadmill walking. </w:t>
      </w:r>
      <w:r w:rsidRPr="00057A15">
        <w:rPr>
          <w:i/>
          <w:noProof/>
        </w:rPr>
        <w:t>Journal of Physical Activity and Health, 6</w:t>
      </w:r>
      <w:r w:rsidRPr="00057A15">
        <w:rPr>
          <w:noProof/>
        </w:rPr>
        <w:t>(Suppl 1), S29-34. doi:doi: 10.1123/jpah.2015-0728.</w:t>
      </w:r>
    </w:p>
    <w:p w14:paraId="190BD1E1" w14:textId="77777777" w:rsidR="00057A15" w:rsidRPr="00057A15" w:rsidRDefault="00057A15" w:rsidP="00057A15">
      <w:pPr>
        <w:pStyle w:val="EndNoteBibliography"/>
        <w:ind w:left="720" w:hanging="720"/>
        <w:rPr>
          <w:noProof/>
        </w:rPr>
      </w:pPr>
      <w:r w:rsidRPr="00057A15">
        <w:rPr>
          <w:noProof/>
        </w:rPr>
        <w:lastRenderedPageBreak/>
        <w:t xml:space="preserve">Shih, Y., Chen, Y. C., Lee, Y. S., Chan, M. S., &amp; Shiang, T. Y. (2016). Walking beyond preferred transition speed increases muscle activations with a shift from inverted pendulum to spring mass model in lower extremity. </w:t>
      </w:r>
      <w:r w:rsidRPr="00057A15">
        <w:rPr>
          <w:i/>
          <w:noProof/>
        </w:rPr>
        <w:t>Gait &amp; Posture, 46</w:t>
      </w:r>
      <w:r w:rsidRPr="00057A15">
        <w:rPr>
          <w:noProof/>
        </w:rPr>
        <w:t>, 5-10. doi:10.1016/j.gaitpost.2016.01.003</w:t>
      </w:r>
    </w:p>
    <w:p w14:paraId="260EC4CD" w14:textId="77777777" w:rsidR="00057A15" w:rsidRPr="00057A15" w:rsidRDefault="00057A15" w:rsidP="00057A15">
      <w:pPr>
        <w:pStyle w:val="EndNoteBibliography"/>
        <w:ind w:left="720" w:hanging="720"/>
        <w:rPr>
          <w:noProof/>
        </w:rPr>
      </w:pPr>
      <w:r w:rsidRPr="00057A15">
        <w:rPr>
          <w:noProof/>
        </w:rPr>
        <w:t xml:space="preserve">Tseh, W., Bennett, J., Caputo, J. L., &amp; Morgan, D. W. (2002). Comparison between preferred and energetically optimal transition speeds in adolescents. </w:t>
      </w:r>
      <w:r w:rsidRPr="00057A15">
        <w:rPr>
          <w:i/>
          <w:noProof/>
        </w:rPr>
        <w:t>European Journal of Applied Physiology, 88</w:t>
      </w:r>
      <w:r w:rsidRPr="00057A15">
        <w:rPr>
          <w:noProof/>
        </w:rPr>
        <w:t>(1-2), 117-121. doi:10.1007/s00421-002-0698-x</w:t>
      </w:r>
    </w:p>
    <w:p w14:paraId="269F3952" w14:textId="77777777" w:rsidR="00057A15" w:rsidRPr="00057A15" w:rsidRDefault="00057A15" w:rsidP="00057A15">
      <w:pPr>
        <w:pStyle w:val="EndNoteBibliography"/>
        <w:ind w:left="720" w:hanging="720"/>
        <w:rPr>
          <w:noProof/>
        </w:rPr>
      </w:pPr>
      <w:r w:rsidRPr="00057A15">
        <w:rPr>
          <w:noProof/>
        </w:rPr>
        <w:t xml:space="preserve">Tudor-Locke, C., Schuna, J. M., Jr., Han, H., Aguiar, E. J., Larrivee, S., Hsia, D. S., . . . Johnson, W. D. (2018). Cadence (steps/min) and intensity during ambulation in 6-20 year olds: The CADENCE-Kids study. </w:t>
      </w:r>
      <w:r w:rsidRPr="00057A15">
        <w:rPr>
          <w:i/>
          <w:noProof/>
        </w:rPr>
        <w:t>International Journal of Behavioural Nutrition and Physical Activity, 15</w:t>
      </w:r>
      <w:r w:rsidRPr="00057A15">
        <w:rPr>
          <w:noProof/>
        </w:rPr>
        <w:t xml:space="preserve">(20). </w:t>
      </w:r>
    </w:p>
    <w:p w14:paraId="09824D35" w14:textId="77777777" w:rsidR="00057A15" w:rsidRPr="00057A15" w:rsidRDefault="00057A15" w:rsidP="00057A15">
      <w:pPr>
        <w:pStyle w:val="EndNoteBibliography"/>
        <w:ind w:left="720" w:hanging="720"/>
        <w:rPr>
          <w:noProof/>
        </w:rPr>
      </w:pPr>
      <w:r w:rsidRPr="00057A15">
        <w:rPr>
          <w:noProof/>
        </w:rPr>
        <w:t xml:space="preserve">Usherwood, J. R. (2005). Why not walk faster? </w:t>
      </w:r>
      <w:r w:rsidRPr="00057A15">
        <w:rPr>
          <w:i/>
          <w:noProof/>
        </w:rPr>
        <w:t>Biology Letters, 1</w:t>
      </w:r>
      <w:r w:rsidRPr="00057A15">
        <w:rPr>
          <w:noProof/>
        </w:rPr>
        <w:t>(3), 338-341. doi:10.1098/rsbl.2005.0312</w:t>
      </w:r>
    </w:p>
    <w:p w14:paraId="50F24514" w14:textId="102228C2" w:rsidR="007C470E" w:rsidRPr="00B059C7" w:rsidRDefault="0091635F" w:rsidP="00796EA6">
      <w:pPr>
        <w:pStyle w:val="Heading1"/>
        <w:rPr>
          <w:rFonts w:ascii="Times New Roman" w:hAnsi="Times New Roman" w:cs="Times New Roman"/>
          <w:sz w:val="24"/>
          <w:szCs w:val="24"/>
        </w:rPr>
        <w:sectPr w:rsidR="007C470E" w:rsidRPr="00B059C7" w:rsidSect="003B4616">
          <w:headerReference w:type="default" r:id="rId12"/>
          <w:footerReference w:type="even" r:id="rId13"/>
          <w:footerReference w:type="default" r:id="rId14"/>
          <w:headerReference w:type="first" r:id="rId15"/>
          <w:type w:val="nextColumn"/>
          <w:pgSz w:w="12240" w:h="15840"/>
          <w:pgMar w:top="1440" w:right="1440" w:bottom="1440" w:left="1440" w:header="720" w:footer="720" w:gutter="0"/>
          <w:lnNumType w:countBy="1" w:restart="continuous"/>
          <w:cols w:space="720"/>
          <w:titlePg/>
          <w:docGrid w:linePitch="360"/>
        </w:sectPr>
      </w:pPr>
      <w:r w:rsidRPr="00B059C7">
        <w:rPr>
          <w:rFonts w:ascii="Times New Roman" w:hAnsi="Times New Roman" w:cs="Times New Roman"/>
          <w:sz w:val="24"/>
          <w:szCs w:val="24"/>
        </w:rPr>
        <w:fldChar w:fldCharType="end"/>
      </w:r>
    </w:p>
    <w:p w14:paraId="2259D4DD" w14:textId="77777777" w:rsidR="00594E12" w:rsidRDefault="007C470E" w:rsidP="00594E12">
      <w:pPr>
        <w:pStyle w:val="Caption"/>
        <w:keepNext/>
        <w:contextualSpacing/>
        <w:rPr>
          <w:rFonts w:ascii="Times New Roman" w:hAnsi="Times New Roman" w:cs="Times New Roman"/>
          <w:b/>
          <w:i w:val="0"/>
          <w:iCs w:val="0"/>
          <w:color w:val="auto"/>
          <w:sz w:val="24"/>
          <w:szCs w:val="24"/>
        </w:rPr>
      </w:pPr>
      <w:r w:rsidRPr="00594E12">
        <w:rPr>
          <w:rFonts w:ascii="Times New Roman" w:hAnsi="Times New Roman" w:cs="Times New Roman"/>
          <w:bCs/>
          <w:i w:val="0"/>
          <w:iCs w:val="0"/>
          <w:color w:val="auto"/>
          <w:sz w:val="24"/>
          <w:szCs w:val="24"/>
        </w:rPr>
        <w:lastRenderedPageBreak/>
        <w:t>Table 1</w:t>
      </w:r>
      <w:r w:rsidR="00E35346">
        <w:rPr>
          <w:rFonts w:ascii="Times New Roman" w:hAnsi="Times New Roman" w:cs="Times New Roman"/>
          <w:b/>
          <w:i w:val="0"/>
          <w:iCs w:val="0"/>
          <w:color w:val="auto"/>
          <w:sz w:val="24"/>
          <w:szCs w:val="24"/>
        </w:rPr>
        <w:t xml:space="preserve"> </w:t>
      </w:r>
    </w:p>
    <w:p w14:paraId="06C32092" w14:textId="0A9C1EE4" w:rsidR="007C470E" w:rsidRPr="00B059C7" w:rsidRDefault="007C470E" w:rsidP="00594E12">
      <w:pPr>
        <w:pStyle w:val="Caption"/>
        <w:keepNext/>
        <w:contextualSpacing/>
        <w:rPr>
          <w:rFonts w:ascii="Times New Roman" w:hAnsi="Times New Roman" w:cs="Times New Roman"/>
          <w:i w:val="0"/>
          <w:iCs w:val="0"/>
          <w:color w:val="auto"/>
          <w:sz w:val="24"/>
          <w:szCs w:val="24"/>
        </w:rPr>
      </w:pPr>
      <w:r w:rsidRPr="00B059C7">
        <w:rPr>
          <w:rFonts w:ascii="Times New Roman" w:hAnsi="Times New Roman" w:cs="Times New Roman"/>
          <w:i w:val="0"/>
          <w:iCs w:val="0"/>
          <w:color w:val="auto"/>
          <w:sz w:val="24"/>
          <w:szCs w:val="24"/>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0170"/>
      </w:tblGrid>
      <w:tr w:rsidR="007C470E" w:rsidRPr="00B059C7" w14:paraId="012A76BB" w14:textId="77777777" w:rsidTr="00BF2985">
        <w:trPr>
          <w:trHeight w:val="432"/>
        </w:trPr>
        <w:tc>
          <w:tcPr>
            <w:tcW w:w="2610" w:type="dxa"/>
            <w:tcBorders>
              <w:top w:val="single" w:sz="8" w:space="0" w:color="auto"/>
            </w:tcBorders>
          </w:tcPr>
          <w:p w14:paraId="06C52AC7"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10170" w:type="dxa"/>
            <w:tcBorders>
              <w:top w:val="single" w:sz="8" w:space="0" w:color="auto"/>
            </w:tcBorders>
          </w:tcPr>
          <w:p w14:paraId="5506CE70"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7C470E" w:rsidRPr="00B059C7" w14:paraId="664894D5" w14:textId="77777777" w:rsidTr="00BF2985">
        <w:trPr>
          <w:trHeight w:val="432"/>
        </w:trPr>
        <w:tc>
          <w:tcPr>
            <w:tcW w:w="2610" w:type="dxa"/>
          </w:tcPr>
          <w:p w14:paraId="5519A7D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10170" w:type="dxa"/>
          </w:tcPr>
          <w:p w14:paraId="5447EC7F"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Male or Female biological sex at birth</w:t>
            </w:r>
          </w:p>
        </w:tc>
      </w:tr>
      <w:tr w:rsidR="007C470E" w:rsidRPr="00B059C7" w14:paraId="6BB368BE" w14:textId="77777777" w:rsidTr="00BF2985">
        <w:trPr>
          <w:trHeight w:val="432"/>
        </w:trPr>
        <w:tc>
          <w:tcPr>
            <w:tcW w:w="2610" w:type="dxa"/>
          </w:tcPr>
          <w:p w14:paraId="0982A146"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10170" w:type="dxa"/>
          </w:tcPr>
          <w:p w14:paraId="7371B18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7C470E" w:rsidRPr="00B059C7" w14:paraId="28D3B678" w14:textId="77777777" w:rsidTr="00BF2985">
        <w:trPr>
          <w:trHeight w:val="432"/>
        </w:trPr>
        <w:tc>
          <w:tcPr>
            <w:tcW w:w="2610" w:type="dxa"/>
          </w:tcPr>
          <w:p w14:paraId="5CC63AEE"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10170" w:type="dxa"/>
          </w:tcPr>
          <w:p w14:paraId="3BCFAAAE"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7C470E" w:rsidRPr="00B059C7" w14:paraId="2D4BD2EE" w14:textId="77777777" w:rsidTr="00BF2985">
        <w:trPr>
          <w:trHeight w:val="432"/>
        </w:trPr>
        <w:tc>
          <w:tcPr>
            <w:tcW w:w="2610" w:type="dxa"/>
          </w:tcPr>
          <w:p w14:paraId="5D0BEA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10170" w:type="dxa"/>
          </w:tcPr>
          <w:p w14:paraId="2D338A42"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7C470E" w:rsidRPr="00B059C7" w14:paraId="0D80FFCF" w14:textId="77777777" w:rsidTr="00BF2985">
        <w:trPr>
          <w:trHeight w:val="432"/>
        </w:trPr>
        <w:tc>
          <w:tcPr>
            <w:tcW w:w="2610" w:type="dxa"/>
          </w:tcPr>
          <w:p w14:paraId="50E7BCD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10170" w:type="dxa"/>
          </w:tcPr>
          <w:p w14:paraId="65446FC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7C470E" w:rsidRPr="00B059C7" w14:paraId="5FB99916" w14:textId="77777777" w:rsidTr="00BF2985">
        <w:trPr>
          <w:trHeight w:val="432"/>
        </w:trPr>
        <w:tc>
          <w:tcPr>
            <w:tcW w:w="2610" w:type="dxa"/>
          </w:tcPr>
          <w:p w14:paraId="28E26BDC"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10170" w:type="dxa"/>
          </w:tcPr>
          <w:p w14:paraId="1150B1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Index </w:t>
            </w:r>
          </w:p>
        </w:tc>
      </w:tr>
      <w:tr w:rsidR="007C470E" w:rsidRPr="00B059C7" w14:paraId="059398D6" w14:textId="77777777" w:rsidTr="00BF2985">
        <w:trPr>
          <w:trHeight w:val="432"/>
        </w:trPr>
        <w:tc>
          <w:tcPr>
            <w:tcW w:w="2610" w:type="dxa"/>
          </w:tcPr>
          <w:p w14:paraId="6AD08D5F"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10170" w:type="dxa"/>
          </w:tcPr>
          <w:p w14:paraId="5DCC66E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7C470E" w:rsidRPr="00B059C7" w14:paraId="14E2C73F" w14:textId="77777777" w:rsidTr="00BF2985">
        <w:trPr>
          <w:trHeight w:val="432"/>
        </w:trPr>
        <w:tc>
          <w:tcPr>
            <w:tcW w:w="2610" w:type="dxa"/>
          </w:tcPr>
          <w:p w14:paraId="0A5B0E15" w14:textId="5A3B4C5C" w:rsidR="007C470E" w:rsidRPr="00B059C7" w:rsidRDefault="00111337"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10170" w:type="dxa"/>
          </w:tcPr>
          <w:p w14:paraId="6237E1EA" w14:textId="567EE0A5" w:rsidR="007C470E" w:rsidRPr="00B059C7" w:rsidRDefault="00F609FD"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m</w:t>
            </w:r>
            <w:r w:rsidR="007C470E" w:rsidRPr="00B059C7">
              <w:rPr>
                <w:rFonts w:ascii="Times New Roman" w:hAnsi="Times New Roman" w:cs="Times New Roman"/>
                <w:sz w:val="24"/>
                <w:szCs w:val="24"/>
              </w:rPr>
              <w:t>easured using bioelectrical impedance</w:t>
            </w:r>
          </w:p>
        </w:tc>
      </w:tr>
      <w:tr w:rsidR="007C470E" w:rsidRPr="00B059C7" w14:paraId="3B7E4FCC" w14:textId="77777777" w:rsidTr="00BF2985">
        <w:trPr>
          <w:trHeight w:val="432"/>
        </w:trPr>
        <w:tc>
          <w:tcPr>
            <w:tcW w:w="2610" w:type="dxa"/>
            <w:tcBorders>
              <w:bottom w:val="single" w:sz="8" w:space="0" w:color="auto"/>
            </w:tcBorders>
          </w:tcPr>
          <w:p w14:paraId="5B026B5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10170" w:type="dxa"/>
            <w:tcBorders>
              <w:bottom w:val="single" w:sz="8" w:space="0" w:color="auto"/>
            </w:tcBorders>
          </w:tcPr>
          <w:p w14:paraId="06DBDB72" w14:textId="5F546343"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7CDF2E90" w14:textId="026300BA" w:rsidR="007C470E" w:rsidRPr="00B059C7" w:rsidRDefault="00796EA6" w:rsidP="00796EA6">
      <w:pPr>
        <w:spacing w:line="240" w:lineRule="auto"/>
        <w:rPr>
          <w:rFonts w:ascii="Times New Roman" w:eastAsiaTheme="majorEastAsia" w:hAnsi="Times New Roman" w:cs="Times New Roman"/>
          <w:b/>
          <w:color w:val="000000" w:themeColor="text1"/>
        </w:rPr>
      </w:pPr>
      <w:r w:rsidRPr="00B059C7">
        <w:rPr>
          <w:rFonts w:ascii="Times New Roman" w:eastAsiaTheme="majorEastAsia" w:hAnsi="Times New Roman" w:cs="Times New Roman"/>
          <w:b/>
          <w:color w:val="000000" w:themeColor="text1"/>
        </w:rPr>
        <w:br w:type="page"/>
      </w:r>
    </w:p>
    <w:p w14:paraId="4B0B2371" w14:textId="77777777" w:rsidR="00594E12" w:rsidRDefault="007C470E" w:rsidP="00594E12">
      <w:pPr>
        <w:pStyle w:val="Caption"/>
        <w:keepNext/>
        <w:contextualSpacing/>
        <w:rPr>
          <w:rFonts w:ascii="Times New Roman" w:hAnsi="Times New Roman" w:cs="Times New Roman"/>
          <w:bCs/>
          <w:i w:val="0"/>
          <w:color w:val="auto"/>
          <w:sz w:val="24"/>
          <w:szCs w:val="24"/>
        </w:rPr>
      </w:pPr>
      <w:r w:rsidRPr="00594E12">
        <w:rPr>
          <w:rFonts w:ascii="Times New Roman" w:hAnsi="Times New Roman" w:cs="Times New Roman"/>
          <w:bCs/>
          <w:i w:val="0"/>
          <w:color w:val="auto"/>
          <w:sz w:val="24"/>
          <w:szCs w:val="24"/>
        </w:rPr>
        <w:lastRenderedPageBreak/>
        <w:t>Table 2</w:t>
      </w:r>
      <w:r w:rsidR="00E35346">
        <w:rPr>
          <w:rFonts w:ascii="Times New Roman" w:hAnsi="Times New Roman" w:cs="Times New Roman"/>
          <w:bCs/>
          <w:i w:val="0"/>
          <w:color w:val="auto"/>
          <w:sz w:val="24"/>
          <w:szCs w:val="24"/>
        </w:rPr>
        <w:t xml:space="preserve"> </w:t>
      </w:r>
    </w:p>
    <w:p w14:paraId="1FFF4DC4" w14:textId="62B6BF56" w:rsidR="007C470E" w:rsidRPr="00B059C7" w:rsidRDefault="007C470E" w:rsidP="00594E12">
      <w:pPr>
        <w:pStyle w:val="Caption"/>
        <w:keepNext/>
        <w:contextualSpacing/>
        <w:rPr>
          <w:rFonts w:ascii="Times New Roman" w:hAnsi="Times New Roman" w:cs="Times New Roman"/>
          <w:i w:val="0"/>
          <w:color w:val="auto"/>
          <w:sz w:val="24"/>
          <w:szCs w:val="24"/>
        </w:rPr>
      </w:pPr>
      <w:r w:rsidRPr="00B059C7">
        <w:rPr>
          <w:rFonts w:ascii="Times New Roman" w:hAnsi="Times New Roman" w:cs="Times New Roman"/>
          <w:i w:val="0"/>
          <w:color w:val="auto"/>
          <w:sz w:val="24"/>
          <w:szCs w:val="24"/>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2" w:author="Pleuss, James D MAJ  MIL USA USMA" w:date="2019-08-07T08:24:00Z">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068"/>
        <w:gridCol w:w="1805"/>
        <w:gridCol w:w="1167"/>
        <w:gridCol w:w="1802"/>
        <w:gridCol w:w="1170"/>
        <w:gridCol w:w="2249"/>
        <w:tblGridChange w:id="23">
          <w:tblGrid>
            <w:gridCol w:w="2068"/>
            <w:gridCol w:w="1805"/>
            <w:gridCol w:w="1080"/>
            <w:gridCol w:w="1889"/>
            <w:gridCol w:w="1170"/>
            <w:gridCol w:w="2249"/>
          </w:tblGrid>
        </w:tblGridChange>
      </w:tblGrid>
      <w:tr w:rsidR="006D07BD" w:rsidRPr="000F19C5" w14:paraId="34BB18E7" w14:textId="77777777" w:rsidTr="001B6309">
        <w:trPr>
          <w:trHeight w:val="432"/>
          <w:trPrChange w:id="24" w:author="Pleuss, James D MAJ  MIL USA USMA" w:date="2019-08-07T08:24:00Z">
            <w:trPr>
              <w:trHeight w:val="432"/>
            </w:trPr>
          </w:trPrChange>
        </w:trPr>
        <w:tc>
          <w:tcPr>
            <w:tcW w:w="2068" w:type="dxa"/>
            <w:tcPrChange w:id="25" w:author="Pleuss, James D MAJ  MIL USA USMA" w:date="2019-08-07T08:24:00Z">
              <w:tcPr>
                <w:tcW w:w="2068" w:type="dxa"/>
              </w:tcPr>
            </w:tcPrChange>
          </w:tcPr>
          <w:p w14:paraId="20572169" w14:textId="77777777" w:rsidR="006D07BD" w:rsidRPr="000F19C5" w:rsidRDefault="006D07BD" w:rsidP="00796EA6">
            <w:pPr>
              <w:pStyle w:val="PlainText"/>
              <w:contextualSpacing/>
              <w:rPr>
                <w:rFonts w:ascii="Times New Roman" w:hAnsi="Times New Roman" w:cs="Times New Roman"/>
                <w:bCs/>
                <w:sz w:val="20"/>
                <w:szCs w:val="20"/>
                <w:u w:val="single"/>
              </w:rPr>
            </w:pPr>
            <w:commentRangeStart w:id="26"/>
            <w:r w:rsidRPr="000F19C5">
              <w:rPr>
                <w:rFonts w:ascii="Times New Roman" w:hAnsi="Times New Roman" w:cs="Times New Roman"/>
                <w:bCs/>
                <w:sz w:val="20"/>
                <w:szCs w:val="20"/>
                <w:u w:val="single"/>
              </w:rPr>
              <w:t>Age (years)</w:t>
            </w:r>
          </w:p>
        </w:tc>
        <w:tc>
          <w:tcPr>
            <w:tcW w:w="1805" w:type="dxa"/>
            <w:tcPrChange w:id="27" w:author="Pleuss, James D MAJ  MIL USA USMA" w:date="2019-08-07T08:24:00Z">
              <w:tcPr>
                <w:tcW w:w="1805" w:type="dxa"/>
              </w:tcPr>
            </w:tcPrChange>
          </w:tcPr>
          <w:p w14:paraId="49A97E61"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Change w:id="28" w:author="Pleuss, James D MAJ  MIL USA USMA" w:date="2019-08-07T08:24:00Z">
              <w:tcPr>
                <w:tcW w:w="1080" w:type="dxa"/>
              </w:tcPr>
            </w:tcPrChange>
          </w:tcPr>
          <w:p w14:paraId="066222CA"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Change w:id="29" w:author="Pleuss, James D MAJ  MIL USA USMA" w:date="2019-08-07T08:24:00Z">
              <w:tcPr>
                <w:tcW w:w="1889" w:type="dxa"/>
              </w:tcPr>
            </w:tcPrChange>
          </w:tcPr>
          <w:p w14:paraId="7DDD40CC"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Change w:id="30" w:author="Pleuss, James D MAJ  MIL USA USMA" w:date="2019-08-07T08:24:00Z">
              <w:tcPr>
                <w:tcW w:w="1170" w:type="dxa"/>
              </w:tcPr>
            </w:tcPrChange>
          </w:tcPr>
          <w:p w14:paraId="2C0BD2C3"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Change w:id="31" w:author="Pleuss, James D MAJ  MIL USA USMA" w:date="2019-08-07T08:24:00Z">
              <w:tcPr>
                <w:tcW w:w="2249" w:type="dxa"/>
              </w:tcPr>
            </w:tcPrChange>
          </w:tcPr>
          <w:p w14:paraId="5CA15808"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6D07BD" w:rsidRPr="000F19C5" w14:paraId="79C9C286" w14:textId="77777777" w:rsidTr="001B6309">
        <w:trPr>
          <w:trHeight w:val="432"/>
          <w:trPrChange w:id="32" w:author="Pleuss, James D MAJ  MIL USA USMA" w:date="2019-08-07T08:24:00Z">
            <w:trPr>
              <w:trHeight w:val="432"/>
            </w:trPr>
          </w:trPrChange>
        </w:trPr>
        <w:tc>
          <w:tcPr>
            <w:tcW w:w="2068" w:type="dxa"/>
            <w:tcPrChange w:id="33" w:author="Pleuss, James D MAJ  MIL USA USMA" w:date="2019-08-07T08:24:00Z">
              <w:tcPr>
                <w:tcW w:w="2068" w:type="dxa"/>
              </w:tcPr>
            </w:tcPrChange>
          </w:tcPr>
          <w:p w14:paraId="119B1946"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Change w:id="34" w:author="Pleuss, James D MAJ  MIL USA USMA" w:date="2019-08-07T08:24:00Z">
              <w:tcPr>
                <w:tcW w:w="1805" w:type="dxa"/>
                <w:vAlign w:val="center"/>
              </w:tcPr>
            </w:tcPrChange>
          </w:tcPr>
          <w:p w14:paraId="5E1D30C8" w14:textId="5C044FC2" w:rsidR="006D07BD" w:rsidRPr="000F19C5" w:rsidRDefault="006D07BD" w:rsidP="00700F9D">
            <w:pPr>
              <w:pStyle w:val="PlainText"/>
              <w:contextualSpacing/>
              <w:jc w:val="center"/>
              <w:rPr>
                <w:rFonts w:ascii="Times New Roman" w:hAnsi="Times New Roman" w:cs="Times New Roman"/>
                <w:sz w:val="20"/>
                <w:szCs w:val="20"/>
              </w:rPr>
            </w:pPr>
            <w:del w:id="35" w:author="Pleuss, James D MAJ  MIL USA USMA" w:date="2019-08-07T08:12:00Z">
              <w:r w:rsidDel="00741011">
                <w:rPr>
                  <w:rFonts w:ascii="Times New Roman" w:hAnsi="Times New Roman" w:cs="Times New Roman"/>
                  <w:sz w:val="20"/>
                  <w:szCs w:val="20"/>
                </w:rPr>
                <w:delText>6</w:delText>
              </w:r>
            </w:del>
            <w:ins w:id="36" w:author="Pleuss, James D MAJ  MIL USA USMA" w:date="2019-08-07T08:12:00Z">
              <w:r w:rsidR="00741011">
                <w:rPr>
                  <w:rFonts w:ascii="Times New Roman" w:hAnsi="Times New Roman" w:cs="Times New Roman"/>
                  <w:sz w:val="20"/>
                  <w:szCs w:val="20"/>
                </w:rPr>
                <w:t>6</w:t>
              </w:r>
            </w:ins>
          </w:p>
        </w:tc>
        <w:tc>
          <w:tcPr>
            <w:tcW w:w="1167" w:type="dxa"/>
            <w:vAlign w:val="center"/>
            <w:tcPrChange w:id="37" w:author="Pleuss, James D MAJ  MIL USA USMA" w:date="2019-08-07T08:24:00Z">
              <w:tcPr>
                <w:tcW w:w="1080" w:type="dxa"/>
                <w:vAlign w:val="center"/>
              </w:tcPr>
            </w:tcPrChange>
          </w:tcPr>
          <w:p w14:paraId="171509B9" w14:textId="153E07FE" w:rsidR="006D07BD" w:rsidRPr="000F19C5" w:rsidRDefault="006D07BD" w:rsidP="00700F9D">
            <w:pPr>
              <w:pStyle w:val="PlainText"/>
              <w:contextualSpacing/>
              <w:jc w:val="center"/>
              <w:rPr>
                <w:rFonts w:ascii="Times New Roman" w:hAnsi="Times New Roman" w:cs="Times New Roman"/>
                <w:sz w:val="20"/>
                <w:szCs w:val="20"/>
              </w:rPr>
            </w:pPr>
            <w:del w:id="38" w:author="Pleuss, James D MAJ  MIL USA USMA" w:date="2019-08-07T08:12:00Z">
              <w:r w:rsidRPr="000F19C5" w:rsidDel="00741011">
                <w:rPr>
                  <w:rFonts w:ascii="Times New Roman" w:hAnsi="Times New Roman" w:cs="Times New Roman"/>
                  <w:sz w:val="20"/>
                  <w:szCs w:val="20"/>
                </w:rPr>
                <w:delText>4</w:delText>
              </w:r>
            </w:del>
            <w:ins w:id="39" w:author="Pleuss, James D MAJ  MIL USA USMA" w:date="2019-08-07T08:12:00Z">
              <w:r w:rsidR="00741011">
                <w:rPr>
                  <w:rFonts w:ascii="Times New Roman" w:hAnsi="Times New Roman" w:cs="Times New Roman"/>
                  <w:sz w:val="20"/>
                  <w:szCs w:val="20"/>
                </w:rPr>
                <w:t>7</w:t>
              </w:r>
            </w:ins>
          </w:p>
        </w:tc>
        <w:tc>
          <w:tcPr>
            <w:tcW w:w="1802" w:type="dxa"/>
            <w:vAlign w:val="center"/>
            <w:tcPrChange w:id="40" w:author="Pleuss, James D MAJ  MIL USA USMA" w:date="2019-08-07T08:24:00Z">
              <w:tcPr>
                <w:tcW w:w="1889" w:type="dxa"/>
                <w:vAlign w:val="center"/>
              </w:tcPr>
            </w:tcPrChange>
          </w:tcPr>
          <w:p w14:paraId="5A882FE5" w14:textId="487CF715" w:rsidR="006D07BD" w:rsidRPr="000F19C5" w:rsidRDefault="006D07BD" w:rsidP="00700F9D">
            <w:pPr>
              <w:pStyle w:val="PlainText"/>
              <w:contextualSpacing/>
              <w:jc w:val="center"/>
              <w:rPr>
                <w:rFonts w:ascii="Times New Roman" w:hAnsi="Times New Roman" w:cs="Times New Roman"/>
                <w:sz w:val="20"/>
                <w:szCs w:val="20"/>
              </w:rPr>
            </w:pPr>
            <w:del w:id="41" w:author="Pleuss, James D MAJ  MIL USA USMA" w:date="2019-08-07T08:12:00Z">
              <w:r w:rsidRPr="000F19C5" w:rsidDel="00741011">
                <w:rPr>
                  <w:rFonts w:ascii="Times New Roman" w:hAnsi="Times New Roman" w:cs="Times New Roman"/>
                  <w:sz w:val="20"/>
                  <w:szCs w:val="20"/>
                </w:rPr>
                <w:delText>7</w:delText>
              </w:r>
            </w:del>
            <w:ins w:id="42" w:author="Pleuss, James D MAJ  MIL USA USMA" w:date="2019-08-07T08:12:00Z">
              <w:r w:rsidR="00741011">
                <w:rPr>
                  <w:rFonts w:ascii="Times New Roman" w:hAnsi="Times New Roman" w:cs="Times New Roman"/>
                  <w:sz w:val="20"/>
                  <w:szCs w:val="20"/>
                </w:rPr>
                <w:t>15</w:t>
              </w:r>
            </w:ins>
          </w:p>
        </w:tc>
        <w:tc>
          <w:tcPr>
            <w:tcW w:w="1170" w:type="dxa"/>
            <w:vAlign w:val="center"/>
            <w:tcPrChange w:id="43" w:author="Pleuss, James D MAJ  MIL USA USMA" w:date="2019-08-07T08:24:00Z">
              <w:tcPr>
                <w:tcW w:w="1170" w:type="dxa"/>
                <w:vAlign w:val="center"/>
              </w:tcPr>
            </w:tcPrChange>
          </w:tcPr>
          <w:p w14:paraId="2EEA2B48" w14:textId="4489678B" w:rsidR="006D07BD" w:rsidRPr="000F19C5" w:rsidRDefault="00741011" w:rsidP="00700F9D">
            <w:pPr>
              <w:pStyle w:val="PlainText"/>
              <w:contextualSpacing/>
              <w:jc w:val="center"/>
              <w:rPr>
                <w:rFonts w:ascii="Times New Roman" w:hAnsi="Times New Roman" w:cs="Times New Roman"/>
                <w:sz w:val="20"/>
                <w:szCs w:val="20"/>
              </w:rPr>
            </w:pPr>
            <w:ins w:id="44" w:author="Pleuss, James D MAJ  MIL USA USMA" w:date="2019-08-07T08:12:00Z">
              <w:r>
                <w:rPr>
                  <w:rFonts w:ascii="Times New Roman" w:hAnsi="Times New Roman" w:cs="Times New Roman"/>
                  <w:sz w:val="20"/>
                  <w:szCs w:val="20"/>
                </w:rPr>
                <w:t>19</w:t>
              </w:r>
            </w:ins>
          </w:p>
        </w:tc>
        <w:tc>
          <w:tcPr>
            <w:tcW w:w="2249" w:type="dxa"/>
            <w:vAlign w:val="center"/>
            <w:tcPrChange w:id="45" w:author="Pleuss, James D MAJ  MIL USA USMA" w:date="2019-08-07T08:24:00Z">
              <w:tcPr>
                <w:tcW w:w="2249" w:type="dxa"/>
                <w:vAlign w:val="center"/>
              </w:tcPr>
            </w:tcPrChange>
          </w:tcPr>
          <w:p w14:paraId="418A82D3" w14:textId="029C13C0" w:rsidR="006D07BD" w:rsidRPr="000F19C5" w:rsidRDefault="006D07BD" w:rsidP="00700F9D">
            <w:pPr>
              <w:pStyle w:val="PlainText"/>
              <w:contextualSpacing/>
              <w:jc w:val="center"/>
              <w:rPr>
                <w:rFonts w:ascii="Times New Roman" w:hAnsi="Times New Roman" w:cs="Times New Roman"/>
                <w:sz w:val="20"/>
                <w:szCs w:val="20"/>
              </w:rPr>
            </w:pPr>
            <w:del w:id="46" w:author="Pleuss, James D MAJ  MIL USA USMA" w:date="2019-08-07T08:12:00Z">
              <w:r w:rsidRPr="000F19C5" w:rsidDel="00741011">
                <w:rPr>
                  <w:rFonts w:ascii="Times New Roman" w:hAnsi="Times New Roman" w:cs="Times New Roman"/>
                  <w:sz w:val="20"/>
                  <w:szCs w:val="20"/>
                </w:rPr>
                <w:delText>10</w:delText>
              </w:r>
            </w:del>
            <w:ins w:id="47" w:author="Pleuss, James D MAJ  MIL USA USMA" w:date="2019-08-07T08:12:00Z">
              <w:r w:rsidR="00741011">
                <w:rPr>
                  <w:rFonts w:ascii="Times New Roman" w:hAnsi="Times New Roman" w:cs="Times New Roman"/>
                  <w:sz w:val="20"/>
                  <w:szCs w:val="20"/>
                </w:rPr>
                <w:t>22</w:t>
              </w:r>
            </w:ins>
          </w:p>
        </w:tc>
      </w:tr>
      <w:tr w:rsidR="006D07BD" w:rsidRPr="000F19C5" w14:paraId="2446582E" w14:textId="77777777" w:rsidTr="001B6309">
        <w:trPr>
          <w:trHeight w:val="432"/>
          <w:trPrChange w:id="48" w:author="Pleuss, James D MAJ  MIL USA USMA" w:date="2019-08-07T08:24:00Z">
            <w:trPr>
              <w:trHeight w:val="432"/>
            </w:trPr>
          </w:trPrChange>
        </w:trPr>
        <w:tc>
          <w:tcPr>
            <w:tcW w:w="2068" w:type="dxa"/>
            <w:tcPrChange w:id="49" w:author="Pleuss, James D MAJ  MIL USA USMA" w:date="2019-08-07T08:24:00Z">
              <w:tcPr>
                <w:tcW w:w="2068" w:type="dxa"/>
              </w:tcPr>
            </w:tcPrChange>
          </w:tcPr>
          <w:p w14:paraId="4C3881C5"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Change w:id="50" w:author="Pleuss, James D MAJ  MIL USA USMA" w:date="2019-08-07T08:24:00Z">
              <w:tcPr>
                <w:tcW w:w="1805" w:type="dxa"/>
                <w:vAlign w:val="center"/>
              </w:tcPr>
            </w:tcPrChange>
          </w:tcPr>
          <w:p w14:paraId="12353375" w14:textId="4274DD17" w:rsidR="006D07BD" w:rsidRPr="000F19C5" w:rsidRDefault="006D07BD" w:rsidP="00700F9D">
            <w:pPr>
              <w:pStyle w:val="PlainText"/>
              <w:contextualSpacing/>
              <w:jc w:val="center"/>
              <w:rPr>
                <w:rFonts w:ascii="Times New Roman" w:hAnsi="Times New Roman" w:cs="Times New Roman"/>
                <w:sz w:val="20"/>
                <w:szCs w:val="20"/>
              </w:rPr>
            </w:pPr>
            <w:del w:id="51" w:author="Pleuss, James D MAJ  MIL USA USMA" w:date="2019-08-07T08:13:00Z">
              <w:r w:rsidRPr="000F19C5" w:rsidDel="00741011">
                <w:rPr>
                  <w:rFonts w:ascii="Times New Roman" w:hAnsi="Times New Roman" w:cs="Times New Roman"/>
                  <w:sz w:val="20"/>
                  <w:szCs w:val="20"/>
                </w:rPr>
                <w:delText xml:space="preserve">137 </w:delText>
              </w:r>
            </w:del>
            <w:ins w:id="52" w:author="Pleuss, James D MAJ  MIL USA USMA" w:date="2019-08-07T08:13:00Z">
              <w:r w:rsidR="00741011">
                <w:rPr>
                  <w:rFonts w:ascii="Times New Roman" w:hAnsi="Times New Roman" w:cs="Times New Roman"/>
                  <w:sz w:val="20"/>
                  <w:szCs w:val="20"/>
                </w:rPr>
                <w:t>132</w:t>
              </w:r>
              <w:r w:rsidR="00741011" w:rsidRPr="000F19C5">
                <w:rPr>
                  <w:rFonts w:ascii="Times New Roman" w:hAnsi="Times New Roman" w:cs="Times New Roman"/>
                  <w:sz w:val="20"/>
                  <w:szCs w:val="20"/>
                </w:rPr>
                <w:t xml:space="preserve"> </w:t>
              </w:r>
            </w:ins>
            <w:r w:rsidRPr="000F19C5">
              <w:rPr>
                <w:rFonts w:ascii="Times New Roman" w:hAnsi="Times New Roman" w:cs="Times New Roman"/>
                <w:sz w:val="20"/>
                <w:szCs w:val="20"/>
              </w:rPr>
              <w:t xml:space="preserve">± </w:t>
            </w:r>
            <w:del w:id="53" w:author="Pleuss, James D MAJ  MIL USA USMA" w:date="2019-08-07T08:13:00Z">
              <w:r w:rsidRPr="000F19C5" w:rsidDel="00741011">
                <w:rPr>
                  <w:rFonts w:ascii="Times New Roman" w:hAnsi="Times New Roman" w:cs="Times New Roman"/>
                  <w:sz w:val="20"/>
                  <w:szCs w:val="20"/>
                </w:rPr>
                <w:delText>1.9</w:delText>
              </w:r>
            </w:del>
            <w:ins w:id="54" w:author="Pleuss, James D MAJ  MIL USA USMA" w:date="2019-08-07T08:13:00Z">
              <w:r w:rsidR="00741011">
                <w:rPr>
                  <w:rFonts w:ascii="Times New Roman" w:hAnsi="Times New Roman" w:cs="Times New Roman"/>
                  <w:sz w:val="20"/>
                  <w:szCs w:val="20"/>
                </w:rPr>
                <w:t>6.5</w:t>
              </w:r>
            </w:ins>
          </w:p>
        </w:tc>
        <w:tc>
          <w:tcPr>
            <w:tcW w:w="1167" w:type="dxa"/>
            <w:vAlign w:val="center"/>
            <w:tcPrChange w:id="55" w:author="Pleuss, James D MAJ  MIL USA USMA" w:date="2019-08-07T08:24:00Z">
              <w:tcPr>
                <w:tcW w:w="1080" w:type="dxa"/>
                <w:vAlign w:val="center"/>
              </w:tcPr>
            </w:tcPrChange>
          </w:tcPr>
          <w:p w14:paraId="114AA9A2" w14:textId="1043E781" w:rsidR="006D07BD" w:rsidRPr="000F19C5" w:rsidRDefault="006D07BD" w:rsidP="00700F9D">
            <w:pPr>
              <w:pStyle w:val="PlainText"/>
              <w:contextualSpacing/>
              <w:jc w:val="center"/>
              <w:rPr>
                <w:rFonts w:ascii="Times New Roman" w:hAnsi="Times New Roman" w:cs="Times New Roman"/>
                <w:sz w:val="20"/>
                <w:szCs w:val="20"/>
              </w:rPr>
            </w:pPr>
            <w:del w:id="56" w:author="Pleuss, James D MAJ  MIL USA USMA" w:date="2019-08-07T08:13:00Z">
              <w:r w:rsidRPr="000F19C5" w:rsidDel="00741011">
                <w:rPr>
                  <w:rFonts w:ascii="Times New Roman" w:hAnsi="Times New Roman" w:cs="Times New Roman"/>
                  <w:sz w:val="20"/>
                  <w:szCs w:val="20"/>
                </w:rPr>
                <w:delText xml:space="preserve">145 </w:delText>
              </w:r>
            </w:del>
            <w:ins w:id="57" w:author="Pleuss, James D MAJ  MIL USA USMA" w:date="2019-08-07T08:13:00Z">
              <w:r w:rsidR="00741011">
                <w:rPr>
                  <w:rFonts w:ascii="Times New Roman" w:hAnsi="Times New Roman" w:cs="Times New Roman"/>
                  <w:sz w:val="20"/>
                  <w:szCs w:val="20"/>
                </w:rPr>
                <w:t>144</w:t>
              </w:r>
              <w:r w:rsidR="00741011" w:rsidRPr="000F19C5">
                <w:rPr>
                  <w:rFonts w:ascii="Times New Roman" w:hAnsi="Times New Roman" w:cs="Times New Roman"/>
                  <w:sz w:val="20"/>
                  <w:szCs w:val="20"/>
                </w:rPr>
                <w:t xml:space="preserve"> </w:t>
              </w:r>
            </w:ins>
            <w:r w:rsidRPr="000F19C5">
              <w:rPr>
                <w:rFonts w:ascii="Times New Roman" w:hAnsi="Times New Roman" w:cs="Times New Roman"/>
                <w:sz w:val="20"/>
                <w:szCs w:val="20"/>
              </w:rPr>
              <w:t xml:space="preserve">± </w:t>
            </w:r>
            <w:del w:id="58" w:author="Pleuss, James D MAJ  MIL USA USMA" w:date="2019-08-07T08:13:00Z">
              <w:r w:rsidRPr="000F19C5" w:rsidDel="00741011">
                <w:rPr>
                  <w:rFonts w:ascii="Times New Roman" w:hAnsi="Times New Roman" w:cs="Times New Roman"/>
                  <w:sz w:val="20"/>
                  <w:szCs w:val="20"/>
                </w:rPr>
                <w:delText>6.1</w:delText>
              </w:r>
            </w:del>
            <w:ins w:id="59" w:author="Pleuss, James D MAJ  MIL USA USMA" w:date="2019-08-07T08:14:00Z">
              <w:r w:rsidR="00741011">
                <w:rPr>
                  <w:rFonts w:ascii="Times New Roman" w:hAnsi="Times New Roman" w:cs="Times New Roman"/>
                  <w:sz w:val="20"/>
                  <w:szCs w:val="20"/>
                </w:rPr>
                <w:t>4.5</w:t>
              </w:r>
            </w:ins>
          </w:p>
        </w:tc>
        <w:tc>
          <w:tcPr>
            <w:tcW w:w="1802" w:type="dxa"/>
            <w:vAlign w:val="center"/>
            <w:tcPrChange w:id="60" w:author="Pleuss, James D MAJ  MIL USA USMA" w:date="2019-08-07T08:24:00Z">
              <w:tcPr>
                <w:tcW w:w="1889" w:type="dxa"/>
                <w:vAlign w:val="center"/>
              </w:tcPr>
            </w:tcPrChange>
          </w:tcPr>
          <w:p w14:paraId="41AB4149" w14:textId="4A458096" w:rsidR="006D07BD" w:rsidRPr="000F19C5" w:rsidRDefault="006D07BD" w:rsidP="00700F9D">
            <w:pPr>
              <w:pStyle w:val="PlainText"/>
              <w:contextualSpacing/>
              <w:jc w:val="center"/>
              <w:rPr>
                <w:rFonts w:ascii="Times New Roman" w:hAnsi="Times New Roman" w:cs="Times New Roman"/>
                <w:sz w:val="20"/>
                <w:szCs w:val="20"/>
              </w:rPr>
            </w:pPr>
            <w:del w:id="61" w:author="Pleuss, James D MAJ  MIL USA USMA" w:date="2019-08-07T08:14:00Z">
              <w:r w:rsidRPr="000F19C5" w:rsidDel="00741011">
                <w:rPr>
                  <w:rFonts w:ascii="Times New Roman" w:hAnsi="Times New Roman" w:cs="Times New Roman"/>
                  <w:sz w:val="20"/>
                  <w:szCs w:val="20"/>
                </w:rPr>
                <w:delText>156</w:delText>
              </w:r>
            </w:del>
            <w:ins w:id="62" w:author="Pleuss, James D MAJ  MIL USA USMA" w:date="2019-08-07T08:14:00Z">
              <w:r w:rsidR="00741011">
                <w:rPr>
                  <w:rFonts w:ascii="Times New Roman" w:hAnsi="Times New Roman" w:cs="Times New Roman"/>
                  <w:sz w:val="20"/>
                  <w:szCs w:val="20"/>
                </w:rPr>
                <w:t>160</w:t>
              </w:r>
            </w:ins>
            <w:r w:rsidRPr="000F19C5">
              <w:rPr>
                <w:rFonts w:ascii="Times New Roman" w:hAnsi="Times New Roman" w:cs="Times New Roman"/>
                <w:sz w:val="20"/>
                <w:szCs w:val="20"/>
              </w:rPr>
              <w:t xml:space="preserve"> ± </w:t>
            </w:r>
            <w:del w:id="63" w:author="Pleuss, James D MAJ  MIL USA USMA" w:date="2019-08-07T08:14:00Z">
              <w:r w:rsidRPr="000F19C5" w:rsidDel="00741011">
                <w:rPr>
                  <w:rFonts w:ascii="Times New Roman" w:hAnsi="Times New Roman" w:cs="Times New Roman"/>
                  <w:sz w:val="20"/>
                  <w:szCs w:val="20"/>
                </w:rPr>
                <w:delText>7.7</w:delText>
              </w:r>
            </w:del>
            <w:ins w:id="64" w:author="Pleuss, James D MAJ  MIL USA USMA" w:date="2019-08-07T08:14:00Z">
              <w:r w:rsidR="00741011">
                <w:rPr>
                  <w:rFonts w:ascii="Times New Roman" w:hAnsi="Times New Roman" w:cs="Times New Roman"/>
                  <w:sz w:val="20"/>
                  <w:szCs w:val="20"/>
                </w:rPr>
                <w:t>8.1</w:t>
              </w:r>
            </w:ins>
          </w:p>
        </w:tc>
        <w:tc>
          <w:tcPr>
            <w:tcW w:w="1170" w:type="dxa"/>
            <w:vAlign w:val="center"/>
            <w:tcPrChange w:id="65" w:author="Pleuss, James D MAJ  MIL USA USMA" w:date="2019-08-07T08:24:00Z">
              <w:tcPr>
                <w:tcW w:w="1170" w:type="dxa"/>
                <w:vAlign w:val="center"/>
              </w:tcPr>
            </w:tcPrChange>
          </w:tcPr>
          <w:p w14:paraId="7941F9AD" w14:textId="54F7B660"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del w:id="66" w:author="Pleuss, James D MAJ  MIL USA USMA" w:date="2019-08-07T08:14:00Z">
              <w:r w:rsidRPr="000F19C5" w:rsidDel="00741011">
                <w:rPr>
                  <w:rFonts w:ascii="Times New Roman" w:hAnsi="Times New Roman" w:cs="Times New Roman"/>
                  <w:sz w:val="20"/>
                  <w:szCs w:val="20"/>
                </w:rPr>
                <w:delText>61</w:delText>
              </w:r>
            </w:del>
            <w:ins w:id="67" w:author="Pleuss, James D MAJ  MIL USA USMA" w:date="2019-08-07T08:14:00Z">
              <w:r w:rsidR="00741011">
                <w:rPr>
                  <w:rFonts w:ascii="Times New Roman" w:hAnsi="Times New Roman" w:cs="Times New Roman"/>
                  <w:sz w:val="20"/>
                  <w:szCs w:val="20"/>
                </w:rPr>
                <w:t>67</w:t>
              </w:r>
            </w:ins>
            <w:r w:rsidRPr="000F19C5">
              <w:rPr>
                <w:rFonts w:ascii="Times New Roman" w:hAnsi="Times New Roman" w:cs="Times New Roman"/>
                <w:sz w:val="20"/>
                <w:szCs w:val="20"/>
              </w:rPr>
              <w:t xml:space="preserve"> ± </w:t>
            </w:r>
            <w:del w:id="68" w:author="Pleuss, James D MAJ  MIL USA USMA" w:date="2019-08-07T08:14:00Z">
              <w:r w:rsidRPr="000F19C5" w:rsidDel="00741011">
                <w:rPr>
                  <w:rFonts w:ascii="Times New Roman" w:hAnsi="Times New Roman" w:cs="Times New Roman"/>
                  <w:sz w:val="20"/>
                  <w:szCs w:val="20"/>
                </w:rPr>
                <w:delText>7.</w:delText>
              </w:r>
            </w:del>
            <w:ins w:id="69" w:author="Pleuss, James D MAJ  MIL USA USMA" w:date="2019-08-07T08:14:00Z">
              <w:r w:rsidR="00741011">
                <w:rPr>
                  <w:rFonts w:ascii="Times New Roman" w:hAnsi="Times New Roman" w:cs="Times New Roman"/>
                  <w:sz w:val="20"/>
                  <w:szCs w:val="20"/>
                </w:rPr>
                <w:t>9.</w:t>
              </w:r>
            </w:ins>
            <w:r w:rsidRPr="000F19C5">
              <w:rPr>
                <w:rFonts w:ascii="Times New Roman" w:hAnsi="Times New Roman" w:cs="Times New Roman"/>
                <w:sz w:val="20"/>
                <w:szCs w:val="20"/>
              </w:rPr>
              <w:t>0</w:t>
            </w:r>
          </w:p>
        </w:tc>
        <w:tc>
          <w:tcPr>
            <w:tcW w:w="2249" w:type="dxa"/>
            <w:vAlign w:val="center"/>
            <w:tcPrChange w:id="70" w:author="Pleuss, James D MAJ  MIL USA USMA" w:date="2019-08-07T08:24:00Z">
              <w:tcPr>
                <w:tcW w:w="2249" w:type="dxa"/>
                <w:vAlign w:val="center"/>
              </w:tcPr>
            </w:tcPrChange>
          </w:tcPr>
          <w:p w14:paraId="6E2533EF" w14:textId="6E68D5E4"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del w:id="71" w:author="Pleuss, James D MAJ  MIL USA USMA" w:date="2019-08-07T08:14:00Z">
              <w:r w:rsidRPr="000F19C5" w:rsidDel="001B6309">
                <w:rPr>
                  <w:rFonts w:ascii="Times New Roman" w:hAnsi="Times New Roman" w:cs="Times New Roman"/>
                  <w:sz w:val="20"/>
                  <w:szCs w:val="20"/>
                </w:rPr>
                <w:delText>6</w:delText>
              </w:r>
            </w:del>
            <w:ins w:id="72" w:author="Pleuss, James D MAJ  MIL USA USMA" w:date="2019-08-07T08:14:00Z">
              <w:r w:rsidR="001B6309">
                <w:rPr>
                  <w:rFonts w:ascii="Times New Roman" w:hAnsi="Times New Roman" w:cs="Times New Roman"/>
                  <w:sz w:val="20"/>
                  <w:szCs w:val="20"/>
                </w:rPr>
                <w:t>71</w:t>
              </w:r>
            </w:ins>
            <w:del w:id="73" w:author="Pleuss, James D MAJ  MIL USA USMA" w:date="2019-08-07T08:14:00Z">
              <w:r w:rsidRPr="000F19C5" w:rsidDel="001B6309">
                <w:rPr>
                  <w:rFonts w:ascii="Times New Roman" w:hAnsi="Times New Roman" w:cs="Times New Roman"/>
                  <w:sz w:val="20"/>
                  <w:szCs w:val="20"/>
                </w:rPr>
                <w:delText>4</w:delText>
              </w:r>
            </w:del>
            <w:r w:rsidRPr="000F19C5">
              <w:rPr>
                <w:rFonts w:ascii="Times New Roman" w:hAnsi="Times New Roman" w:cs="Times New Roman"/>
                <w:sz w:val="20"/>
                <w:szCs w:val="20"/>
              </w:rPr>
              <w:t xml:space="preserve"> ± </w:t>
            </w:r>
            <w:del w:id="74" w:author="Pleuss, James D MAJ  MIL USA USMA" w:date="2019-08-07T08:14:00Z">
              <w:r w:rsidRPr="000F19C5" w:rsidDel="001B6309">
                <w:rPr>
                  <w:rFonts w:ascii="Times New Roman" w:hAnsi="Times New Roman" w:cs="Times New Roman"/>
                  <w:sz w:val="20"/>
                  <w:szCs w:val="20"/>
                </w:rPr>
                <w:delText>4.9</w:delText>
              </w:r>
            </w:del>
            <w:ins w:id="75" w:author="Pleuss, James D MAJ  MIL USA USMA" w:date="2019-08-07T08:14:00Z">
              <w:r w:rsidR="001B6309">
                <w:rPr>
                  <w:rFonts w:ascii="Times New Roman" w:hAnsi="Times New Roman" w:cs="Times New Roman"/>
                  <w:sz w:val="20"/>
                  <w:szCs w:val="20"/>
                </w:rPr>
                <w:t>8.6</w:t>
              </w:r>
            </w:ins>
          </w:p>
        </w:tc>
      </w:tr>
      <w:tr w:rsidR="006D07BD" w:rsidRPr="000F19C5" w14:paraId="301466D6" w14:textId="77777777" w:rsidTr="001B6309">
        <w:trPr>
          <w:trHeight w:val="432"/>
          <w:trPrChange w:id="76" w:author="Pleuss, James D MAJ  MIL USA USMA" w:date="2019-08-07T08:24:00Z">
            <w:trPr>
              <w:trHeight w:val="432"/>
            </w:trPr>
          </w:trPrChange>
        </w:trPr>
        <w:tc>
          <w:tcPr>
            <w:tcW w:w="2068" w:type="dxa"/>
            <w:tcPrChange w:id="77" w:author="Pleuss, James D MAJ  MIL USA USMA" w:date="2019-08-07T08:24:00Z">
              <w:tcPr>
                <w:tcW w:w="2068" w:type="dxa"/>
              </w:tcPr>
            </w:tcPrChange>
          </w:tcPr>
          <w:p w14:paraId="39B19608"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Change w:id="78" w:author="Pleuss, James D MAJ  MIL USA USMA" w:date="2019-08-07T08:24:00Z">
              <w:tcPr>
                <w:tcW w:w="1805" w:type="dxa"/>
                <w:vAlign w:val="center"/>
              </w:tcPr>
            </w:tcPrChange>
          </w:tcPr>
          <w:p w14:paraId="56F67608" w14:textId="1F670CA6" w:rsidR="006D07BD" w:rsidRPr="000F19C5" w:rsidRDefault="006D07BD" w:rsidP="00700F9D">
            <w:pPr>
              <w:pStyle w:val="PlainText"/>
              <w:contextualSpacing/>
              <w:jc w:val="center"/>
              <w:rPr>
                <w:rFonts w:ascii="Times New Roman" w:hAnsi="Times New Roman" w:cs="Times New Roman"/>
                <w:sz w:val="20"/>
                <w:szCs w:val="20"/>
              </w:rPr>
            </w:pPr>
            <w:del w:id="79" w:author="Pleuss, James D MAJ  MIL USA USMA" w:date="2019-08-07T08:18:00Z">
              <w:r w:rsidRPr="000F19C5" w:rsidDel="001B6309">
                <w:rPr>
                  <w:rFonts w:ascii="Times New Roman" w:hAnsi="Times New Roman" w:cs="Times New Roman"/>
                  <w:sz w:val="20"/>
                  <w:szCs w:val="20"/>
                </w:rPr>
                <w:delText>34.2</w:delText>
              </w:r>
            </w:del>
            <w:ins w:id="80" w:author="Pleuss, James D MAJ  MIL USA USMA" w:date="2019-08-07T08:18:00Z">
              <w:r w:rsidR="001B6309">
                <w:rPr>
                  <w:rFonts w:ascii="Times New Roman" w:hAnsi="Times New Roman" w:cs="Times New Roman"/>
                  <w:sz w:val="20"/>
                  <w:szCs w:val="20"/>
                </w:rPr>
                <w:t>29.2</w:t>
              </w:r>
            </w:ins>
            <w:r w:rsidRPr="000F19C5">
              <w:rPr>
                <w:rFonts w:ascii="Times New Roman" w:hAnsi="Times New Roman" w:cs="Times New Roman"/>
                <w:sz w:val="20"/>
                <w:szCs w:val="20"/>
              </w:rPr>
              <w:t xml:space="preserve"> ± </w:t>
            </w:r>
            <w:del w:id="81" w:author="Pleuss, James D MAJ  MIL USA USMA" w:date="2019-08-07T08:18:00Z">
              <w:r w:rsidRPr="000F19C5" w:rsidDel="001B6309">
                <w:rPr>
                  <w:rFonts w:ascii="Times New Roman" w:hAnsi="Times New Roman" w:cs="Times New Roman"/>
                  <w:sz w:val="20"/>
                  <w:szCs w:val="20"/>
                </w:rPr>
                <w:delText>8.0</w:delText>
              </w:r>
            </w:del>
            <w:ins w:id="82" w:author="Pleuss, James D MAJ  MIL USA USMA" w:date="2019-08-07T08:18:00Z">
              <w:r w:rsidR="001B6309">
                <w:rPr>
                  <w:rFonts w:ascii="Times New Roman" w:hAnsi="Times New Roman" w:cs="Times New Roman"/>
                  <w:sz w:val="20"/>
                  <w:szCs w:val="20"/>
                </w:rPr>
                <w:t>5.5</w:t>
              </w:r>
            </w:ins>
          </w:p>
        </w:tc>
        <w:tc>
          <w:tcPr>
            <w:tcW w:w="1167" w:type="dxa"/>
            <w:vAlign w:val="center"/>
            <w:tcPrChange w:id="83" w:author="Pleuss, James D MAJ  MIL USA USMA" w:date="2019-08-07T08:24:00Z">
              <w:tcPr>
                <w:tcW w:w="1080" w:type="dxa"/>
                <w:vAlign w:val="center"/>
              </w:tcPr>
            </w:tcPrChange>
          </w:tcPr>
          <w:p w14:paraId="4E52D489" w14:textId="07DEE547" w:rsidR="006D07BD" w:rsidRPr="000F19C5" w:rsidRDefault="006D07BD" w:rsidP="00700F9D">
            <w:pPr>
              <w:pStyle w:val="PlainText"/>
              <w:contextualSpacing/>
              <w:jc w:val="center"/>
              <w:rPr>
                <w:rFonts w:ascii="Times New Roman" w:hAnsi="Times New Roman" w:cs="Times New Roman"/>
                <w:sz w:val="20"/>
                <w:szCs w:val="20"/>
              </w:rPr>
            </w:pPr>
            <w:del w:id="84" w:author="Pleuss, James D MAJ  MIL USA USMA" w:date="2019-08-07T08:18:00Z">
              <w:r w:rsidRPr="000F19C5" w:rsidDel="001B6309">
                <w:rPr>
                  <w:rFonts w:ascii="Times New Roman" w:hAnsi="Times New Roman" w:cs="Times New Roman"/>
                  <w:sz w:val="20"/>
                  <w:szCs w:val="20"/>
                </w:rPr>
                <w:delText>46.0</w:delText>
              </w:r>
            </w:del>
            <w:ins w:id="85" w:author="Pleuss, James D MAJ  MIL USA USMA" w:date="2019-08-07T08:18:00Z">
              <w:r w:rsidR="001B6309">
                <w:rPr>
                  <w:rFonts w:ascii="Times New Roman" w:hAnsi="Times New Roman" w:cs="Times New Roman"/>
                  <w:sz w:val="20"/>
                  <w:szCs w:val="20"/>
                </w:rPr>
                <w:t>42.5</w:t>
              </w:r>
            </w:ins>
            <w:r w:rsidRPr="000F19C5">
              <w:rPr>
                <w:rFonts w:ascii="Times New Roman" w:hAnsi="Times New Roman" w:cs="Times New Roman"/>
                <w:sz w:val="20"/>
                <w:szCs w:val="20"/>
              </w:rPr>
              <w:t xml:space="preserve"> ± </w:t>
            </w:r>
            <w:del w:id="86" w:author="Pleuss, James D MAJ  MIL USA USMA" w:date="2019-08-07T08:18:00Z">
              <w:r w:rsidRPr="000F19C5" w:rsidDel="001B6309">
                <w:rPr>
                  <w:rFonts w:ascii="Times New Roman" w:hAnsi="Times New Roman" w:cs="Times New Roman"/>
                  <w:sz w:val="20"/>
                  <w:szCs w:val="20"/>
                </w:rPr>
                <w:delText>4.9</w:delText>
              </w:r>
            </w:del>
            <w:ins w:id="87" w:author="Pleuss, James D MAJ  MIL USA USMA" w:date="2019-08-07T08:18:00Z">
              <w:r w:rsidR="001B6309">
                <w:rPr>
                  <w:rFonts w:ascii="Times New Roman" w:hAnsi="Times New Roman" w:cs="Times New Roman"/>
                  <w:sz w:val="20"/>
                  <w:szCs w:val="20"/>
                </w:rPr>
                <w:t>6.5</w:t>
              </w:r>
            </w:ins>
          </w:p>
        </w:tc>
        <w:tc>
          <w:tcPr>
            <w:tcW w:w="1802" w:type="dxa"/>
            <w:vAlign w:val="center"/>
            <w:tcPrChange w:id="88" w:author="Pleuss, James D MAJ  MIL USA USMA" w:date="2019-08-07T08:24:00Z">
              <w:tcPr>
                <w:tcW w:w="1889" w:type="dxa"/>
                <w:vAlign w:val="center"/>
              </w:tcPr>
            </w:tcPrChange>
          </w:tcPr>
          <w:p w14:paraId="3FDFF92F" w14:textId="36970D26" w:rsidR="006D07BD" w:rsidRPr="000F19C5" w:rsidRDefault="006D07BD" w:rsidP="00700F9D">
            <w:pPr>
              <w:pStyle w:val="PlainText"/>
              <w:contextualSpacing/>
              <w:jc w:val="center"/>
              <w:rPr>
                <w:rFonts w:ascii="Times New Roman" w:hAnsi="Times New Roman" w:cs="Times New Roman"/>
                <w:sz w:val="20"/>
                <w:szCs w:val="20"/>
              </w:rPr>
            </w:pPr>
            <w:del w:id="89" w:author="Pleuss, James D MAJ  MIL USA USMA" w:date="2019-08-07T08:18:00Z">
              <w:r w:rsidRPr="000F19C5" w:rsidDel="001B6309">
                <w:rPr>
                  <w:rFonts w:ascii="Times New Roman" w:hAnsi="Times New Roman" w:cs="Times New Roman"/>
                  <w:sz w:val="20"/>
                  <w:szCs w:val="20"/>
                </w:rPr>
                <w:delText>47.8</w:delText>
              </w:r>
            </w:del>
            <w:ins w:id="90" w:author="Pleuss, James D MAJ  MIL USA USMA" w:date="2019-08-07T08:18:00Z">
              <w:r w:rsidR="001B6309">
                <w:rPr>
                  <w:rFonts w:ascii="Times New Roman" w:hAnsi="Times New Roman" w:cs="Times New Roman"/>
                  <w:sz w:val="20"/>
                  <w:szCs w:val="20"/>
                </w:rPr>
                <w:t>56.7</w:t>
              </w:r>
            </w:ins>
            <w:r w:rsidRPr="000F19C5">
              <w:rPr>
                <w:rFonts w:ascii="Times New Roman" w:hAnsi="Times New Roman" w:cs="Times New Roman"/>
                <w:sz w:val="20"/>
                <w:szCs w:val="20"/>
              </w:rPr>
              <w:t xml:space="preserve"> ± 1</w:t>
            </w:r>
            <w:del w:id="91" w:author="Pleuss, James D MAJ  MIL USA USMA" w:date="2019-08-07T08:18:00Z">
              <w:r w:rsidRPr="000F19C5" w:rsidDel="001B6309">
                <w:rPr>
                  <w:rFonts w:ascii="Times New Roman" w:hAnsi="Times New Roman" w:cs="Times New Roman"/>
                  <w:sz w:val="20"/>
                  <w:szCs w:val="20"/>
                </w:rPr>
                <w:delText>1.9</w:delText>
              </w:r>
            </w:del>
            <w:ins w:id="92" w:author="Pleuss, James D MAJ  MIL USA USMA" w:date="2019-08-07T08:18:00Z">
              <w:r w:rsidR="001B6309">
                <w:rPr>
                  <w:rFonts w:ascii="Times New Roman" w:hAnsi="Times New Roman" w:cs="Times New Roman"/>
                  <w:sz w:val="20"/>
                  <w:szCs w:val="20"/>
                </w:rPr>
                <w:t>6.8</w:t>
              </w:r>
            </w:ins>
          </w:p>
        </w:tc>
        <w:tc>
          <w:tcPr>
            <w:tcW w:w="1170" w:type="dxa"/>
            <w:vAlign w:val="center"/>
            <w:tcPrChange w:id="93" w:author="Pleuss, James D MAJ  MIL USA USMA" w:date="2019-08-07T08:24:00Z">
              <w:tcPr>
                <w:tcW w:w="1170" w:type="dxa"/>
                <w:vAlign w:val="center"/>
              </w:tcPr>
            </w:tcPrChange>
          </w:tcPr>
          <w:p w14:paraId="2DC339C0" w14:textId="4CFF5652"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del w:id="94" w:author="Pleuss, James D MAJ  MIL USA USMA" w:date="2019-08-07T08:19:00Z">
              <w:r w:rsidRPr="000F19C5" w:rsidDel="001B6309">
                <w:rPr>
                  <w:rFonts w:ascii="Times New Roman" w:hAnsi="Times New Roman" w:cs="Times New Roman"/>
                  <w:sz w:val="20"/>
                  <w:szCs w:val="20"/>
                </w:rPr>
                <w:delText>4.1</w:delText>
              </w:r>
            </w:del>
            <w:ins w:id="95" w:author="Pleuss, James D MAJ  MIL USA USMA" w:date="2019-08-07T08:19:00Z">
              <w:r w:rsidR="001B6309">
                <w:rPr>
                  <w:rFonts w:ascii="Times New Roman" w:hAnsi="Times New Roman" w:cs="Times New Roman"/>
                  <w:sz w:val="20"/>
                  <w:szCs w:val="20"/>
                </w:rPr>
                <w:t>6.9</w:t>
              </w:r>
            </w:ins>
            <w:r w:rsidRPr="000F19C5">
              <w:rPr>
                <w:rFonts w:ascii="Times New Roman" w:hAnsi="Times New Roman" w:cs="Times New Roman"/>
                <w:sz w:val="20"/>
                <w:szCs w:val="20"/>
              </w:rPr>
              <w:t xml:space="preserve"> ± </w:t>
            </w:r>
            <w:ins w:id="96" w:author="Pleuss, James D MAJ  MIL USA USMA" w:date="2019-08-07T08:19:00Z">
              <w:r w:rsidR="001B6309">
                <w:rPr>
                  <w:rFonts w:ascii="Times New Roman" w:hAnsi="Times New Roman" w:cs="Times New Roman"/>
                  <w:sz w:val="20"/>
                  <w:szCs w:val="20"/>
                </w:rPr>
                <w:t>21</w:t>
              </w:r>
            </w:ins>
            <w:del w:id="97" w:author="Pleuss, James D MAJ  MIL USA USMA" w:date="2019-08-07T08:19:00Z">
              <w:r w:rsidRPr="000F19C5" w:rsidDel="001B6309">
                <w:rPr>
                  <w:rFonts w:ascii="Times New Roman" w:hAnsi="Times New Roman" w:cs="Times New Roman"/>
                  <w:sz w:val="20"/>
                  <w:szCs w:val="20"/>
                </w:rPr>
                <w:delText>15</w:delText>
              </w:r>
            </w:del>
            <w:r w:rsidRPr="000F19C5">
              <w:rPr>
                <w:rFonts w:ascii="Times New Roman" w:hAnsi="Times New Roman" w:cs="Times New Roman"/>
                <w:sz w:val="20"/>
                <w:szCs w:val="20"/>
              </w:rPr>
              <w:t>.6</w:t>
            </w:r>
          </w:p>
        </w:tc>
        <w:tc>
          <w:tcPr>
            <w:tcW w:w="2249" w:type="dxa"/>
            <w:vAlign w:val="center"/>
            <w:tcPrChange w:id="98" w:author="Pleuss, James D MAJ  MIL USA USMA" w:date="2019-08-07T08:24:00Z">
              <w:tcPr>
                <w:tcW w:w="2249" w:type="dxa"/>
                <w:vAlign w:val="center"/>
              </w:tcPr>
            </w:tcPrChange>
          </w:tcPr>
          <w:p w14:paraId="3B89C9ED" w14:textId="46D873F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del w:id="99" w:author="Pleuss, James D MAJ  MIL USA USMA" w:date="2019-08-07T08:19:00Z">
              <w:r w:rsidRPr="000F19C5" w:rsidDel="001B6309">
                <w:rPr>
                  <w:rFonts w:ascii="Times New Roman" w:hAnsi="Times New Roman" w:cs="Times New Roman"/>
                  <w:sz w:val="20"/>
                  <w:szCs w:val="20"/>
                </w:rPr>
                <w:delText>1.7</w:delText>
              </w:r>
            </w:del>
            <w:ins w:id="100" w:author="Pleuss, James D MAJ  MIL USA USMA" w:date="2019-08-07T08:19:00Z">
              <w:r w:rsidR="001B6309">
                <w:rPr>
                  <w:rFonts w:ascii="Times New Roman" w:hAnsi="Times New Roman" w:cs="Times New Roman"/>
                  <w:sz w:val="20"/>
                  <w:szCs w:val="20"/>
                </w:rPr>
                <w:t>8.0</w:t>
              </w:r>
            </w:ins>
            <w:r w:rsidRPr="000F19C5">
              <w:rPr>
                <w:rFonts w:ascii="Times New Roman" w:hAnsi="Times New Roman" w:cs="Times New Roman"/>
                <w:sz w:val="20"/>
                <w:szCs w:val="20"/>
              </w:rPr>
              <w:t xml:space="preserve"> ± 1</w:t>
            </w:r>
            <w:del w:id="101" w:author="Pleuss, James D MAJ  MIL USA USMA" w:date="2019-08-07T08:19:00Z">
              <w:r w:rsidRPr="000F19C5" w:rsidDel="001B6309">
                <w:rPr>
                  <w:rFonts w:ascii="Times New Roman" w:hAnsi="Times New Roman" w:cs="Times New Roman"/>
                  <w:sz w:val="20"/>
                  <w:szCs w:val="20"/>
                </w:rPr>
                <w:delText>2.</w:delText>
              </w:r>
            </w:del>
            <w:ins w:id="102" w:author="Pleuss, James D MAJ  MIL USA USMA" w:date="2019-08-07T08:19:00Z">
              <w:r w:rsidR="001B6309">
                <w:rPr>
                  <w:rFonts w:ascii="Times New Roman" w:hAnsi="Times New Roman" w:cs="Times New Roman"/>
                  <w:sz w:val="20"/>
                  <w:szCs w:val="20"/>
                </w:rPr>
                <w:t>3.3</w:t>
              </w:r>
            </w:ins>
            <w:del w:id="103" w:author="Pleuss, James D MAJ  MIL USA USMA" w:date="2019-08-07T08:19:00Z">
              <w:r w:rsidRPr="000F19C5" w:rsidDel="001B6309">
                <w:rPr>
                  <w:rFonts w:ascii="Times New Roman" w:hAnsi="Times New Roman" w:cs="Times New Roman"/>
                  <w:sz w:val="20"/>
                  <w:szCs w:val="20"/>
                </w:rPr>
                <w:delText>5</w:delText>
              </w:r>
            </w:del>
          </w:p>
        </w:tc>
      </w:tr>
      <w:tr w:rsidR="006D07BD" w:rsidRPr="000F19C5" w14:paraId="3CC16F12" w14:textId="77777777" w:rsidTr="001B6309">
        <w:trPr>
          <w:trHeight w:val="432"/>
          <w:trPrChange w:id="104" w:author="Pleuss, James D MAJ  MIL USA USMA" w:date="2019-08-07T08:24:00Z">
            <w:trPr>
              <w:trHeight w:val="432"/>
            </w:trPr>
          </w:trPrChange>
        </w:trPr>
        <w:tc>
          <w:tcPr>
            <w:tcW w:w="2068" w:type="dxa"/>
            <w:tcPrChange w:id="105" w:author="Pleuss, James D MAJ  MIL USA USMA" w:date="2019-08-07T08:24:00Z">
              <w:tcPr>
                <w:tcW w:w="2068" w:type="dxa"/>
              </w:tcPr>
            </w:tcPrChange>
          </w:tcPr>
          <w:p w14:paraId="19B9DC23"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Change w:id="106" w:author="Pleuss, James D MAJ  MIL USA USMA" w:date="2019-08-07T08:24:00Z">
              <w:tcPr>
                <w:tcW w:w="1805" w:type="dxa"/>
                <w:vAlign w:val="center"/>
              </w:tcPr>
            </w:tcPrChange>
          </w:tcPr>
          <w:p w14:paraId="2B2EF4D5" w14:textId="3F9FC601" w:rsidR="006D07BD" w:rsidRPr="000F19C5" w:rsidRDefault="006D07BD" w:rsidP="00700F9D">
            <w:pPr>
              <w:pStyle w:val="PlainText"/>
              <w:contextualSpacing/>
              <w:jc w:val="center"/>
              <w:rPr>
                <w:rFonts w:ascii="Times New Roman" w:hAnsi="Times New Roman" w:cs="Times New Roman"/>
                <w:sz w:val="20"/>
                <w:szCs w:val="20"/>
              </w:rPr>
            </w:pPr>
            <w:del w:id="107" w:author="Pleuss, James D MAJ  MIL USA USMA" w:date="2019-08-07T08:21:00Z">
              <w:r w:rsidRPr="000F19C5" w:rsidDel="001B6309">
                <w:rPr>
                  <w:rFonts w:ascii="Times New Roman" w:hAnsi="Times New Roman" w:cs="Times New Roman"/>
                  <w:sz w:val="20"/>
                  <w:szCs w:val="20"/>
                </w:rPr>
                <w:delText>61.6</w:delText>
              </w:r>
            </w:del>
            <w:ins w:id="108" w:author="Pleuss, James D MAJ  MIL USA USMA" w:date="2019-08-07T08:21:00Z">
              <w:r w:rsidR="001B6309">
                <w:rPr>
                  <w:rFonts w:ascii="Times New Roman" w:hAnsi="Times New Roman" w:cs="Times New Roman"/>
                  <w:sz w:val="20"/>
                  <w:szCs w:val="20"/>
                </w:rPr>
                <w:t>56.9</w:t>
              </w:r>
            </w:ins>
            <w:r w:rsidRPr="000F19C5">
              <w:rPr>
                <w:rFonts w:ascii="Times New Roman" w:hAnsi="Times New Roman" w:cs="Times New Roman"/>
                <w:sz w:val="20"/>
                <w:szCs w:val="20"/>
              </w:rPr>
              <w:t xml:space="preserve"> ± </w:t>
            </w:r>
            <w:ins w:id="109" w:author="Pleuss, James D MAJ  MIL USA USMA" w:date="2019-08-07T08:21:00Z">
              <w:r w:rsidR="001B6309">
                <w:rPr>
                  <w:rFonts w:ascii="Times New Roman" w:hAnsi="Times New Roman" w:cs="Times New Roman"/>
                  <w:sz w:val="20"/>
                  <w:szCs w:val="20"/>
                </w:rPr>
                <w:t>7.2</w:t>
              </w:r>
            </w:ins>
            <w:del w:id="110" w:author="Pleuss, James D MAJ  MIL USA USMA" w:date="2019-08-07T08:21:00Z">
              <w:r w:rsidRPr="000F19C5" w:rsidDel="001B6309">
                <w:rPr>
                  <w:rFonts w:ascii="Times New Roman" w:hAnsi="Times New Roman" w:cs="Times New Roman"/>
                  <w:sz w:val="20"/>
                  <w:szCs w:val="20"/>
                </w:rPr>
                <w:delText>9.9</w:delText>
              </w:r>
            </w:del>
          </w:p>
        </w:tc>
        <w:tc>
          <w:tcPr>
            <w:tcW w:w="1167" w:type="dxa"/>
            <w:vAlign w:val="center"/>
            <w:tcPrChange w:id="111" w:author="Pleuss, James D MAJ  MIL USA USMA" w:date="2019-08-07T08:24:00Z">
              <w:tcPr>
                <w:tcW w:w="1080" w:type="dxa"/>
                <w:vAlign w:val="center"/>
              </w:tcPr>
            </w:tcPrChange>
          </w:tcPr>
          <w:p w14:paraId="3CC96454" w14:textId="7D07FD19" w:rsidR="006D07BD" w:rsidRPr="000F19C5" w:rsidRDefault="006D07BD" w:rsidP="00700F9D">
            <w:pPr>
              <w:pStyle w:val="PlainText"/>
              <w:contextualSpacing/>
              <w:jc w:val="center"/>
              <w:rPr>
                <w:rFonts w:ascii="Times New Roman" w:hAnsi="Times New Roman" w:cs="Times New Roman"/>
                <w:sz w:val="20"/>
                <w:szCs w:val="20"/>
              </w:rPr>
            </w:pPr>
            <w:del w:id="112" w:author="Pleuss, James D MAJ  MIL USA USMA" w:date="2019-08-07T08:21:00Z">
              <w:r w:rsidRPr="000F19C5" w:rsidDel="001B6309">
                <w:rPr>
                  <w:rFonts w:ascii="Times New Roman" w:hAnsi="Times New Roman" w:cs="Times New Roman"/>
                  <w:sz w:val="20"/>
                  <w:szCs w:val="20"/>
                </w:rPr>
                <w:delText>69.7</w:delText>
              </w:r>
            </w:del>
            <w:ins w:id="113" w:author="Pleuss, James D MAJ  MIL USA USMA" w:date="2019-08-07T08:21:00Z">
              <w:r w:rsidR="001B6309">
                <w:rPr>
                  <w:rFonts w:ascii="Times New Roman" w:hAnsi="Times New Roman" w:cs="Times New Roman"/>
                  <w:sz w:val="20"/>
                  <w:szCs w:val="20"/>
                </w:rPr>
                <w:t>68.0</w:t>
              </w:r>
            </w:ins>
            <w:r w:rsidRPr="000F19C5">
              <w:rPr>
                <w:rFonts w:ascii="Times New Roman" w:hAnsi="Times New Roman" w:cs="Times New Roman"/>
                <w:sz w:val="20"/>
                <w:szCs w:val="20"/>
              </w:rPr>
              <w:t xml:space="preserve"> ± </w:t>
            </w:r>
            <w:del w:id="114" w:author="Pleuss, James D MAJ  MIL USA USMA" w:date="2019-08-07T08:21:00Z">
              <w:r w:rsidRPr="000F19C5" w:rsidDel="001B6309">
                <w:rPr>
                  <w:rFonts w:ascii="Times New Roman" w:hAnsi="Times New Roman" w:cs="Times New Roman"/>
                  <w:sz w:val="20"/>
                  <w:szCs w:val="20"/>
                </w:rPr>
                <w:delText>8</w:delText>
              </w:r>
            </w:del>
            <w:ins w:id="115" w:author="Pleuss, James D MAJ  MIL USA USMA" w:date="2019-08-07T08:21:00Z">
              <w:r w:rsidR="001B6309">
                <w:rPr>
                  <w:rFonts w:ascii="Times New Roman" w:hAnsi="Times New Roman" w:cs="Times New Roman"/>
                  <w:sz w:val="20"/>
                  <w:szCs w:val="20"/>
                </w:rPr>
                <w:t>9</w:t>
              </w:r>
            </w:ins>
            <w:r w:rsidRPr="000F19C5">
              <w:rPr>
                <w:rFonts w:ascii="Times New Roman" w:hAnsi="Times New Roman" w:cs="Times New Roman"/>
                <w:sz w:val="20"/>
                <w:szCs w:val="20"/>
              </w:rPr>
              <w:t>.6</w:t>
            </w:r>
          </w:p>
        </w:tc>
        <w:tc>
          <w:tcPr>
            <w:tcW w:w="1802" w:type="dxa"/>
            <w:vAlign w:val="center"/>
            <w:tcPrChange w:id="116" w:author="Pleuss, James D MAJ  MIL USA USMA" w:date="2019-08-07T08:24:00Z">
              <w:tcPr>
                <w:tcW w:w="1889" w:type="dxa"/>
                <w:vAlign w:val="center"/>
              </w:tcPr>
            </w:tcPrChange>
          </w:tcPr>
          <w:p w14:paraId="3D537B18" w14:textId="2376832F" w:rsidR="006D07BD" w:rsidRPr="000F19C5" w:rsidRDefault="001B6309" w:rsidP="00700F9D">
            <w:pPr>
              <w:pStyle w:val="PlainText"/>
              <w:contextualSpacing/>
              <w:jc w:val="center"/>
              <w:rPr>
                <w:rFonts w:ascii="Times New Roman" w:hAnsi="Times New Roman" w:cs="Times New Roman"/>
                <w:sz w:val="20"/>
                <w:szCs w:val="20"/>
              </w:rPr>
            </w:pPr>
            <w:ins w:id="117" w:author="Pleuss, James D MAJ  MIL USA USMA" w:date="2019-08-07T08:22:00Z">
              <w:r>
                <w:rPr>
                  <w:rFonts w:ascii="Times New Roman" w:hAnsi="Times New Roman" w:cs="Times New Roman"/>
                  <w:sz w:val="20"/>
                  <w:szCs w:val="20"/>
                </w:rPr>
                <w:t>73</w:t>
              </w:r>
            </w:ins>
            <w:del w:id="118" w:author="Pleuss, James D MAJ  MIL USA USMA" w:date="2019-08-07T08:22:00Z">
              <w:r w:rsidR="006D07BD" w:rsidRPr="000F19C5" w:rsidDel="001B6309">
                <w:rPr>
                  <w:rFonts w:ascii="Times New Roman" w:hAnsi="Times New Roman" w:cs="Times New Roman"/>
                  <w:sz w:val="20"/>
                  <w:szCs w:val="20"/>
                </w:rPr>
                <w:delText>6</w:delText>
              </w:r>
            </w:del>
            <w:del w:id="119" w:author="Pleuss, James D MAJ  MIL USA USMA" w:date="2019-08-07T08:21:00Z">
              <w:r w:rsidR="006D07BD" w:rsidRPr="000F19C5" w:rsidDel="001B6309">
                <w:rPr>
                  <w:rFonts w:ascii="Times New Roman" w:hAnsi="Times New Roman" w:cs="Times New Roman"/>
                  <w:sz w:val="20"/>
                  <w:szCs w:val="20"/>
                </w:rPr>
                <w:delText>4</w:delText>
              </w:r>
            </w:del>
            <w:r w:rsidR="006D07BD" w:rsidRPr="000F19C5">
              <w:rPr>
                <w:rFonts w:ascii="Times New Roman" w:hAnsi="Times New Roman" w:cs="Times New Roman"/>
                <w:sz w:val="20"/>
                <w:szCs w:val="20"/>
              </w:rPr>
              <w:t>.</w:t>
            </w:r>
            <w:del w:id="120" w:author="Pleuss, James D MAJ  MIL USA USMA" w:date="2019-08-07T08:22:00Z">
              <w:r w:rsidR="006D07BD" w:rsidRPr="000F19C5" w:rsidDel="001B6309">
                <w:rPr>
                  <w:rFonts w:ascii="Times New Roman" w:hAnsi="Times New Roman" w:cs="Times New Roman"/>
                  <w:sz w:val="20"/>
                  <w:szCs w:val="20"/>
                </w:rPr>
                <w:delText>7</w:delText>
              </w:r>
            </w:del>
            <w:ins w:id="121" w:author="Pleuss, James D MAJ  MIL USA USMA" w:date="2019-08-07T08:22:00Z">
              <w:r>
                <w:rPr>
                  <w:rFonts w:ascii="Times New Roman" w:hAnsi="Times New Roman" w:cs="Times New Roman"/>
                  <w:sz w:val="20"/>
                  <w:szCs w:val="20"/>
                </w:rPr>
                <w:t>4</w:t>
              </w:r>
            </w:ins>
            <w:r w:rsidR="006D07BD" w:rsidRPr="000F19C5">
              <w:rPr>
                <w:rFonts w:ascii="Times New Roman" w:hAnsi="Times New Roman" w:cs="Times New Roman"/>
                <w:sz w:val="20"/>
                <w:szCs w:val="20"/>
              </w:rPr>
              <w:t xml:space="preserve"> ± </w:t>
            </w:r>
            <w:del w:id="122" w:author="Pleuss, James D MAJ  MIL USA USMA" w:date="2019-08-07T08:22:00Z">
              <w:r w:rsidR="006D07BD" w:rsidRPr="000F19C5" w:rsidDel="001B6309">
                <w:rPr>
                  <w:rFonts w:ascii="Times New Roman" w:hAnsi="Times New Roman" w:cs="Times New Roman"/>
                  <w:sz w:val="20"/>
                  <w:szCs w:val="20"/>
                </w:rPr>
                <w:delText>9.8</w:delText>
              </w:r>
            </w:del>
            <w:ins w:id="123" w:author="Pleuss, James D MAJ  MIL USA USMA" w:date="2019-08-07T08:22:00Z">
              <w:r>
                <w:rPr>
                  <w:rFonts w:ascii="Times New Roman" w:hAnsi="Times New Roman" w:cs="Times New Roman"/>
                  <w:sz w:val="20"/>
                  <w:szCs w:val="20"/>
                </w:rPr>
                <w:t>15.6</w:t>
              </w:r>
            </w:ins>
          </w:p>
        </w:tc>
        <w:tc>
          <w:tcPr>
            <w:tcW w:w="1170" w:type="dxa"/>
            <w:vAlign w:val="center"/>
            <w:tcPrChange w:id="124" w:author="Pleuss, James D MAJ  MIL USA USMA" w:date="2019-08-07T08:24:00Z">
              <w:tcPr>
                <w:tcW w:w="1170" w:type="dxa"/>
                <w:vAlign w:val="center"/>
              </w:tcPr>
            </w:tcPrChange>
          </w:tcPr>
          <w:p w14:paraId="6FC6AC95" w14:textId="3B02487C"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del w:id="125" w:author="Pleuss, James D MAJ  MIL USA USMA" w:date="2019-08-07T08:22:00Z">
              <w:r w:rsidRPr="000F19C5" w:rsidDel="001B6309">
                <w:rPr>
                  <w:rFonts w:ascii="Times New Roman" w:hAnsi="Times New Roman" w:cs="Times New Roman"/>
                  <w:sz w:val="20"/>
                  <w:szCs w:val="20"/>
                </w:rPr>
                <w:delText>2.5</w:delText>
              </w:r>
            </w:del>
            <w:ins w:id="126" w:author="Pleuss, James D MAJ  MIL USA USMA" w:date="2019-08-07T08:22:00Z">
              <w:r w:rsidR="001B6309">
                <w:rPr>
                  <w:rFonts w:ascii="Times New Roman" w:hAnsi="Times New Roman" w:cs="Times New Roman"/>
                  <w:sz w:val="20"/>
                  <w:szCs w:val="20"/>
                </w:rPr>
                <w:t>6.3</w:t>
              </w:r>
            </w:ins>
            <w:r w:rsidRPr="000F19C5">
              <w:rPr>
                <w:rFonts w:ascii="Times New Roman" w:hAnsi="Times New Roman" w:cs="Times New Roman"/>
                <w:sz w:val="20"/>
                <w:szCs w:val="20"/>
              </w:rPr>
              <w:t xml:space="preserve"> ± 1</w:t>
            </w:r>
            <w:del w:id="127" w:author="Pleuss, James D MAJ  MIL USA USMA" w:date="2019-08-07T08:22:00Z">
              <w:r w:rsidRPr="000F19C5" w:rsidDel="001B6309">
                <w:rPr>
                  <w:rFonts w:ascii="Times New Roman" w:hAnsi="Times New Roman" w:cs="Times New Roman"/>
                  <w:sz w:val="20"/>
                  <w:szCs w:val="20"/>
                </w:rPr>
                <w:delText>3.</w:delText>
              </w:r>
            </w:del>
            <w:r w:rsidRPr="000F19C5">
              <w:rPr>
                <w:rFonts w:ascii="Times New Roman" w:hAnsi="Times New Roman" w:cs="Times New Roman"/>
                <w:sz w:val="20"/>
                <w:szCs w:val="20"/>
              </w:rPr>
              <w:t>6</w:t>
            </w:r>
            <w:ins w:id="128" w:author="Pleuss, James D MAJ  MIL USA USMA" w:date="2019-08-07T08:22:00Z">
              <w:r w:rsidR="001B6309">
                <w:rPr>
                  <w:rFonts w:ascii="Times New Roman" w:hAnsi="Times New Roman" w:cs="Times New Roman"/>
                  <w:sz w:val="20"/>
                  <w:szCs w:val="20"/>
                </w:rPr>
                <w:t>.0</w:t>
              </w:r>
            </w:ins>
          </w:p>
        </w:tc>
        <w:tc>
          <w:tcPr>
            <w:tcW w:w="2249" w:type="dxa"/>
            <w:vAlign w:val="center"/>
            <w:tcPrChange w:id="129" w:author="Pleuss, James D MAJ  MIL USA USMA" w:date="2019-08-07T08:24:00Z">
              <w:tcPr>
                <w:tcW w:w="2249" w:type="dxa"/>
                <w:vAlign w:val="center"/>
              </w:tcPr>
            </w:tcPrChange>
          </w:tcPr>
          <w:p w14:paraId="7777749C" w14:textId="06F0FB8B"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del w:id="130" w:author="Pleuss, James D MAJ  MIL USA USMA" w:date="2019-08-07T08:22:00Z">
              <w:r w:rsidRPr="000F19C5" w:rsidDel="001B6309">
                <w:rPr>
                  <w:rFonts w:ascii="Times New Roman" w:hAnsi="Times New Roman" w:cs="Times New Roman"/>
                  <w:sz w:val="20"/>
                  <w:szCs w:val="20"/>
                </w:rPr>
                <w:delText>3.5</w:delText>
              </w:r>
            </w:del>
            <w:ins w:id="131" w:author="Pleuss, James D MAJ  MIL USA USMA" w:date="2019-08-07T08:22:00Z">
              <w:r w:rsidR="001B6309">
                <w:rPr>
                  <w:rFonts w:ascii="Times New Roman" w:hAnsi="Times New Roman" w:cs="Times New Roman"/>
                  <w:sz w:val="20"/>
                  <w:szCs w:val="20"/>
                </w:rPr>
                <w:t>7.4</w:t>
              </w:r>
            </w:ins>
            <w:r w:rsidRPr="000F19C5">
              <w:rPr>
                <w:rFonts w:ascii="Times New Roman" w:hAnsi="Times New Roman" w:cs="Times New Roman"/>
                <w:sz w:val="20"/>
                <w:szCs w:val="20"/>
              </w:rPr>
              <w:t xml:space="preserve"> ± </w:t>
            </w:r>
            <w:del w:id="132" w:author="Pleuss, James D MAJ  MIL USA USMA" w:date="2019-08-07T08:22:00Z">
              <w:r w:rsidRPr="000F19C5" w:rsidDel="001B6309">
                <w:rPr>
                  <w:rFonts w:ascii="Times New Roman" w:hAnsi="Times New Roman" w:cs="Times New Roman"/>
                  <w:sz w:val="20"/>
                  <w:szCs w:val="20"/>
                </w:rPr>
                <w:delText>9.9</w:delText>
              </w:r>
            </w:del>
            <w:ins w:id="133" w:author="Pleuss, James D MAJ  MIL USA USMA" w:date="2019-08-07T08:22:00Z">
              <w:r w:rsidR="001B6309">
                <w:rPr>
                  <w:rFonts w:ascii="Times New Roman" w:hAnsi="Times New Roman" w:cs="Times New Roman"/>
                  <w:sz w:val="20"/>
                  <w:szCs w:val="20"/>
                </w:rPr>
                <w:t>10.4</w:t>
              </w:r>
            </w:ins>
          </w:p>
        </w:tc>
      </w:tr>
      <w:tr w:rsidR="006D07BD" w:rsidRPr="000F19C5" w14:paraId="47E9A751" w14:textId="77777777" w:rsidTr="001B6309">
        <w:trPr>
          <w:trHeight w:val="432"/>
          <w:trPrChange w:id="134" w:author="Pleuss, James D MAJ  MIL USA USMA" w:date="2019-08-07T08:24:00Z">
            <w:trPr>
              <w:trHeight w:val="432"/>
            </w:trPr>
          </w:trPrChange>
        </w:trPr>
        <w:tc>
          <w:tcPr>
            <w:tcW w:w="2068" w:type="dxa"/>
            <w:tcPrChange w:id="135" w:author="Pleuss, James D MAJ  MIL USA USMA" w:date="2019-08-07T08:24:00Z">
              <w:tcPr>
                <w:tcW w:w="2068" w:type="dxa"/>
              </w:tcPr>
            </w:tcPrChange>
          </w:tcPr>
          <w:p w14:paraId="63CEDCAE"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Change w:id="136" w:author="Pleuss, James D MAJ  MIL USA USMA" w:date="2019-08-07T08:24:00Z">
              <w:tcPr>
                <w:tcW w:w="1805" w:type="dxa"/>
                <w:vAlign w:val="center"/>
              </w:tcPr>
            </w:tcPrChange>
          </w:tcPr>
          <w:p w14:paraId="7AA4A8F8" w14:textId="2D4B0C85"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ins w:id="137" w:author="Pleuss, James D MAJ  MIL USA USMA" w:date="2019-08-07T08:19:00Z">
              <w:r w:rsidR="001B6309">
                <w:rPr>
                  <w:rFonts w:ascii="Times New Roman" w:hAnsi="Times New Roman" w:cs="Times New Roman"/>
                  <w:sz w:val="20"/>
                  <w:szCs w:val="20"/>
                </w:rPr>
                <w:t>6</w:t>
              </w:r>
            </w:ins>
            <w:del w:id="138" w:author="Pleuss, James D MAJ  MIL USA USMA" w:date="2019-08-07T08:19:00Z">
              <w:r w:rsidRPr="000F19C5" w:rsidDel="001B6309">
                <w:rPr>
                  <w:rFonts w:ascii="Times New Roman" w:hAnsi="Times New Roman" w:cs="Times New Roman"/>
                  <w:sz w:val="20"/>
                  <w:szCs w:val="20"/>
                </w:rPr>
                <w:delText>8</w:delText>
              </w:r>
            </w:del>
            <w:r w:rsidRPr="000F19C5">
              <w:rPr>
                <w:rFonts w:ascii="Times New Roman" w:hAnsi="Times New Roman" w:cs="Times New Roman"/>
                <w:sz w:val="20"/>
                <w:szCs w:val="20"/>
              </w:rPr>
              <w:t>.</w:t>
            </w:r>
            <w:ins w:id="139" w:author="Pleuss, James D MAJ  MIL USA USMA" w:date="2019-08-07T08:19:00Z">
              <w:r w:rsidR="001B6309">
                <w:rPr>
                  <w:rFonts w:ascii="Times New Roman" w:hAnsi="Times New Roman" w:cs="Times New Roman"/>
                  <w:sz w:val="20"/>
                  <w:szCs w:val="20"/>
                </w:rPr>
                <w:t>7</w:t>
              </w:r>
            </w:ins>
            <w:del w:id="140" w:author="Pleuss, James D MAJ  MIL USA USMA" w:date="2019-08-07T08:19:00Z">
              <w:r w:rsidRPr="000F19C5" w:rsidDel="001B6309">
                <w:rPr>
                  <w:rFonts w:ascii="Times New Roman" w:hAnsi="Times New Roman" w:cs="Times New Roman"/>
                  <w:sz w:val="20"/>
                  <w:szCs w:val="20"/>
                </w:rPr>
                <w:delText>4</w:delText>
              </w:r>
            </w:del>
            <w:r w:rsidRPr="000F19C5">
              <w:rPr>
                <w:rFonts w:ascii="Times New Roman" w:hAnsi="Times New Roman" w:cs="Times New Roman"/>
                <w:sz w:val="20"/>
                <w:szCs w:val="20"/>
              </w:rPr>
              <w:t xml:space="preserve"> ± </w:t>
            </w:r>
            <w:del w:id="141" w:author="Pleuss, James D MAJ  MIL USA USMA" w:date="2019-08-07T08:19:00Z">
              <w:r w:rsidRPr="000F19C5" w:rsidDel="001B6309">
                <w:rPr>
                  <w:rFonts w:ascii="Times New Roman" w:hAnsi="Times New Roman" w:cs="Times New Roman"/>
                  <w:sz w:val="20"/>
                  <w:szCs w:val="20"/>
                </w:rPr>
                <w:delText>4.8</w:delText>
              </w:r>
            </w:del>
            <w:ins w:id="142" w:author="Pleuss, James D MAJ  MIL USA USMA" w:date="2019-08-07T08:19:00Z">
              <w:r w:rsidR="001B6309">
                <w:rPr>
                  <w:rFonts w:ascii="Times New Roman" w:hAnsi="Times New Roman" w:cs="Times New Roman"/>
                  <w:sz w:val="20"/>
                  <w:szCs w:val="20"/>
                </w:rPr>
                <w:t>3.0</w:t>
              </w:r>
            </w:ins>
          </w:p>
        </w:tc>
        <w:tc>
          <w:tcPr>
            <w:tcW w:w="1167" w:type="dxa"/>
            <w:vAlign w:val="center"/>
            <w:tcPrChange w:id="143" w:author="Pleuss, James D MAJ  MIL USA USMA" w:date="2019-08-07T08:24:00Z">
              <w:tcPr>
                <w:tcW w:w="1080" w:type="dxa"/>
                <w:vAlign w:val="center"/>
              </w:tcPr>
            </w:tcPrChange>
          </w:tcPr>
          <w:p w14:paraId="1E1A6A9C" w14:textId="36A409DC" w:rsidR="006D07BD" w:rsidRPr="000F19C5" w:rsidRDefault="006D07BD" w:rsidP="00700F9D">
            <w:pPr>
              <w:pStyle w:val="PlainText"/>
              <w:contextualSpacing/>
              <w:jc w:val="center"/>
              <w:rPr>
                <w:rFonts w:ascii="Times New Roman" w:hAnsi="Times New Roman" w:cs="Times New Roman"/>
                <w:sz w:val="20"/>
                <w:szCs w:val="20"/>
              </w:rPr>
            </w:pPr>
            <w:del w:id="144" w:author="Pleuss, James D MAJ  MIL USA USMA" w:date="2019-08-07T08:19:00Z">
              <w:r w:rsidRPr="000F19C5" w:rsidDel="001B6309">
                <w:rPr>
                  <w:rFonts w:ascii="Times New Roman" w:hAnsi="Times New Roman" w:cs="Times New Roman"/>
                  <w:sz w:val="20"/>
                  <w:szCs w:val="20"/>
                </w:rPr>
                <w:delText>21.8</w:delText>
              </w:r>
            </w:del>
            <w:ins w:id="145" w:author="Pleuss, James D MAJ  MIL USA USMA" w:date="2019-08-07T08:19:00Z">
              <w:r w:rsidR="001B6309">
                <w:rPr>
                  <w:rFonts w:ascii="Times New Roman" w:hAnsi="Times New Roman" w:cs="Times New Roman"/>
                  <w:sz w:val="20"/>
                  <w:szCs w:val="20"/>
                </w:rPr>
                <w:t>20.4</w:t>
              </w:r>
            </w:ins>
            <w:r w:rsidRPr="000F19C5">
              <w:rPr>
                <w:rFonts w:ascii="Times New Roman" w:hAnsi="Times New Roman" w:cs="Times New Roman"/>
                <w:sz w:val="20"/>
                <w:szCs w:val="20"/>
              </w:rPr>
              <w:t xml:space="preserve"> ± </w:t>
            </w:r>
            <w:del w:id="146" w:author="Pleuss, James D MAJ  MIL USA USMA" w:date="2019-08-07T08:19:00Z">
              <w:r w:rsidRPr="000F19C5" w:rsidDel="001B6309">
                <w:rPr>
                  <w:rFonts w:ascii="Times New Roman" w:hAnsi="Times New Roman" w:cs="Times New Roman"/>
                  <w:sz w:val="20"/>
                  <w:szCs w:val="20"/>
                </w:rPr>
                <w:delText>2.6</w:delText>
              </w:r>
            </w:del>
            <w:ins w:id="147" w:author="Pleuss, James D MAJ  MIL USA USMA" w:date="2019-08-07T08:19:00Z">
              <w:r w:rsidR="001B6309">
                <w:rPr>
                  <w:rFonts w:ascii="Times New Roman" w:hAnsi="Times New Roman" w:cs="Times New Roman"/>
                  <w:sz w:val="20"/>
                  <w:szCs w:val="20"/>
                </w:rPr>
                <w:t>3.0</w:t>
              </w:r>
            </w:ins>
          </w:p>
        </w:tc>
        <w:tc>
          <w:tcPr>
            <w:tcW w:w="1802" w:type="dxa"/>
            <w:vAlign w:val="center"/>
            <w:tcPrChange w:id="148" w:author="Pleuss, James D MAJ  MIL USA USMA" w:date="2019-08-07T08:24:00Z">
              <w:tcPr>
                <w:tcW w:w="1889" w:type="dxa"/>
                <w:vAlign w:val="center"/>
              </w:tcPr>
            </w:tcPrChange>
          </w:tcPr>
          <w:p w14:paraId="0AFFA329" w14:textId="047D6A06" w:rsidR="006D07BD" w:rsidRPr="000F19C5" w:rsidRDefault="006D07BD" w:rsidP="00700F9D">
            <w:pPr>
              <w:pStyle w:val="PlainText"/>
              <w:contextualSpacing/>
              <w:jc w:val="center"/>
              <w:rPr>
                <w:rFonts w:ascii="Times New Roman" w:hAnsi="Times New Roman" w:cs="Times New Roman"/>
                <w:sz w:val="20"/>
                <w:szCs w:val="20"/>
              </w:rPr>
            </w:pPr>
            <w:del w:id="149" w:author="Pleuss, James D MAJ  MIL USA USMA" w:date="2019-08-07T08:19:00Z">
              <w:r w:rsidRPr="000F19C5" w:rsidDel="001B6309">
                <w:rPr>
                  <w:rFonts w:ascii="Times New Roman" w:hAnsi="Times New Roman" w:cs="Times New Roman"/>
                  <w:sz w:val="20"/>
                  <w:szCs w:val="20"/>
                </w:rPr>
                <w:delText>19.3</w:delText>
              </w:r>
            </w:del>
            <w:ins w:id="150" w:author="Pleuss, James D MAJ  MIL USA USMA" w:date="2019-08-07T08:19:00Z">
              <w:r w:rsidR="001B6309">
                <w:rPr>
                  <w:rFonts w:ascii="Times New Roman" w:hAnsi="Times New Roman" w:cs="Times New Roman"/>
                  <w:sz w:val="20"/>
                  <w:szCs w:val="20"/>
                </w:rPr>
                <w:t>22.1</w:t>
              </w:r>
            </w:ins>
            <w:r w:rsidRPr="000F19C5">
              <w:rPr>
                <w:rFonts w:ascii="Times New Roman" w:hAnsi="Times New Roman" w:cs="Times New Roman"/>
                <w:sz w:val="20"/>
                <w:szCs w:val="20"/>
              </w:rPr>
              <w:t xml:space="preserve"> ± </w:t>
            </w:r>
            <w:del w:id="151" w:author="Pleuss, James D MAJ  MIL USA USMA" w:date="2019-08-07T08:19:00Z">
              <w:r w:rsidRPr="000F19C5" w:rsidDel="001B6309">
                <w:rPr>
                  <w:rFonts w:ascii="Times New Roman" w:hAnsi="Times New Roman" w:cs="Times New Roman"/>
                  <w:sz w:val="20"/>
                  <w:szCs w:val="20"/>
                </w:rPr>
                <w:delText>3.4</w:delText>
              </w:r>
            </w:del>
            <w:ins w:id="152" w:author="Pleuss, James D MAJ  MIL USA USMA" w:date="2019-08-07T08:19:00Z">
              <w:r w:rsidR="001B6309">
                <w:rPr>
                  <w:rFonts w:ascii="Times New Roman" w:hAnsi="Times New Roman" w:cs="Times New Roman"/>
                  <w:sz w:val="20"/>
                  <w:szCs w:val="20"/>
                </w:rPr>
                <w:t>5.7</w:t>
              </w:r>
            </w:ins>
          </w:p>
        </w:tc>
        <w:tc>
          <w:tcPr>
            <w:tcW w:w="1170" w:type="dxa"/>
            <w:vAlign w:val="center"/>
            <w:tcPrChange w:id="153" w:author="Pleuss, James D MAJ  MIL USA USMA" w:date="2019-08-07T08:24:00Z">
              <w:tcPr>
                <w:tcW w:w="1170" w:type="dxa"/>
                <w:vAlign w:val="center"/>
              </w:tcPr>
            </w:tcPrChange>
          </w:tcPr>
          <w:p w14:paraId="3A4AA794" w14:textId="723B2714"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del w:id="154" w:author="Pleuss, James D MAJ  MIL USA USMA" w:date="2019-08-07T08:20:00Z">
              <w:r w:rsidRPr="000F19C5" w:rsidDel="001B6309">
                <w:rPr>
                  <w:rFonts w:ascii="Times New Roman" w:hAnsi="Times New Roman" w:cs="Times New Roman"/>
                  <w:sz w:val="20"/>
                  <w:szCs w:val="20"/>
                </w:rPr>
                <w:delText>5</w:delText>
              </w:r>
            </w:del>
            <w:ins w:id="155" w:author="Pleuss, James D MAJ  MIL USA USMA" w:date="2019-08-07T08:20:00Z">
              <w:r w:rsidR="001B6309">
                <w:rPr>
                  <w:rFonts w:ascii="Times New Roman" w:hAnsi="Times New Roman" w:cs="Times New Roman"/>
                  <w:sz w:val="20"/>
                  <w:szCs w:val="20"/>
                </w:rPr>
                <w:t>8</w:t>
              </w:r>
            </w:ins>
            <w:r w:rsidRPr="000F19C5">
              <w:rPr>
                <w:rFonts w:ascii="Times New Roman" w:hAnsi="Times New Roman" w:cs="Times New Roman"/>
                <w:sz w:val="20"/>
                <w:szCs w:val="20"/>
              </w:rPr>
              <w:t xml:space="preserve"> ± </w:t>
            </w:r>
            <w:del w:id="156" w:author="Pleuss, James D MAJ  MIL USA USMA" w:date="2019-08-07T08:20:00Z">
              <w:r w:rsidRPr="000F19C5" w:rsidDel="001B6309">
                <w:rPr>
                  <w:rFonts w:ascii="Times New Roman" w:hAnsi="Times New Roman" w:cs="Times New Roman"/>
                  <w:sz w:val="20"/>
                  <w:szCs w:val="20"/>
                </w:rPr>
                <w:delText>5</w:delText>
              </w:r>
            </w:del>
            <w:ins w:id="157" w:author="Pleuss, James D MAJ  MIL USA USMA" w:date="2019-08-07T08:20:00Z">
              <w:r w:rsidR="001B6309">
                <w:rPr>
                  <w:rFonts w:ascii="Times New Roman" w:hAnsi="Times New Roman" w:cs="Times New Roman"/>
                  <w:sz w:val="20"/>
                  <w:szCs w:val="20"/>
                </w:rPr>
                <w:t>6</w:t>
              </w:r>
            </w:ins>
            <w:r w:rsidRPr="000F19C5">
              <w:rPr>
                <w:rFonts w:ascii="Times New Roman" w:hAnsi="Times New Roman" w:cs="Times New Roman"/>
                <w:sz w:val="20"/>
                <w:szCs w:val="20"/>
              </w:rPr>
              <w:t>.9</w:t>
            </w:r>
          </w:p>
        </w:tc>
        <w:tc>
          <w:tcPr>
            <w:tcW w:w="2249" w:type="dxa"/>
            <w:vAlign w:val="center"/>
            <w:tcPrChange w:id="158" w:author="Pleuss, James D MAJ  MIL USA USMA" w:date="2019-08-07T08:24:00Z">
              <w:tcPr>
                <w:tcW w:w="2249" w:type="dxa"/>
                <w:vAlign w:val="center"/>
              </w:tcPr>
            </w:tcPrChange>
          </w:tcPr>
          <w:p w14:paraId="2331C89B" w14:textId="76ADC26C"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del w:id="159" w:author="Pleuss, James D MAJ  MIL USA USMA" w:date="2019-08-07T08:20:00Z">
              <w:r w:rsidRPr="000F19C5" w:rsidDel="001B6309">
                <w:rPr>
                  <w:rFonts w:ascii="Times New Roman" w:hAnsi="Times New Roman" w:cs="Times New Roman"/>
                  <w:sz w:val="20"/>
                  <w:szCs w:val="20"/>
                </w:rPr>
                <w:delText>2.9</w:delText>
              </w:r>
            </w:del>
            <w:ins w:id="160" w:author="Pleuss, James D MAJ  MIL USA USMA" w:date="2019-08-07T08:20:00Z">
              <w:r w:rsidR="001B6309">
                <w:rPr>
                  <w:rFonts w:ascii="Times New Roman" w:hAnsi="Times New Roman" w:cs="Times New Roman"/>
                  <w:sz w:val="20"/>
                  <w:szCs w:val="20"/>
                </w:rPr>
                <w:t>3.2</w:t>
              </w:r>
            </w:ins>
            <w:r w:rsidRPr="000F19C5">
              <w:rPr>
                <w:rFonts w:ascii="Times New Roman" w:hAnsi="Times New Roman" w:cs="Times New Roman"/>
                <w:sz w:val="20"/>
                <w:szCs w:val="20"/>
              </w:rPr>
              <w:t xml:space="preserve"> ± </w:t>
            </w:r>
            <w:del w:id="161" w:author="Pleuss, James D MAJ  MIL USA USMA" w:date="2019-08-07T08:20:00Z">
              <w:r w:rsidRPr="000F19C5" w:rsidDel="001B6309">
                <w:rPr>
                  <w:rFonts w:ascii="Times New Roman" w:hAnsi="Times New Roman" w:cs="Times New Roman"/>
                  <w:sz w:val="20"/>
                  <w:szCs w:val="20"/>
                </w:rPr>
                <w:delText>4.5</w:delText>
              </w:r>
            </w:del>
            <w:ins w:id="162" w:author="Pleuss, James D MAJ  MIL USA USMA" w:date="2019-08-07T08:20:00Z">
              <w:r w:rsidR="001B6309">
                <w:rPr>
                  <w:rFonts w:ascii="Times New Roman" w:hAnsi="Times New Roman" w:cs="Times New Roman"/>
                  <w:sz w:val="20"/>
                  <w:szCs w:val="20"/>
                </w:rPr>
                <w:t>3.7</w:t>
              </w:r>
            </w:ins>
          </w:p>
        </w:tc>
      </w:tr>
      <w:tr w:rsidR="006D07BD" w:rsidRPr="000F19C5" w14:paraId="034F56AE" w14:textId="77777777" w:rsidTr="001B6309">
        <w:trPr>
          <w:trHeight w:val="432"/>
          <w:trPrChange w:id="163" w:author="Pleuss, James D MAJ  MIL USA USMA" w:date="2019-08-07T08:24:00Z">
            <w:trPr>
              <w:trHeight w:val="432"/>
            </w:trPr>
          </w:trPrChange>
        </w:trPr>
        <w:tc>
          <w:tcPr>
            <w:tcW w:w="2068" w:type="dxa"/>
            <w:tcPrChange w:id="164" w:author="Pleuss, James D MAJ  MIL USA USMA" w:date="2019-08-07T08:24:00Z">
              <w:tcPr>
                <w:tcW w:w="2068" w:type="dxa"/>
              </w:tcPr>
            </w:tcPrChange>
          </w:tcPr>
          <w:p w14:paraId="40AEE313" w14:textId="0A894211"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w:t>
            </w:r>
            <w:ins w:id="165" w:author="Aston McCullough" w:date="2019-06-25T11:37:00Z">
              <w:r w:rsidRPr="000F19C5">
                <w:rPr>
                  <w:rFonts w:ascii="Times New Roman" w:hAnsi="Times New Roman" w:cs="Times New Roman"/>
                  <w:bCs/>
                  <w:sz w:val="20"/>
                  <w:szCs w:val="20"/>
                </w:rPr>
                <w:t xml:space="preserve"> </w:t>
              </w:r>
            </w:ins>
            <w:r w:rsidRPr="000F19C5">
              <w:rPr>
                <w:rFonts w:ascii="Times New Roman" w:hAnsi="Times New Roman" w:cs="Times New Roman"/>
                <w:bCs/>
                <w:sz w:val="20"/>
                <w:szCs w:val="20"/>
              </w:rPr>
              <w:t>z-</w:t>
            </w:r>
            <w:ins w:id="166" w:author="Aston McCullough" w:date="2019-06-25T11:37:00Z">
              <w:r w:rsidRPr="000F19C5">
                <w:rPr>
                  <w:rFonts w:ascii="Times New Roman" w:hAnsi="Times New Roman" w:cs="Times New Roman"/>
                  <w:bCs/>
                  <w:sz w:val="20"/>
                  <w:szCs w:val="20"/>
                </w:rPr>
                <w:t>s</w:t>
              </w:r>
            </w:ins>
            <w:r w:rsidRPr="000F19C5">
              <w:rPr>
                <w:rFonts w:ascii="Times New Roman" w:hAnsi="Times New Roman" w:cs="Times New Roman"/>
                <w:bCs/>
                <w:sz w:val="20"/>
                <w:szCs w:val="20"/>
              </w:rPr>
              <w:t>core</w:t>
            </w:r>
          </w:p>
        </w:tc>
        <w:tc>
          <w:tcPr>
            <w:tcW w:w="1805" w:type="dxa"/>
            <w:vAlign w:val="center"/>
            <w:tcPrChange w:id="167" w:author="Pleuss, James D MAJ  MIL USA USMA" w:date="2019-08-07T08:24:00Z">
              <w:tcPr>
                <w:tcW w:w="1805" w:type="dxa"/>
                <w:vAlign w:val="center"/>
              </w:tcPr>
            </w:tcPrChange>
          </w:tcPr>
          <w:p w14:paraId="0949E306" w14:textId="2F15CDA6"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ins w:id="168" w:author="Pleuss, James D MAJ  MIL USA USMA" w:date="2019-08-07T08:22:00Z">
              <w:r w:rsidR="001B6309">
                <w:rPr>
                  <w:rFonts w:ascii="Times New Roman" w:hAnsi="Times New Roman" w:cs="Times New Roman"/>
                  <w:sz w:val="20"/>
                  <w:szCs w:val="20"/>
                </w:rPr>
                <w:t>0</w:t>
              </w:r>
            </w:ins>
            <w:r w:rsidRPr="000F19C5">
              <w:rPr>
                <w:rFonts w:ascii="Times New Roman" w:hAnsi="Times New Roman" w:cs="Times New Roman"/>
                <w:sz w:val="20"/>
                <w:szCs w:val="20"/>
              </w:rPr>
              <w:t>6</w:t>
            </w:r>
            <w:ins w:id="169" w:author="Pleuss, James D MAJ  MIL USA USMA" w:date="2019-08-07T08:24:00Z">
              <w:r w:rsidR="001B6309">
                <w:rPr>
                  <w:rFonts w:ascii="Times New Roman" w:hAnsi="Times New Roman" w:cs="Times New Roman"/>
                  <w:sz w:val="20"/>
                  <w:szCs w:val="20"/>
                </w:rPr>
                <w:t>4</w:t>
              </w:r>
            </w:ins>
            <w:del w:id="170" w:author="Pleuss, James D MAJ  MIL USA USMA" w:date="2019-08-07T08:22:00Z">
              <w:r w:rsidRPr="000F19C5" w:rsidDel="001B6309">
                <w:rPr>
                  <w:rFonts w:ascii="Times New Roman" w:hAnsi="Times New Roman" w:cs="Times New Roman"/>
                  <w:sz w:val="20"/>
                  <w:szCs w:val="20"/>
                </w:rPr>
                <w:delText>02</w:delText>
              </w:r>
            </w:del>
            <w:r w:rsidRPr="000F19C5">
              <w:rPr>
                <w:rFonts w:ascii="Times New Roman" w:hAnsi="Times New Roman" w:cs="Times New Roman"/>
                <w:sz w:val="20"/>
                <w:szCs w:val="20"/>
              </w:rPr>
              <w:t xml:space="preserve"> ± </w:t>
            </w:r>
            <w:del w:id="171" w:author="Pleuss, James D MAJ  MIL USA USMA" w:date="2019-08-07T08:22:00Z">
              <w:r w:rsidRPr="000F19C5" w:rsidDel="001B6309">
                <w:rPr>
                  <w:rFonts w:ascii="Times New Roman" w:hAnsi="Times New Roman" w:cs="Times New Roman"/>
                  <w:sz w:val="20"/>
                  <w:szCs w:val="20"/>
                </w:rPr>
                <w:delText>1.7</w:delText>
              </w:r>
            </w:del>
            <w:ins w:id="172" w:author="Pleuss, James D MAJ  MIL USA USMA" w:date="2019-08-07T08:22:00Z">
              <w:r w:rsidR="001B6309">
                <w:rPr>
                  <w:rFonts w:ascii="Times New Roman" w:hAnsi="Times New Roman" w:cs="Times New Roman"/>
                  <w:sz w:val="20"/>
                  <w:szCs w:val="20"/>
                </w:rPr>
                <w:t>1.3</w:t>
              </w:r>
            </w:ins>
          </w:p>
        </w:tc>
        <w:tc>
          <w:tcPr>
            <w:tcW w:w="1167" w:type="dxa"/>
            <w:vAlign w:val="center"/>
            <w:tcPrChange w:id="173" w:author="Pleuss, James D MAJ  MIL USA USMA" w:date="2019-08-07T08:24:00Z">
              <w:tcPr>
                <w:tcW w:w="1080" w:type="dxa"/>
                <w:vAlign w:val="center"/>
              </w:tcPr>
            </w:tcPrChange>
          </w:tcPr>
          <w:p w14:paraId="2B0D302F" w14:textId="71953774" w:rsidR="006D07BD" w:rsidRPr="000F19C5" w:rsidRDefault="001B6309" w:rsidP="001B6309">
            <w:pPr>
              <w:pStyle w:val="PlainText"/>
              <w:contextualSpacing/>
              <w:rPr>
                <w:rFonts w:ascii="Times New Roman" w:hAnsi="Times New Roman" w:cs="Times New Roman"/>
                <w:sz w:val="20"/>
                <w:szCs w:val="20"/>
              </w:rPr>
              <w:pPrChange w:id="174" w:author="Pleuss, James D MAJ  MIL USA USMA" w:date="2019-08-07T08:24:00Z">
                <w:pPr>
                  <w:pStyle w:val="PlainText"/>
                  <w:contextualSpacing/>
                  <w:jc w:val="center"/>
                </w:pPr>
              </w:pPrChange>
            </w:pPr>
            <w:ins w:id="175" w:author="Pleuss, James D MAJ  MIL USA USMA" w:date="2019-08-07T08:24:00Z">
              <w:r>
                <w:rPr>
                  <w:rFonts w:ascii="Times New Roman" w:hAnsi="Times New Roman" w:cs="Times New Roman"/>
                  <w:sz w:val="20"/>
                  <w:szCs w:val="20"/>
                </w:rPr>
                <w:t>0</w:t>
              </w:r>
            </w:ins>
            <w:del w:id="176" w:author="Pleuss, James D MAJ  MIL USA USMA" w:date="2019-08-07T08:22:00Z">
              <w:r w:rsidR="006D07BD" w:rsidRPr="000F19C5" w:rsidDel="001B6309">
                <w:rPr>
                  <w:rFonts w:ascii="Times New Roman" w:hAnsi="Times New Roman" w:cs="Times New Roman"/>
                  <w:sz w:val="20"/>
                  <w:szCs w:val="20"/>
                </w:rPr>
                <w:delText>1.27</w:delText>
              </w:r>
            </w:del>
            <w:ins w:id="177" w:author="Pleuss, James D MAJ  MIL USA USMA" w:date="2019-08-07T08:22:00Z">
              <w:r>
                <w:rPr>
                  <w:rFonts w:ascii="Times New Roman" w:hAnsi="Times New Roman" w:cs="Times New Roman"/>
                  <w:sz w:val="20"/>
                  <w:szCs w:val="20"/>
                </w:rPr>
                <w:t>.923</w:t>
              </w:r>
            </w:ins>
            <w:r w:rsidR="006D07BD" w:rsidRPr="000F19C5">
              <w:rPr>
                <w:rFonts w:ascii="Times New Roman" w:hAnsi="Times New Roman" w:cs="Times New Roman"/>
                <w:sz w:val="20"/>
                <w:szCs w:val="20"/>
              </w:rPr>
              <w:t xml:space="preserve"> ± 0.</w:t>
            </w:r>
            <w:ins w:id="178" w:author="Pleuss, James D MAJ  MIL USA USMA" w:date="2019-08-07T08:23:00Z">
              <w:r>
                <w:rPr>
                  <w:rFonts w:ascii="Times New Roman" w:hAnsi="Times New Roman" w:cs="Times New Roman"/>
                  <w:sz w:val="20"/>
                  <w:szCs w:val="20"/>
                </w:rPr>
                <w:t>9</w:t>
              </w:r>
            </w:ins>
            <w:del w:id="179" w:author="Pleuss, James D MAJ  MIL USA USMA" w:date="2019-08-07T08:23:00Z">
              <w:r w:rsidR="006D07BD" w:rsidRPr="000F19C5" w:rsidDel="001B6309">
                <w:rPr>
                  <w:rFonts w:ascii="Times New Roman" w:hAnsi="Times New Roman" w:cs="Times New Roman"/>
                  <w:sz w:val="20"/>
                  <w:szCs w:val="20"/>
                </w:rPr>
                <w:delText>6</w:delText>
              </w:r>
            </w:del>
          </w:p>
        </w:tc>
        <w:tc>
          <w:tcPr>
            <w:tcW w:w="1802" w:type="dxa"/>
            <w:vAlign w:val="center"/>
            <w:tcPrChange w:id="180" w:author="Pleuss, James D MAJ  MIL USA USMA" w:date="2019-08-07T08:24:00Z">
              <w:tcPr>
                <w:tcW w:w="1889" w:type="dxa"/>
                <w:vAlign w:val="center"/>
              </w:tcPr>
            </w:tcPrChange>
          </w:tcPr>
          <w:p w14:paraId="3CFB7E7A" w14:textId="7C9D1A29" w:rsidR="006D07BD" w:rsidRPr="000F19C5" w:rsidRDefault="001B6309" w:rsidP="00700F9D">
            <w:pPr>
              <w:pStyle w:val="PlainText"/>
              <w:contextualSpacing/>
              <w:jc w:val="center"/>
              <w:rPr>
                <w:rFonts w:ascii="Times New Roman" w:hAnsi="Times New Roman" w:cs="Times New Roman"/>
                <w:sz w:val="20"/>
                <w:szCs w:val="20"/>
              </w:rPr>
            </w:pPr>
            <w:ins w:id="181" w:author="Pleuss, James D MAJ  MIL USA USMA" w:date="2019-08-07T08:24:00Z">
              <w:r>
                <w:rPr>
                  <w:rFonts w:ascii="Times New Roman" w:hAnsi="Times New Roman" w:cs="Times New Roman"/>
                  <w:sz w:val="20"/>
                  <w:szCs w:val="20"/>
                </w:rPr>
                <w:t xml:space="preserve">0.538 </w:t>
              </w:r>
            </w:ins>
            <w:del w:id="182" w:author="Pleuss, James D MAJ  MIL USA USMA" w:date="2019-08-07T08:23:00Z">
              <w:r w:rsidR="006D07BD" w:rsidRPr="000F19C5" w:rsidDel="001B6309">
                <w:rPr>
                  <w:rFonts w:ascii="Times New Roman" w:hAnsi="Times New Roman" w:cs="Times New Roman"/>
                  <w:sz w:val="20"/>
                  <w:szCs w:val="20"/>
                </w:rPr>
                <w:delText xml:space="preserve">-0.0639 </w:delText>
              </w:r>
            </w:del>
            <w:r w:rsidR="006D07BD" w:rsidRPr="000F19C5">
              <w:rPr>
                <w:rFonts w:ascii="Times New Roman" w:hAnsi="Times New Roman" w:cs="Times New Roman"/>
                <w:sz w:val="20"/>
                <w:szCs w:val="20"/>
              </w:rPr>
              <w:t>± 1.</w:t>
            </w:r>
            <w:del w:id="183" w:author="Pleuss, James D MAJ  MIL USA USMA" w:date="2019-08-07T08:24:00Z">
              <w:r w:rsidR="006D07BD" w:rsidRPr="000F19C5" w:rsidDel="00244BC0">
                <w:rPr>
                  <w:rFonts w:ascii="Times New Roman" w:hAnsi="Times New Roman" w:cs="Times New Roman"/>
                  <w:sz w:val="20"/>
                  <w:szCs w:val="20"/>
                </w:rPr>
                <w:delText>0</w:delText>
              </w:r>
            </w:del>
            <w:ins w:id="184" w:author="Pleuss, James D MAJ  MIL USA USMA" w:date="2019-08-07T08:24:00Z">
              <w:r w:rsidR="00244BC0">
                <w:rPr>
                  <w:rFonts w:ascii="Times New Roman" w:hAnsi="Times New Roman" w:cs="Times New Roman"/>
                  <w:sz w:val="20"/>
                  <w:szCs w:val="20"/>
                </w:rPr>
                <w:t>2</w:t>
              </w:r>
            </w:ins>
          </w:p>
        </w:tc>
        <w:tc>
          <w:tcPr>
            <w:tcW w:w="1170" w:type="dxa"/>
            <w:vAlign w:val="center"/>
            <w:tcPrChange w:id="185" w:author="Pleuss, James D MAJ  MIL USA USMA" w:date="2019-08-07T08:24:00Z">
              <w:tcPr>
                <w:tcW w:w="1170" w:type="dxa"/>
                <w:vAlign w:val="center"/>
              </w:tcPr>
            </w:tcPrChange>
          </w:tcPr>
          <w:p w14:paraId="22800EDD" w14:textId="6C844AE3" w:rsidR="006D07BD" w:rsidRPr="000F19C5" w:rsidRDefault="00244BC0" w:rsidP="00700F9D">
            <w:pPr>
              <w:pStyle w:val="PlainText"/>
              <w:contextualSpacing/>
              <w:jc w:val="center"/>
              <w:rPr>
                <w:rFonts w:ascii="Times New Roman" w:hAnsi="Times New Roman" w:cs="Times New Roman"/>
                <w:sz w:val="20"/>
                <w:szCs w:val="20"/>
              </w:rPr>
            </w:pPr>
            <w:ins w:id="186" w:author="Pleuss, James D MAJ  MIL USA USMA" w:date="2019-08-07T08:24:00Z">
              <w:r>
                <w:rPr>
                  <w:rFonts w:ascii="Times New Roman" w:hAnsi="Times New Roman" w:cs="Times New Roman"/>
                  <w:sz w:val="20"/>
                  <w:szCs w:val="20"/>
                </w:rPr>
                <w:t>0</w:t>
              </w:r>
            </w:ins>
            <w:r w:rsidR="006D07BD" w:rsidRPr="000F19C5">
              <w:rPr>
                <w:rFonts w:ascii="Times New Roman" w:hAnsi="Times New Roman" w:cs="Times New Roman"/>
                <w:sz w:val="20"/>
                <w:szCs w:val="20"/>
              </w:rPr>
              <w:t>.</w:t>
            </w:r>
            <w:del w:id="187" w:author="Pleuss, James D MAJ  MIL USA USMA" w:date="2019-08-07T08:24:00Z">
              <w:r w:rsidR="006D07BD" w:rsidRPr="000F19C5" w:rsidDel="00244BC0">
                <w:rPr>
                  <w:rFonts w:ascii="Times New Roman" w:hAnsi="Times New Roman" w:cs="Times New Roman"/>
                  <w:sz w:val="20"/>
                  <w:szCs w:val="20"/>
                </w:rPr>
                <w:delText>468</w:delText>
              </w:r>
            </w:del>
            <w:ins w:id="188" w:author="Pleuss, James D MAJ  MIL USA USMA" w:date="2019-08-07T08:24:00Z">
              <w:r>
                <w:rPr>
                  <w:rFonts w:ascii="Times New Roman" w:hAnsi="Times New Roman" w:cs="Times New Roman"/>
                  <w:sz w:val="20"/>
                  <w:szCs w:val="20"/>
                </w:rPr>
                <w:t>371</w:t>
              </w:r>
            </w:ins>
            <w:r w:rsidR="006D07BD" w:rsidRPr="000F19C5">
              <w:rPr>
                <w:rFonts w:ascii="Times New Roman" w:hAnsi="Times New Roman" w:cs="Times New Roman"/>
                <w:sz w:val="20"/>
                <w:szCs w:val="20"/>
              </w:rPr>
              <w:t xml:space="preserve"> ± 1.</w:t>
            </w:r>
            <w:del w:id="189" w:author="Pleuss, James D MAJ  MIL USA USMA" w:date="2019-08-07T08:24:00Z">
              <w:r w:rsidR="006D07BD" w:rsidRPr="000F19C5" w:rsidDel="00244BC0">
                <w:rPr>
                  <w:rFonts w:ascii="Times New Roman" w:hAnsi="Times New Roman" w:cs="Times New Roman"/>
                  <w:sz w:val="20"/>
                  <w:szCs w:val="20"/>
                </w:rPr>
                <w:delText>0</w:delText>
              </w:r>
            </w:del>
            <w:ins w:id="190" w:author="Pleuss, James D MAJ  MIL USA USMA" w:date="2019-08-07T08:24:00Z">
              <w:r>
                <w:rPr>
                  <w:rFonts w:ascii="Times New Roman" w:hAnsi="Times New Roman" w:cs="Times New Roman"/>
                  <w:sz w:val="20"/>
                  <w:szCs w:val="20"/>
                </w:rPr>
                <w:t>3</w:t>
              </w:r>
            </w:ins>
          </w:p>
        </w:tc>
        <w:tc>
          <w:tcPr>
            <w:tcW w:w="2249" w:type="dxa"/>
            <w:vAlign w:val="center"/>
            <w:tcPrChange w:id="191" w:author="Pleuss, James D MAJ  MIL USA USMA" w:date="2019-08-07T08:24:00Z">
              <w:tcPr>
                <w:tcW w:w="2249" w:type="dxa"/>
                <w:vAlign w:val="center"/>
              </w:tcPr>
            </w:tcPrChange>
          </w:tcPr>
          <w:p w14:paraId="5DB852DA" w14:textId="02C96E21"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del w:id="192" w:author="Pleuss, James D MAJ  MIL USA USMA" w:date="2019-08-07T08:24:00Z">
              <w:r w:rsidRPr="000F19C5" w:rsidDel="00244BC0">
                <w:rPr>
                  <w:rFonts w:ascii="Times New Roman" w:hAnsi="Times New Roman" w:cs="Times New Roman"/>
                  <w:sz w:val="20"/>
                  <w:szCs w:val="20"/>
                </w:rPr>
                <w:delText>0871</w:delText>
              </w:r>
            </w:del>
            <w:ins w:id="193" w:author="Pleuss, James D MAJ  MIL USA USMA" w:date="2019-08-07T08:24:00Z">
              <w:r w:rsidR="00244BC0">
                <w:rPr>
                  <w:rFonts w:ascii="Times New Roman" w:hAnsi="Times New Roman" w:cs="Times New Roman"/>
                  <w:sz w:val="20"/>
                  <w:szCs w:val="20"/>
                </w:rPr>
                <w:t>624</w:t>
              </w:r>
            </w:ins>
            <w:r w:rsidRPr="000F19C5">
              <w:rPr>
                <w:rFonts w:ascii="Times New Roman" w:hAnsi="Times New Roman" w:cs="Times New Roman"/>
                <w:sz w:val="20"/>
                <w:szCs w:val="20"/>
              </w:rPr>
              <w:t xml:space="preserve"> ± 1.</w:t>
            </w:r>
            <w:ins w:id="194" w:author="Pleuss, James D MAJ  MIL USA USMA" w:date="2019-08-07T08:25:00Z">
              <w:r w:rsidR="00244BC0">
                <w:rPr>
                  <w:rFonts w:ascii="Times New Roman" w:hAnsi="Times New Roman" w:cs="Times New Roman"/>
                  <w:sz w:val="20"/>
                  <w:szCs w:val="20"/>
                </w:rPr>
                <w:t>0</w:t>
              </w:r>
            </w:ins>
            <w:del w:id="195" w:author="Pleuss, James D MAJ  MIL USA USMA" w:date="2019-08-07T08:25:00Z">
              <w:r w:rsidRPr="000F19C5" w:rsidDel="00244BC0">
                <w:rPr>
                  <w:rFonts w:ascii="Times New Roman" w:hAnsi="Times New Roman" w:cs="Times New Roman"/>
                  <w:sz w:val="20"/>
                  <w:szCs w:val="20"/>
                </w:rPr>
                <w:delText>3</w:delText>
              </w:r>
            </w:del>
            <w:commentRangeEnd w:id="26"/>
            <w:r w:rsidR="00A87EDB">
              <w:rPr>
                <w:rStyle w:val="CommentReference"/>
                <w:rFonts w:ascii="Arial" w:hAnsi="Arial" w:cs="Arial"/>
              </w:rPr>
              <w:commentReference w:id="26"/>
            </w:r>
          </w:p>
        </w:tc>
      </w:tr>
    </w:tbl>
    <w:p w14:paraId="2E348CDF" w14:textId="77777777" w:rsidR="007C470E" w:rsidRPr="00B059C7" w:rsidRDefault="007C470E" w:rsidP="00796EA6">
      <w:pPr>
        <w:spacing w:line="240" w:lineRule="auto"/>
        <w:contextualSpacing/>
        <w:rPr>
          <w:rFonts w:ascii="Times New Roman" w:hAnsi="Times New Roman" w:cs="Times New Roman"/>
        </w:rPr>
      </w:pPr>
      <w:r w:rsidRPr="00B059C7">
        <w:rPr>
          <w:rFonts w:ascii="Times New Roman" w:hAnsi="Times New Roman" w:cs="Times New Roman"/>
        </w:rPr>
        <w:t>Note: Data presented as mean ± SD. F = female; M = male. PTC = preferred transition cadenc</w:t>
      </w:r>
      <w:r w:rsidR="007770FB" w:rsidRPr="00B059C7">
        <w:rPr>
          <w:rFonts w:ascii="Times New Roman" w:hAnsi="Times New Roman" w:cs="Times New Roman"/>
        </w:rPr>
        <w:t>e</w:t>
      </w:r>
    </w:p>
    <w:p w14:paraId="33391EBA" w14:textId="4B8DF18E" w:rsidR="00B80F44" w:rsidRDefault="00B80F44">
      <w:pPr>
        <w:spacing w:line="240" w:lineRule="auto"/>
        <w:rPr>
          <w:rFonts w:ascii="Times New Roman" w:hAnsi="Times New Roman" w:cs="Times New Roman"/>
        </w:rPr>
      </w:pPr>
      <w:r>
        <w:rPr>
          <w:rFonts w:ascii="Times New Roman" w:hAnsi="Times New Roman" w:cs="Times New Roman"/>
        </w:rPr>
        <w:br w:type="page"/>
      </w:r>
    </w:p>
    <w:p w14:paraId="1F78B65F" w14:textId="5D737BD9" w:rsidR="005359D1" w:rsidRPr="00B059C7" w:rsidRDefault="00B80F44" w:rsidP="00796EA6">
      <w:pPr>
        <w:spacing w:line="240" w:lineRule="auto"/>
        <w:contextualSpacing/>
        <w:rPr>
          <w:rFonts w:ascii="Times New Roman" w:hAnsi="Times New Roman" w:cs="Times New Roman"/>
        </w:rPr>
      </w:pPr>
      <w:commentRangeStart w:id="196"/>
      <w:r>
        <w:rPr>
          <w:rFonts w:ascii="Times New Roman" w:hAnsi="Times New Roman" w:cs="Times New Roman"/>
        </w:rPr>
        <w:lastRenderedPageBreak/>
        <w:t>Table 3</w:t>
      </w:r>
      <w:commentRangeEnd w:id="196"/>
      <w:r w:rsidR="007163D4">
        <w:rPr>
          <w:rStyle w:val="CommentReference"/>
        </w:rPr>
        <w:commentReference w:id="196"/>
      </w:r>
      <w:r w:rsidR="00700F9D">
        <w:rPr>
          <w:rFonts w:ascii="Times New Roman" w:hAnsi="Times New Roman" w:cs="Times New Roman"/>
        </w:rPr>
        <w:t>: Preferred transition cadence (PTC) across age groups</w:t>
      </w:r>
    </w:p>
    <w:tbl>
      <w:tblPr>
        <w:tblStyle w:val="TableGrid"/>
        <w:tblW w:w="0" w:type="auto"/>
        <w:tblLook w:val="04A0" w:firstRow="1" w:lastRow="0" w:firstColumn="1" w:lastColumn="0" w:noHBand="0" w:noVBand="1"/>
        <w:tblPrChange w:id="197" w:author="Pleuss, James D MAJ  MIL USA USMA" w:date="2019-08-07T08:53:00Z">
          <w:tblPr>
            <w:tblStyle w:val="TableGrid"/>
            <w:tblW w:w="0" w:type="auto"/>
            <w:tblLook w:val="04A0" w:firstRow="1" w:lastRow="0" w:firstColumn="1" w:lastColumn="0" w:noHBand="0" w:noVBand="1"/>
          </w:tblPr>
        </w:tblPrChange>
      </w:tblPr>
      <w:tblGrid>
        <w:gridCol w:w="1795"/>
        <w:gridCol w:w="1630"/>
        <w:gridCol w:w="923"/>
        <w:gridCol w:w="1740"/>
        <w:gridCol w:w="1216"/>
        <w:tblGridChange w:id="198">
          <w:tblGrid>
            <w:gridCol w:w="1795"/>
            <w:gridCol w:w="1330"/>
            <w:gridCol w:w="1043"/>
            <w:gridCol w:w="1156"/>
            <w:gridCol w:w="976"/>
          </w:tblGrid>
        </w:tblGridChange>
      </w:tblGrid>
      <w:tr w:rsidR="00AA15BB" w14:paraId="1466507B" w14:textId="209A67BF" w:rsidTr="00C93A24">
        <w:tc>
          <w:tcPr>
            <w:tcW w:w="1795" w:type="dxa"/>
            <w:vMerge w:val="restart"/>
            <w:tcPrChange w:id="199" w:author="Pleuss, James D MAJ  MIL USA USMA" w:date="2019-08-07T08:53:00Z">
              <w:tcPr>
                <w:tcW w:w="1795" w:type="dxa"/>
                <w:vMerge w:val="restart"/>
              </w:tcPr>
            </w:tcPrChange>
          </w:tcPr>
          <w:p w14:paraId="20E9043E" w14:textId="6D774489" w:rsidR="00AA15BB" w:rsidRDefault="00AA15BB">
            <w:pPr>
              <w:spacing w:line="240" w:lineRule="auto"/>
              <w:rPr>
                <w:rFonts w:ascii="Times New Roman" w:hAnsi="Times New Roman" w:cs="Times New Roman"/>
              </w:rPr>
            </w:pPr>
            <w:r>
              <w:rPr>
                <w:rFonts w:ascii="Times New Roman" w:hAnsi="Times New Roman" w:cs="Times New Roman"/>
              </w:rPr>
              <w:t>Age Group</w:t>
            </w:r>
          </w:p>
        </w:tc>
        <w:tc>
          <w:tcPr>
            <w:tcW w:w="5386" w:type="dxa"/>
            <w:gridSpan w:val="4"/>
            <w:tcPrChange w:id="200" w:author="Pleuss, James D MAJ  MIL USA USMA" w:date="2019-08-07T08:53:00Z">
              <w:tcPr>
                <w:tcW w:w="3391" w:type="dxa"/>
                <w:gridSpan w:val="4"/>
              </w:tcPr>
            </w:tcPrChange>
          </w:tcPr>
          <w:p w14:paraId="5E8AC13C" w14:textId="412704CD" w:rsidR="00AA15BB" w:rsidRDefault="00AA15BB" w:rsidP="00700F9D">
            <w:pPr>
              <w:spacing w:line="240" w:lineRule="auto"/>
              <w:jc w:val="center"/>
              <w:rPr>
                <w:rFonts w:ascii="Times New Roman" w:hAnsi="Times New Roman" w:cs="Times New Roman"/>
              </w:rPr>
            </w:pPr>
            <w:r>
              <w:rPr>
                <w:rFonts w:ascii="Times New Roman" w:hAnsi="Times New Roman" w:cs="Times New Roman"/>
              </w:rPr>
              <w:t>PTC</w:t>
            </w:r>
          </w:p>
        </w:tc>
      </w:tr>
      <w:tr w:rsidR="00AA15BB" w14:paraId="1854C70D" w14:textId="0C23F324" w:rsidTr="00C93A24">
        <w:tc>
          <w:tcPr>
            <w:tcW w:w="1795" w:type="dxa"/>
            <w:vMerge/>
            <w:tcPrChange w:id="201" w:author="Pleuss, James D MAJ  MIL USA USMA" w:date="2019-08-07T08:53:00Z">
              <w:tcPr>
                <w:tcW w:w="1795" w:type="dxa"/>
                <w:vMerge/>
              </w:tcPr>
            </w:tcPrChange>
          </w:tcPr>
          <w:p w14:paraId="5A970C8C" w14:textId="77777777" w:rsidR="00AA15BB" w:rsidRDefault="00AA15BB" w:rsidP="00AA15BB">
            <w:pPr>
              <w:spacing w:line="240" w:lineRule="auto"/>
              <w:rPr>
                <w:rFonts w:ascii="Times New Roman" w:hAnsi="Times New Roman" w:cs="Times New Roman"/>
              </w:rPr>
            </w:pPr>
          </w:p>
        </w:tc>
        <w:tc>
          <w:tcPr>
            <w:tcW w:w="1630" w:type="dxa"/>
            <w:tcPrChange w:id="202" w:author="Pleuss, James D MAJ  MIL USA USMA" w:date="2019-08-07T08:53:00Z">
              <w:tcPr>
                <w:tcW w:w="970" w:type="dxa"/>
              </w:tcPr>
            </w:tcPrChange>
          </w:tcPr>
          <w:p w14:paraId="053D2F60" w14:textId="6192CAB6" w:rsidR="00AA15BB" w:rsidRPr="00700F9D" w:rsidRDefault="00AA15BB" w:rsidP="00AA15BB">
            <w:pPr>
              <w:spacing w:line="240" w:lineRule="auto"/>
              <w:rPr>
                <w:rFonts w:ascii="Times New Roman" w:hAnsi="Times New Roman" w:cs="Times New Roman"/>
              </w:rPr>
            </w:pPr>
            <w:r>
              <w:rPr>
                <w:rFonts w:ascii="Times New Roman" w:hAnsi="Times New Roman" w:cs="Times New Roman"/>
              </w:rPr>
              <w:t>Mean</w:t>
            </w:r>
          </w:p>
        </w:tc>
        <w:tc>
          <w:tcPr>
            <w:tcW w:w="800" w:type="dxa"/>
            <w:tcPrChange w:id="203" w:author="Pleuss, James D MAJ  MIL USA USMA" w:date="2019-08-07T08:53:00Z">
              <w:tcPr>
                <w:tcW w:w="623" w:type="dxa"/>
              </w:tcPr>
            </w:tcPrChange>
          </w:tcPr>
          <w:p w14:paraId="2A52981A" w14:textId="5403C31E" w:rsidR="00AA15BB" w:rsidRPr="00700F9D" w:rsidRDefault="00AA15BB" w:rsidP="00AA15BB">
            <w:pPr>
              <w:spacing w:line="240" w:lineRule="auto"/>
              <w:rPr>
                <w:rFonts w:ascii="Times New Roman" w:hAnsi="Times New Roman" w:cs="Times New Roman"/>
              </w:rPr>
            </w:pPr>
            <w:r>
              <w:rPr>
                <w:rFonts w:ascii="Times New Roman" w:hAnsi="Times New Roman" w:cs="Times New Roman"/>
              </w:rPr>
              <w:t>SD</w:t>
            </w:r>
          </w:p>
        </w:tc>
        <w:tc>
          <w:tcPr>
            <w:tcW w:w="1740" w:type="dxa"/>
            <w:tcPrChange w:id="204" w:author="Pleuss, James D MAJ  MIL USA USMA" w:date="2019-08-07T08:53:00Z">
              <w:tcPr>
                <w:tcW w:w="950" w:type="dxa"/>
              </w:tcPr>
            </w:tcPrChange>
          </w:tcPr>
          <w:p w14:paraId="293505CD" w14:textId="4F0CFABC" w:rsidR="00AA15BB" w:rsidRPr="00700F9D" w:rsidRDefault="00AA15BB" w:rsidP="00AA15BB">
            <w:pPr>
              <w:spacing w:line="240" w:lineRule="auto"/>
              <w:rPr>
                <w:rFonts w:ascii="Times New Roman" w:hAnsi="Times New Roman" w:cs="Times New Roman"/>
              </w:rPr>
            </w:pPr>
            <w:r>
              <w:rPr>
                <w:rFonts w:ascii="Times New Roman" w:hAnsi="Times New Roman" w:cs="Times New Roman"/>
              </w:rPr>
              <w:t>Range</w:t>
            </w:r>
          </w:p>
        </w:tc>
        <w:tc>
          <w:tcPr>
            <w:tcW w:w="1216" w:type="dxa"/>
            <w:tcPrChange w:id="205" w:author="Pleuss, James D MAJ  MIL USA USMA" w:date="2019-08-07T08:53:00Z">
              <w:tcPr>
                <w:tcW w:w="848" w:type="dxa"/>
              </w:tcPr>
            </w:tcPrChange>
          </w:tcPr>
          <w:p w14:paraId="5A336579" w14:textId="227DC789" w:rsidR="00AA15BB" w:rsidRDefault="00AA15BB" w:rsidP="00AA15BB">
            <w:pPr>
              <w:spacing w:line="240" w:lineRule="auto"/>
              <w:rPr>
                <w:rFonts w:ascii="Times New Roman" w:hAnsi="Times New Roman" w:cs="Times New Roman"/>
              </w:rPr>
            </w:pPr>
            <w:r>
              <w:rPr>
                <w:rFonts w:ascii="Times New Roman" w:hAnsi="Times New Roman" w:cs="Times New Roman"/>
              </w:rPr>
              <w:t>IQR</w:t>
            </w:r>
          </w:p>
        </w:tc>
      </w:tr>
      <w:tr w:rsidR="00AA15BB" w14:paraId="4AFC5DF1" w14:textId="00C8B20C" w:rsidTr="00C93A24">
        <w:tc>
          <w:tcPr>
            <w:tcW w:w="1795" w:type="dxa"/>
            <w:tcPrChange w:id="206" w:author="Pleuss, James D MAJ  MIL USA USMA" w:date="2019-08-07T08:53:00Z">
              <w:tcPr>
                <w:tcW w:w="1795" w:type="dxa"/>
              </w:tcPr>
            </w:tcPrChange>
          </w:tcPr>
          <w:p w14:paraId="342A365B" w14:textId="5367E7E5" w:rsidR="00AA15BB" w:rsidRDefault="00AA15BB" w:rsidP="00AA15BB">
            <w:pPr>
              <w:spacing w:line="240" w:lineRule="auto"/>
              <w:rPr>
                <w:rFonts w:ascii="Times New Roman" w:hAnsi="Times New Roman" w:cs="Times New Roman"/>
              </w:rPr>
            </w:pPr>
            <w:r>
              <w:rPr>
                <w:rFonts w:ascii="Times New Roman" w:hAnsi="Times New Roman" w:cs="Times New Roman"/>
              </w:rPr>
              <w:t>6-8</w:t>
            </w:r>
          </w:p>
        </w:tc>
        <w:tc>
          <w:tcPr>
            <w:tcW w:w="1630" w:type="dxa"/>
            <w:tcPrChange w:id="207" w:author="Pleuss, James D MAJ  MIL USA USMA" w:date="2019-08-07T08:53:00Z">
              <w:tcPr>
                <w:tcW w:w="970" w:type="dxa"/>
              </w:tcPr>
            </w:tcPrChange>
          </w:tcPr>
          <w:p w14:paraId="150EF260" w14:textId="113F583C" w:rsidR="00AA15BB" w:rsidRDefault="00AA15BB" w:rsidP="00AA15BB">
            <w:pPr>
              <w:spacing w:line="240" w:lineRule="auto"/>
              <w:rPr>
                <w:rFonts w:ascii="Times New Roman" w:hAnsi="Times New Roman" w:cs="Times New Roman"/>
              </w:rPr>
            </w:pPr>
            <w:del w:id="208" w:author="Pleuss, James D MAJ  MIL USA USMA" w:date="2019-08-07T08:46:00Z">
              <w:r w:rsidDel="005A1132">
                <w:rPr>
                  <w:rFonts w:ascii="Times New Roman" w:hAnsi="Times New Roman" w:cs="Times New Roman"/>
                </w:rPr>
                <w:delText>XXX.X</w:delText>
              </w:r>
            </w:del>
            <w:ins w:id="209" w:author="Pleuss, James D MAJ  MIL USA USMA" w:date="2019-08-07T08:46:00Z">
              <w:r w:rsidR="005A1132">
                <w:rPr>
                  <w:rFonts w:ascii="Times New Roman" w:hAnsi="Times New Roman" w:cs="Times New Roman"/>
                </w:rPr>
                <w:t>154</w:t>
              </w:r>
            </w:ins>
            <w:ins w:id="210" w:author="Pleuss, James D MAJ  MIL USA USMA" w:date="2019-08-07T08:49:00Z">
              <w:r w:rsidR="00C93A24">
                <w:rPr>
                  <w:rFonts w:ascii="Times New Roman" w:hAnsi="Times New Roman" w:cs="Times New Roman"/>
                </w:rPr>
                <w:t>.2</w:t>
              </w:r>
            </w:ins>
          </w:p>
        </w:tc>
        <w:tc>
          <w:tcPr>
            <w:tcW w:w="800" w:type="dxa"/>
            <w:tcPrChange w:id="211" w:author="Pleuss, James D MAJ  MIL USA USMA" w:date="2019-08-07T08:53:00Z">
              <w:tcPr>
                <w:tcW w:w="623" w:type="dxa"/>
              </w:tcPr>
            </w:tcPrChange>
          </w:tcPr>
          <w:p w14:paraId="7974FDA6" w14:textId="2B9EDE3C" w:rsidR="00AA15BB" w:rsidRDefault="00AA15BB" w:rsidP="00AA15BB">
            <w:pPr>
              <w:spacing w:line="240" w:lineRule="auto"/>
              <w:rPr>
                <w:rFonts w:ascii="Times New Roman" w:hAnsi="Times New Roman" w:cs="Times New Roman"/>
              </w:rPr>
            </w:pPr>
            <w:del w:id="212" w:author="Pleuss, James D MAJ  MIL USA USMA" w:date="2019-08-07T08:46:00Z">
              <w:r w:rsidDel="00C93A24">
                <w:rPr>
                  <w:rFonts w:ascii="Times New Roman" w:hAnsi="Times New Roman" w:cs="Times New Roman"/>
                </w:rPr>
                <w:delText>X.X</w:delText>
              </w:r>
            </w:del>
            <w:ins w:id="213" w:author="Pleuss, James D MAJ  MIL USA USMA" w:date="2019-08-07T08:46:00Z">
              <w:r w:rsidR="00C93A24">
                <w:rPr>
                  <w:rFonts w:ascii="Times New Roman" w:hAnsi="Times New Roman" w:cs="Times New Roman"/>
                </w:rPr>
                <w:t>5.7</w:t>
              </w:r>
            </w:ins>
          </w:p>
        </w:tc>
        <w:tc>
          <w:tcPr>
            <w:tcW w:w="1740" w:type="dxa"/>
            <w:tcPrChange w:id="214" w:author="Pleuss, James D MAJ  MIL USA USMA" w:date="2019-08-07T08:53:00Z">
              <w:tcPr>
                <w:tcW w:w="950" w:type="dxa"/>
              </w:tcPr>
            </w:tcPrChange>
          </w:tcPr>
          <w:p w14:paraId="1833D307" w14:textId="0AA1B0E3" w:rsidR="00AA15BB" w:rsidRDefault="00AA15BB" w:rsidP="00AA15BB">
            <w:pPr>
              <w:spacing w:line="240" w:lineRule="auto"/>
              <w:rPr>
                <w:rFonts w:ascii="Times New Roman" w:hAnsi="Times New Roman" w:cs="Times New Roman"/>
              </w:rPr>
            </w:pPr>
            <w:del w:id="215" w:author="Pleuss, James D MAJ  MIL USA USMA" w:date="2019-08-07T08:47:00Z">
              <w:r w:rsidDel="00C93A24">
                <w:rPr>
                  <w:rFonts w:ascii="Times New Roman" w:hAnsi="Times New Roman" w:cs="Times New Roman"/>
                </w:rPr>
                <w:delText>XX.X</w:delText>
              </w:r>
            </w:del>
            <w:ins w:id="216" w:author="Pleuss, James D MAJ  MIL USA USMA" w:date="2019-08-07T08:47:00Z">
              <w:r w:rsidR="00C93A24">
                <w:rPr>
                  <w:rFonts w:ascii="Times New Roman" w:hAnsi="Times New Roman" w:cs="Times New Roman"/>
                </w:rPr>
                <w:t>14</w:t>
              </w:r>
            </w:ins>
            <w:ins w:id="217" w:author="Pleuss, James D MAJ  MIL USA USMA" w:date="2019-08-07T08:52:00Z">
              <w:r w:rsidR="00C93A24">
                <w:rPr>
                  <w:rFonts w:ascii="Times New Roman" w:hAnsi="Times New Roman" w:cs="Times New Roman"/>
                </w:rPr>
                <w:t>6.4</w:t>
              </w:r>
            </w:ins>
            <w:ins w:id="218" w:author="Pleuss, James D MAJ  MIL USA USMA" w:date="2019-08-07T08:47:00Z">
              <w:r w:rsidR="00C93A24">
                <w:rPr>
                  <w:rFonts w:ascii="Times New Roman" w:hAnsi="Times New Roman" w:cs="Times New Roman"/>
                </w:rPr>
                <w:t xml:space="preserve"> to 1</w:t>
              </w:r>
            </w:ins>
            <w:ins w:id="219" w:author="Pleuss, James D MAJ  MIL USA USMA" w:date="2019-08-07T08:52:00Z">
              <w:r w:rsidR="00C93A24">
                <w:rPr>
                  <w:rFonts w:ascii="Times New Roman" w:hAnsi="Times New Roman" w:cs="Times New Roman"/>
                </w:rPr>
                <w:t>60.8</w:t>
              </w:r>
            </w:ins>
          </w:p>
        </w:tc>
        <w:tc>
          <w:tcPr>
            <w:tcW w:w="1216" w:type="dxa"/>
            <w:tcPrChange w:id="220" w:author="Pleuss, James D MAJ  MIL USA USMA" w:date="2019-08-07T08:53:00Z">
              <w:tcPr>
                <w:tcW w:w="848" w:type="dxa"/>
              </w:tcPr>
            </w:tcPrChange>
          </w:tcPr>
          <w:p w14:paraId="2E6316BB" w14:textId="47CEA9B0" w:rsidR="00C93A24" w:rsidRDefault="00AA15BB" w:rsidP="00C93A24">
            <w:pPr>
              <w:spacing w:line="240" w:lineRule="auto"/>
              <w:rPr>
                <w:rFonts w:ascii="Times New Roman" w:hAnsi="Times New Roman" w:cs="Times New Roman"/>
              </w:rPr>
              <w:pPrChange w:id="221" w:author="Pleuss, James D MAJ  MIL USA USMA" w:date="2019-08-07T08:47:00Z">
                <w:pPr>
                  <w:spacing w:line="240" w:lineRule="auto"/>
                </w:pPr>
              </w:pPrChange>
            </w:pPr>
            <w:del w:id="222" w:author="Pleuss, James D MAJ  MIL USA USMA" w:date="2019-08-07T08:47:00Z">
              <w:r w:rsidDel="00C93A24">
                <w:rPr>
                  <w:rFonts w:ascii="Times New Roman" w:hAnsi="Times New Roman" w:cs="Times New Roman"/>
                </w:rPr>
                <w:delText>XX.X</w:delText>
              </w:r>
            </w:del>
            <w:ins w:id="223" w:author="Pleuss, James D MAJ  MIL USA USMA" w:date="2019-08-07T08:53:00Z">
              <w:r w:rsidR="00C93A24">
                <w:rPr>
                  <w:rFonts w:ascii="Times New Roman" w:hAnsi="Times New Roman" w:cs="Times New Roman"/>
                </w:rPr>
                <w:t>8.</w:t>
              </w:r>
            </w:ins>
            <w:ins w:id="224" w:author="Pleuss, James D MAJ  MIL USA USMA" w:date="2019-08-07T08:54:00Z">
              <w:r w:rsidR="00C93A24">
                <w:rPr>
                  <w:rFonts w:ascii="Times New Roman" w:hAnsi="Times New Roman" w:cs="Times New Roman"/>
                </w:rPr>
                <w:t>4</w:t>
              </w:r>
            </w:ins>
          </w:p>
        </w:tc>
      </w:tr>
      <w:tr w:rsidR="00AA15BB" w14:paraId="7C7F23B8" w14:textId="2A6BC965" w:rsidTr="00C93A24">
        <w:tc>
          <w:tcPr>
            <w:tcW w:w="1795" w:type="dxa"/>
            <w:tcPrChange w:id="225" w:author="Pleuss, James D MAJ  MIL USA USMA" w:date="2019-08-07T08:53:00Z">
              <w:tcPr>
                <w:tcW w:w="1795" w:type="dxa"/>
              </w:tcPr>
            </w:tcPrChange>
          </w:tcPr>
          <w:p w14:paraId="4EACC9C1" w14:textId="1BF95371" w:rsidR="00AA15BB" w:rsidRPr="00700F9D" w:rsidRDefault="00AA15BB" w:rsidP="00AA15BB">
            <w:pPr>
              <w:spacing w:line="240" w:lineRule="auto"/>
              <w:rPr>
                <w:rFonts w:ascii="Times New Roman" w:hAnsi="Times New Roman" w:cs="Times New Roman"/>
              </w:rPr>
            </w:pPr>
            <w:r>
              <w:rPr>
                <w:rFonts w:ascii="Times New Roman" w:hAnsi="Times New Roman" w:cs="Times New Roman"/>
              </w:rPr>
              <w:t>9-11</w:t>
            </w:r>
          </w:p>
        </w:tc>
        <w:tc>
          <w:tcPr>
            <w:tcW w:w="1630" w:type="dxa"/>
            <w:tcPrChange w:id="226" w:author="Pleuss, James D MAJ  MIL USA USMA" w:date="2019-08-07T08:53:00Z">
              <w:tcPr>
                <w:tcW w:w="970" w:type="dxa"/>
              </w:tcPr>
            </w:tcPrChange>
          </w:tcPr>
          <w:p w14:paraId="2352370D" w14:textId="4E73892A" w:rsidR="00AA15BB" w:rsidRPr="00700F9D" w:rsidRDefault="00AA15BB" w:rsidP="00AA15BB">
            <w:pPr>
              <w:spacing w:line="240" w:lineRule="auto"/>
              <w:rPr>
                <w:rFonts w:ascii="Times New Roman" w:hAnsi="Times New Roman" w:cs="Times New Roman"/>
              </w:rPr>
            </w:pPr>
            <w:del w:id="227" w:author="Pleuss, James D MAJ  MIL USA USMA" w:date="2019-08-07T08:47:00Z">
              <w:r w:rsidDel="00C93A24">
                <w:rPr>
                  <w:rFonts w:ascii="Times New Roman" w:hAnsi="Times New Roman" w:cs="Times New Roman"/>
                </w:rPr>
                <w:delText>XXX.X</w:delText>
              </w:r>
            </w:del>
            <w:ins w:id="228" w:author="Pleuss, James D MAJ  MIL USA USMA" w:date="2019-08-07T08:47:00Z">
              <w:r w:rsidR="00C93A24">
                <w:rPr>
                  <w:rFonts w:ascii="Times New Roman" w:hAnsi="Times New Roman" w:cs="Times New Roman"/>
                </w:rPr>
                <w:t>146</w:t>
              </w:r>
            </w:ins>
            <w:ins w:id="229" w:author="Pleuss, James D MAJ  MIL USA USMA" w:date="2019-08-07T08:49:00Z">
              <w:r w:rsidR="00C93A24">
                <w:rPr>
                  <w:rFonts w:ascii="Times New Roman" w:hAnsi="Times New Roman" w:cs="Times New Roman"/>
                </w:rPr>
                <w:t>.</w:t>
              </w:r>
            </w:ins>
            <w:ins w:id="230" w:author="Pleuss, James D MAJ  MIL USA USMA" w:date="2019-08-07T08:53:00Z">
              <w:r w:rsidR="00C93A24">
                <w:rPr>
                  <w:rFonts w:ascii="Times New Roman" w:hAnsi="Times New Roman" w:cs="Times New Roman"/>
                </w:rPr>
                <w:t>4</w:t>
              </w:r>
            </w:ins>
          </w:p>
        </w:tc>
        <w:tc>
          <w:tcPr>
            <w:tcW w:w="800" w:type="dxa"/>
            <w:tcPrChange w:id="231" w:author="Pleuss, James D MAJ  MIL USA USMA" w:date="2019-08-07T08:53:00Z">
              <w:tcPr>
                <w:tcW w:w="623" w:type="dxa"/>
              </w:tcPr>
            </w:tcPrChange>
          </w:tcPr>
          <w:p w14:paraId="2416B62E" w14:textId="68053A6A" w:rsidR="00AA15BB" w:rsidRPr="00700F9D" w:rsidRDefault="00AA15BB" w:rsidP="00AA15BB">
            <w:pPr>
              <w:spacing w:line="240" w:lineRule="auto"/>
              <w:rPr>
                <w:rFonts w:ascii="Times New Roman" w:hAnsi="Times New Roman" w:cs="Times New Roman"/>
              </w:rPr>
            </w:pPr>
            <w:del w:id="232" w:author="Pleuss, James D MAJ  MIL USA USMA" w:date="2019-08-07T08:49:00Z">
              <w:r w:rsidDel="00C93A24">
                <w:rPr>
                  <w:rFonts w:ascii="Times New Roman" w:hAnsi="Times New Roman" w:cs="Times New Roman"/>
                </w:rPr>
                <w:delText>X.X</w:delText>
              </w:r>
            </w:del>
            <w:ins w:id="233" w:author="Pleuss, James D MAJ  MIL USA USMA" w:date="2019-08-07T08:49:00Z">
              <w:r w:rsidR="00C93A24">
                <w:rPr>
                  <w:rFonts w:ascii="Times New Roman" w:hAnsi="Times New Roman" w:cs="Times New Roman"/>
                </w:rPr>
                <w:t>2.5</w:t>
              </w:r>
            </w:ins>
          </w:p>
        </w:tc>
        <w:tc>
          <w:tcPr>
            <w:tcW w:w="1740" w:type="dxa"/>
            <w:tcPrChange w:id="234" w:author="Pleuss, James D MAJ  MIL USA USMA" w:date="2019-08-07T08:53:00Z">
              <w:tcPr>
                <w:tcW w:w="950" w:type="dxa"/>
              </w:tcPr>
            </w:tcPrChange>
          </w:tcPr>
          <w:p w14:paraId="1657CEFE" w14:textId="6622A36F" w:rsidR="00AA15BB" w:rsidRPr="00700F9D" w:rsidRDefault="00AA15BB" w:rsidP="00AA15BB">
            <w:pPr>
              <w:spacing w:line="240" w:lineRule="auto"/>
              <w:rPr>
                <w:rFonts w:ascii="Times New Roman" w:hAnsi="Times New Roman" w:cs="Times New Roman"/>
              </w:rPr>
            </w:pPr>
            <w:del w:id="235" w:author="Pleuss, James D MAJ  MIL USA USMA" w:date="2019-08-07T08:49:00Z">
              <w:r w:rsidDel="00C93A24">
                <w:rPr>
                  <w:rFonts w:ascii="Times New Roman" w:hAnsi="Times New Roman" w:cs="Times New Roman"/>
                </w:rPr>
                <w:delText>XX.X</w:delText>
              </w:r>
            </w:del>
            <w:ins w:id="236" w:author="Pleuss, James D MAJ  MIL USA USMA" w:date="2019-08-07T08:49:00Z">
              <w:r w:rsidR="00C93A24">
                <w:rPr>
                  <w:rFonts w:ascii="Times New Roman" w:hAnsi="Times New Roman" w:cs="Times New Roman"/>
                </w:rPr>
                <w:t>143</w:t>
              </w:r>
            </w:ins>
            <w:ins w:id="237" w:author="Pleuss, James D MAJ  MIL USA USMA" w:date="2019-08-07T08:52:00Z">
              <w:r w:rsidR="00C93A24">
                <w:rPr>
                  <w:rFonts w:ascii="Times New Roman" w:hAnsi="Times New Roman" w:cs="Times New Roman"/>
                </w:rPr>
                <w:t>.4</w:t>
              </w:r>
            </w:ins>
            <w:ins w:id="238" w:author="Pleuss, James D MAJ  MIL USA USMA" w:date="2019-08-07T08:53:00Z">
              <w:r w:rsidR="00C93A24">
                <w:rPr>
                  <w:rFonts w:ascii="Times New Roman" w:hAnsi="Times New Roman" w:cs="Times New Roman"/>
                </w:rPr>
                <w:t xml:space="preserve"> to </w:t>
              </w:r>
            </w:ins>
            <w:ins w:id="239" w:author="Pleuss, James D MAJ  MIL USA USMA" w:date="2019-08-07T08:49:00Z">
              <w:r w:rsidR="00C93A24">
                <w:rPr>
                  <w:rFonts w:ascii="Times New Roman" w:hAnsi="Times New Roman" w:cs="Times New Roman"/>
                </w:rPr>
                <w:t>151</w:t>
              </w:r>
            </w:ins>
            <w:ins w:id="240" w:author="Pleuss, James D MAJ  MIL USA USMA" w:date="2019-08-07T08:53:00Z">
              <w:r w:rsidR="00C93A24">
                <w:rPr>
                  <w:rFonts w:ascii="Times New Roman" w:hAnsi="Times New Roman" w:cs="Times New Roman"/>
                </w:rPr>
                <w:t>.4</w:t>
              </w:r>
            </w:ins>
          </w:p>
        </w:tc>
        <w:tc>
          <w:tcPr>
            <w:tcW w:w="1216" w:type="dxa"/>
            <w:tcPrChange w:id="241" w:author="Pleuss, James D MAJ  MIL USA USMA" w:date="2019-08-07T08:53:00Z">
              <w:tcPr>
                <w:tcW w:w="848" w:type="dxa"/>
              </w:tcPr>
            </w:tcPrChange>
          </w:tcPr>
          <w:p w14:paraId="0419F549" w14:textId="5A853735" w:rsidR="00AA15BB" w:rsidRDefault="00AA15BB" w:rsidP="00AA15BB">
            <w:pPr>
              <w:spacing w:line="240" w:lineRule="auto"/>
              <w:rPr>
                <w:rFonts w:ascii="Times New Roman" w:hAnsi="Times New Roman" w:cs="Times New Roman"/>
              </w:rPr>
            </w:pPr>
            <w:del w:id="242" w:author="Pleuss, James D MAJ  MIL USA USMA" w:date="2019-08-07T08:53:00Z">
              <w:r w:rsidDel="00C93A24">
                <w:rPr>
                  <w:rFonts w:ascii="Times New Roman" w:hAnsi="Times New Roman" w:cs="Times New Roman"/>
                </w:rPr>
                <w:delText>XX.X</w:delText>
              </w:r>
            </w:del>
            <w:ins w:id="243" w:author="Pleuss, James D MAJ  MIL USA USMA" w:date="2019-08-07T08:53:00Z">
              <w:r w:rsidR="00C93A24">
                <w:rPr>
                  <w:rFonts w:ascii="Times New Roman" w:hAnsi="Times New Roman" w:cs="Times New Roman"/>
                </w:rPr>
                <w:t>1.2</w:t>
              </w:r>
            </w:ins>
          </w:p>
        </w:tc>
      </w:tr>
      <w:tr w:rsidR="00AA15BB" w14:paraId="127D0CC3" w14:textId="72E39538" w:rsidTr="00C93A24">
        <w:tc>
          <w:tcPr>
            <w:tcW w:w="1795" w:type="dxa"/>
            <w:tcPrChange w:id="244" w:author="Pleuss, James D MAJ  MIL USA USMA" w:date="2019-08-07T08:53:00Z">
              <w:tcPr>
                <w:tcW w:w="1795" w:type="dxa"/>
              </w:tcPr>
            </w:tcPrChange>
          </w:tcPr>
          <w:p w14:paraId="348A46E6" w14:textId="75E7855F"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2-14</w:t>
            </w:r>
          </w:p>
        </w:tc>
        <w:tc>
          <w:tcPr>
            <w:tcW w:w="1630" w:type="dxa"/>
            <w:tcPrChange w:id="245" w:author="Pleuss, James D MAJ  MIL USA USMA" w:date="2019-08-07T08:53:00Z">
              <w:tcPr>
                <w:tcW w:w="970" w:type="dxa"/>
              </w:tcPr>
            </w:tcPrChange>
          </w:tcPr>
          <w:p w14:paraId="10942547" w14:textId="0AD422DE" w:rsidR="00AA15BB" w:rsidRPr="00700F9D" w:rsidRDefault="00AA15BB" w:rsidP="00AA15BB">
            <w:pPr>
              <w:spacing w:line="240" w:lineRule="auto"/>
              <w:rPr>
                <w:rFonts w:ascii="Times New Roman" w:hAnsi="Times New Roman" w:cs="Times New Roman"/>
              </w:rPr>
            </w:pPr>
            <w:del w:id="246" w:author="Pleuss, James D MAJ  MIL USA USMA" w:date="2019-08-07T08:53:00Z">
              <w:r w:rsidDel="00C93A24">
                <w:rPr>
                  <w:rFonts w:ascii="Times New Roman" w:hAnsi="Times New Roman" w:cs="Times New Roman"/>
                </w:rPr>
                <w:delText>XXX.X</w:delText>
              </w:r>
            </w:del>
            <w:ins w:id="247" w:author="Pleuss, James D MAJ  MIL USA USMA" w:date="2019-08-07T08:53:00Z">
              <w:r w:rsidR="00C93A24">
                <w:rPr>
                  <w:rFonts w:ascii="Times New Roman" w:hAnsi="Times New Roman" w:cs="Times New Roman"/>
                </w:rPr>
                <w:t>145.0</w:t>
              </w:r>
            </w:ins>
          </w:p>
        </w:tc>
        <w:tc>
          <w:tcPr>
            <w:tcW w:w="800" w:type="dxa"/>
            <w:tcPrChange w:id="248" w:author="Pleuss, James D MAJ  MIL USA USMA" w:date="2019-08-07T08:53:00Z">
              <w:tcPr>
                <w:tcW w:w="623" w:type="dxa"/>
              </w:tcPr>
            </w:tcPrChange>
          </w:tcPr>
          <w:p w14:paraId="1E66C02E" w14:textId="70898D78" w:rsidR="00AA15BB" w:rsidRPr="00700F9D" w:rsidRDefault="00AA15BB" w:rsidP="00AA15BB">
            <w:pPr>
              <w:spacing w:line="240" w:lineRule="auto"/>
              <w:rPr>
                <w:rFonts w:ascii="Times New Roman" w:hAnsi="Times New Roman" w:cs="Times New Roman"/>
              </w:rPr>
            </w:pPr>
            <w:del w:id="249" w:author="Pleuss, James D MAJ  MIL USA USMA" w:date="2019-08-07T08:53:00Z">
              <w:r w:rsidDel="00C93A24">
                <w:rPr>
                  <w:rFonts w:ascii="Times New Roman" w:hAnsi="Times New Roman" w:cs="Times New Roman"/>
                </w:rPr>
                <w:delText>X.X</w:delText>
              </w:r>
            </w:del>
            <w:ins w:id="250" w:author="Pleuss, James D MAJ  MIL USA USMA" w:date="2019-08-07T08:53:00Z">
              <w:r w:rsidR="00C93A24">
                <w:rPr>
                  <w:rFonts w:ascii="Times New Roman" w:hAnsi="Times New Roman" w:cs="Times New Roman"/>
                </w:rPr>
                <w:t>3.4</w:t>
              </w:r>
            </w:ins>
          </w:p>
        </w:tc>
        <w:tc>
          <w:tcPr>
            <w:tcW w:w="1740" w:type="dxa"/>
            <w:tcPrChange w:id="251" w:author="Pleuss, James D MAJ  MIL USA USMA" w:date="2019-08-07T08:53:00Z">
              <w:tcPr>
                <w:tcW w:w="950" w:type="dxa"/>
              </w:tcPr>
            </w:tcPrChange>
          </w:tcPr>
          <w:p w14:paraId="66E75EB4" w14:textId="664B60AC" w:rsidR="00AA15BB" w:rsidRPr="00700F9D" w:rsidRDefault="00AA15BB" w:rsidP="00AA15BB">
            <w:pPr>
              <w:spacing w:line="240" w:lineRule="auto"/>
              <w:rPr>
                <w:rFonts w:ascii="Times New Roman" w:hAnsi="Times New Roman" w:cs="Times New Roman"/>
              </w:rPr>
            </w:pPr>
            <w:del w:id="252" w:author="Pleuss, James D MAJ  MIL USA USMA" w:date="2019-08-07T08:54:00Z">
              <w:r w:rsidDel="00C93A24">
                <w:rPr>
                  <w:rFonts w:ascii="Times New Roman" w:hAnsi="Times New Roman" w:cs="Times New Roman"/>
                </w:rPr>
                <w:delText>XX.X</w:delText>
              </w:r>
            </w:del>
            <w:ins w:id="253" w:author="Pleuss, James D MAJ  MIL USA USMA" w:date="2019-08-07T08:54:00Z">
              <w:r w:rsidR="00C93A24">
                <w:rPr>
                  <w:rFonts w:ascii="Times New Roman" w:hAnsi="Times New Roman" w:cs="Times New Roman"/>
                </w:rPr>
                <w:t>141.4 to 151.4</w:t>
              </w:r>
            </w:ins>
          </w:p>
        </w:tc>
        <w:tc>
          <w:tcPr>
            <w:tcW w:w="1216" w:type="dxa"/>
            <w:tcPrChange w:id="254" w:author="Pleuss, James D MAJ  MIL USA USMA" w:date="2019-08-07T08:53:00Z">
              <w:tcPr>
                <w:tcW w:w="848" w:type="dxa"/>
              </w:tcPr>
            </w:tcPrChange>
          </w:tcPr>
          <w:p w14:paraId="1FE08789" w14:textId="57BBCBC5" w:rsidR="00AA15BB" w:rsidRDefault="00AA15BB" w:rsidP="00AA15BB">
            <w:pPr>
              <w:spacing w:line="240" w:lineRule="auto"/>
              <w:rPr>
                <w:rFonts w:ascii="Times New Roman" w:hAnsi="Times New Roman" w:cs="Times New Roman"/>
              </w:rPr>
            </w:pPr>
            <w:del w:id="255" w:author="Pleuss, James D MAJ  MIL USA USMA" w:date="2019-08-07T08:54:00Z">
              <w:r w:rsidDel="00C93A24">
                <w:rPr>
                  <w:rFonts w:ascii="Times New Roman" w:hAnsi="Times New Roman" w:cs="Times New Roman"/>
                </w:rPr>
                <w:delText>XX.X</w:delText>
              </w:r>
            </w:del>
            <w:ins w:id="256" w:author="Pleuss, James D MAJ  MIL USA USMA" w:date="2019-08-07T08:54:00Z">
              <w:r w:rsidR="00C93A24">
                <w:rPr>
                  <w:rFonts w:ascii="Times New Roman" w:hAnsi="Times New Roman" w:cs="Times New Roman"/>
                </w:rPr>
                <w:t>4.1</w:t>
              </w:r>
            </w:ins>
          </w:p>
        </w:tc>
      </w:tr>
      <w:tr w:rsidR="00AA15BB" w14:paraId="15C52F6A" w14:textId="03BC4A25" w:rsidTr="00C93A24">
        <w:tc>
          <w:tcPr>
            <w:tcW w:w="1795" w:type="dxa"/>
            <w:tcPrChange w:id="257" w:author="Pleuss, James D MAJ  MIL USA USMA" w:date="2019-08-07T08:53:00Z">
              <w:tcPr>
                <w:tcW w:w="1795" w:type="dxa"/>
              </w:tcPr>
            </w:tcPrChange>
          </w:tcPr>
          <w:p w14:paraId="625F4F35" w14:textId="640CCAA6"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5-17</w:t>
            </w:r>
          </w:p>
        </w:tc>
        <w:tc>
          <w:tcPr>
            <w:tcW w:w="1630" w:type="dxa"/>
            <w:tcPrChange w:id="258" w:author="Pleuss, James D MAJ  MIL USA USMA" w:date="2019-08-07T08:53:00Z">
              <w:tcPr>
                <w:tcW w:w="970" w:type="dxa"/>
              </w:tcPr>
            </w:tcPrChange>
          </w:tcPr>
          <w:p w14:paraId="50190762" w14:textId="1B3A306A" w:rsidR="00AA15BB" w:rsidRPr="00700F9D" w:rsidRDefault="00AA15BB" w:rsidP="00AA15BB">
            <w:pPr>
              <w:spacing w:line="240" w:lineRule="auto"/>
              <w:rPr>
                <w:rFonts w:ascii="Times New Roman" w:hAnsi="Times New Roman" w:cs="Times New Roman"/>
              </w:rPr>
            </w:pPr>
            <w:del w:id="259" w:author="Pleuss, James D MAJ  MIL USA USMA" w:date="2019-08-07T08:54:00Z">
              <w:r w:rsidDel="00C93A24">
                <w:rPr>
                  <w:rFonts w:ascii="Times New Roman" w:hAnsi="Times New Roman" w:cs="Times New Roman"/>
                </w:rPr>
                <w:delText>XXX.X</w:delText>
              </w:r>
            </w:del>
            <w:ins w:id="260" w:author="Pleuss, James D MAJ  MIL USA USMA" w:date="2019-08-07T08:54:00Z">
              <w:r w:rsidR="00C93A24">
                <w:rPr>
                  <w:rFonts w:ascii="Times New Roman" w:hAnsi="Times New Roman" w:cs="Times New Roman"/>
                </w:rPr>
                <w:t>143.7</w:t>
              </w:r>
            </w:ins>
          </w:p>
        </w:tc>
        <w:tc>
          <w:tcPr>
            <w:tcW w:w="800" w:type="dxa"/>
            <w:tcPrChange w:id="261" w:author="Pleuss, James D MAJ  MIL USA USMA" w:date="2019-08-07T08:53:00Z">
              <w:tcPr>
                <w:tcW w:w="623" w:type="dxa"/>
              </w:tcPr>
            </w:tcPrChange>
          </w:tcPr>
          <w:p w14:paraId="6B3D248C" w14:textId="0FB1EE63" w:rsidR="00AA15BB" w:rsidRPr="00700F9D" w:rsidRDefault="00AA15BB" w:rsidP="00AA15BB">
            <w:pPr>
              <w:spacing w:line="240" w:lineRule="auto"/>
              <w:rPr>
                <w:rFonts w:ascii="Times New Roman" w:hAnsi="Times New Roman" w:cs="Times New Roman"/>
              </w:rPr>
            </w:pPr>
            <w:del w:id="262" w:author="Pleuss, James D MAJ  MIL USA USMA" w:date="2019-08-07T08:54:00Z">
              <w:r w:rsidDel="00C93A24">
                <w:rPr>
                  <w:rFonts w:ascii="Times New Roman" w:hAnsi="Times New Roman" w:cs="Times New Roman"/>
                </w:rPr>
                <w:delText>X.X</w:delText>
              </w:r>
            </w:del>
            <w:ins w:id="263" w:author="Pleuss, James D MAJ  MIL USA USMA" w:date="2019-08-07T08:54:00Z">
              <w:r w:rsidR="00C93A24">
                <w:rPr>
                  <w:rFonts w:ascii="Times New Roman" w:hAnsi="Times New Roman" w:cs="Times New Roman"/>
                </w:rPr>
                <w:t>4.3</w:t>
              </w:r>
            </w:ins>
          </w:p>
        </w:tc>
        <w:tc>
          <w:tcPr>
            <w:tcW w:w="1740" w:type="dxa"/>
            <w:tcPrChange w:id="264" w:author="Pleuss, James D MAJ  MIL USA USMA" w:date="2019-08-07T08:53:00Z">
              <w:tcPr>
                <w:tcW w:w="950" w:type="dxa"/>
              </w:tcPr>
            </w:tcPrChange>
          </w:tcPr>
          <w:p w14:paraId="23B008EB" w14:textId="0F368717" w:rsidR="00AA15BB" w:rsidRPr="00700F9D" w:rsidRDefault="00AA15BB" w:rsidP="00AA15BB">
            <w:pPr>
              <w:spacing w:line="240" w:lineRule="auto"/>
              <w:rPr>
                <w:rFonts w:ascii="Times New Roman" w:hAnsi="Times New Roman" w:cs="Times New Roman"/>
              </w:rPr>
            </w:pPr>
            <w:del w:id="265" w:author="Pleuss, James D MAJ  MIL USA USMA" w:date="2019-08-07T08:54:00Z">
              <w:r w:rsidDel="00C93A24">
                <w:rPr>
                  <w:rFonts w:ascii="Times New Roman" w:hAnsi="Times New Roman" w:cs="Times New Roman"/>
                </w:rPr>
                <w:delText>XX.X</w:delText>
              </w:r>
            </w:del>
            <w:ins w:id="266" w:author="Pleuss, James D MAJ  MIL USA USMA" w:date="2019-08-07T08:54:00Z">
              <w:r w:rsidR="00C93A24">
                <w:rPr>
                  <w:rFonts w:ascii="Times New Roman" w:hAnsi="Times New Roman" w:cs="Times New Roman"/>
                </w:rPr>
                <w:t>140.0 to 157.8</w:t>
              </w:r>
            </w:ins>
          </w:p>
        </w:tc>
        <w:tc>
          <w:tcPr>
            <w:tcW w:w="1216" w:type="dxa"/>
            <w:tcPrChange w:id="267" w:author="Pleuss, James D MAJ  MIL USA USMA" w:date="2019-08-07T08:53:00Z">
              <w:tcPr>
                <w:tcW w:w="848" w:type="dxa"/>
              </w:tcPr>
            </w:tcPrChange>
          </w:tcPr>
          <w:p w14:paraId="697529D5" w14:textId="613AA53B" w:rsidR="00AA15BB" w:rsidRDefault="00AA15BB" w:rsidP="00AA15BB">
            <w:pPr>
              <w:spacing w:line="240" w:lineRule="auto"/>
              <w:rPr>
                <w:rFonts w:ascii="Times New Roman" w:hAnsi="Times New Roman" w:cs="Times New Roman"/>
              </w:rPr>
            </w:pPr>
            <w:del w:id="268" w:author="Pleuss, James D MAJ  MIL USA USMA" w:date="2019-08-07T08:54:00Z">
              <w:r w:rsidDel="00C93A24">
                <w:rPr>
                  <w:rFonts w:ascii="Times New Roman" w:hAnsi="Times New Roman" w:cs="Times New Roman"/>
                </w:rPr>
                <w:delText>XX.X</w:delText>
              </w:r>
            </w:del>
            <w:ins w:id="269" w:author="Pleuss, James D MAJ  MIL USA USMA" w:date="2019-08-07T08:54:00Z">
              <w:r w:rsidR="00C93A24">
                <w:rPr>
                  <w:rFonts w:ascii="Times New Roman" w:hAnsi="Times New Roman" w:cs="Times New Roman"/>
                </w:rPr>
                <w:t>4.8</w:t>
              </w:r>
            </w:ins>
          </w:p>
        </w:tc>
      </w:tr>
      <w:tr w:rsidR="00AA15BB" w14:paraId="13C1D947" w14:textId="4ED2B9A7" w:rsidTr="00C93A24">
        <w:tc>
          <w:tcPr>
            <w:tcW w:w="1795" w:type="dxa"/>
            <w:tcPrChange w:id="270" w:author="Pleuss, James D MAJ  MIL USA USMA" w:date="2019-08-07T08:53:00Z">
              <w:tcPr>
                <w:tcW w:w="1795" w:type="dxa"/>
              </w:tcPr>
            </w:tcPrChange>
          </w:tcPr>
          <w:p w14:paraId="48B8BFE9" w14:textId="7A0428A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8-20</w:t>
            </w:r>
          </w:p>
        </w:tc>
        <w:tc>
          <w:tcPr>
            <w:tcW w:w="1630" w:type="dxa"/>
            <w:tcPrChange w:id="271" w:author="Pleuss, James D MAJ  MIL USA USMA" w:date="2019-08-07T08:53:00Z">
              <w:tcPr>
                <w:tcW w:w="970" w:type="dxa"/>
              </w:tcPr>
            </w:tcPrChange>
          </w:tcPr>
          <w:p w14:paraId="44EE4FED" w14:textId="7532EF83" w:rsidR="00AA15BB" w:rsidRPr="00700F9D" w:rsidRDefault="00AA15BB" w:rsidP="00AA15BB">
            <w:pPr>
              <w:spacing w:line="240" w:lineRule="auto"/>
              <w:rPr>
                <w:rFonts w:ascii="Times New Roman" w:hAnsi="Times New Roman" w:cs="Times New Roman"/>
              </w:rPr>
            </w:pPr>
            <w:del w:id="272" w:author="Pleuss, James D MAJ  MIL USA USMA" w:date="2019-08-07T08:54:00Z">
              <w:r w:rsidDel="00C93A24">
                <w:rPr>
                  <w:rFonts w:ascii="Times New Roman" w:hAnsi="Times New Roman" w:cs="Times New Roman"/>
                </w:rPr>
                <w:delText>XXX.X</w:delText>
              </w:r>
            </w:del>
            <w:ins w:id="273" w:author="Pleuss, James D MAJ  MIL USA USMA" w:date="2019-08-07T08:54:00Z">
              <w:r w:rsidR="00C93A24">
                <w:rPr>
                  <w:rFonts w:ascii="Times New Roman" w:hAnsi="Times New Roman" w:cs="Times New Roman"/>
                </w:rPr>
                <w:t>140.1</w:t>
              </w:r>
            </w:ins>
          </w:p>
        </w:tc>
        <w:tc>
          <w:tcPr>
            <w:tcW w:w="800" w:type="dxa"/>
            <w:tcPrChange w:id="274" w:author="Pleuss, James D MAJ  MIL USA USMA" w:date="2019-08-07T08:53:00Z">
              <w:tcPr>
                <w:tcW w:w="623" w:type="dxa"/>
              </w:tcPr>
            </w:tcPrChange>
          </w:tcPr>
          <w:p w14:paraId="057D1390" w14:textId="7652BFD3" w:rsidR="00AA15BB" w:rsidRPr="00700F9D" w:rsidRDefault="00AA15BB" w:rsidP="00AA15BB">
            <w:pPr>
              <w:spacing w:line="240" w:lineRule="auto"/>
              <w:rPr>
                <w:rFonts w:ascii="Times New Roman" w:hAnsi="Times New Roman" w:cs="Times New Roman"/>
              </w:rPr>
            </w:pPr>
            <w:del w:id="275" w:author="Pleuss, James D MAJ  MIL USA USMA" w:date="2019-08-07T08:55:00Z">
              <w:r w:rsidDel="00C93A24">
                <w:rPr>
                  <w:rFonts w:ascii="Times New Roman" w:hAnsi="Times New Roman" w:cs="Times New Roman"/>
                </w:rPr>
                <w:delText>X.X</w:delText>
              </w:r>
            </w:del>
            <w:ins w:id="276" w:author="Pleuss, James D MAJ  MIL USA USMA" w:date="2019-08-07T08:55:00Z">
              <w:r w:rsidR="00C93A24">
                <w:rPr>
                  <w:rFonts w:ascii="Times New Roman" w:hAnsi="Times New Roman" w:cs="Times New Roman"/>
                </w:rPr>
                <w:t>2.4</w:t>
              </w:r>
            </w:ins>
          </w:p>
        </w:tc>
        <w:tc>
          <w:tcPr>
            <w:tcW w:w="1740" w:type="dxa"/>
            <w:tcPrChange w:id="277" w:author="Pleuss, James D MAJ  MIL USA USMA" w:date="2019-08-07T08:53:00Z">
              <w:tcPr>
                <w:tcW w:w="950" w:type="dxa"/>
              </w:tcPr>
            </w:tcPrChange>
          </w:tcPr>
          <w:p w14:paraId="2A643456" w14:textId="4C156A44" w:rsidR="00AA15BB" w:rsidRPr="00700F9D" w:rsidRDefault="00AA15BB" w:rsidP="00AA15BB">
            <w:pPr>
              <w:spacing w:line="240" w:lineRule="auto"/>
              <w:rPr>
                <w:rFonts w:ascii="Times New Roman" w:hAnsi="Times New Roman" w:cs="Times New Roman"/>
              </w:rPr>
            </w:pPr>
            <w:del w:id="278" w:author="Pleuss, James D MAJ  MIL USA USMA" w:date="2019-08-07T08:55:00Z">
              <w:r w:rsidDel="00C93A24">
                <w:rPr>
                  <w:rFonts w:ascii="Times New Roman" w:hAnsi="Times New Roman" w:cs="Times New Roman"/>
                </w:rPr>
                <w:delText>XX.X</w:delText>
              </w:r>
            </w:del>
            <w:ins w:id="279" w:author="Pleuss, James D MAJ  MIL USA USMA" w:date="2019-08-07T08:55:00Z">
              <w:r w:rsidR="00C93A24">
                <w:rPr>
                  <w:rFonts w:ascii="Times New Roman" w:hAnsi="Times New Roman" w:cs="Times New Roman"/>
                </w:rPr>
                <w:t>136.4 to 145.8</w:t>
              </w:r>
            </w:ins>
          </w:p>
        </w:tc>
        <w:tc>
          <w:tcPr>
            <w:tcW w:w="1216" w:type="dxa"/>
            <w:tcPrChange w:id="280" w:author="Pleuss, James D MAJ  MIL USA USMA" w:date="2019-08-07T08:53:00Z">
              <w:tcPr>
                <w:tcW w:w="848" w:type="dxa"/>
              </w:tcPr>
            </w:tcPrChange>
          </w:tcPr>
          <w:p w14:paraId="05291D61" w14:textId="5B6281A2" w:rsidR="00AA15BB" w:rsidRDefault="00AA15BB" w:rsidP="00AA15BB">
            <w:pPr>
              <w:spacing w:line="240" w:lineRule="auto"/>
              <w:rPr>
                <w:rFonts w:ascii="Times New Roman" w:hAnsi="Times New Roman" w:cs="Times New Roman"/>
              </w:rPr>
            </w:pPr>
            <w:del w:id="281" w:author="Pleuss, James D MAJ  MIL USA USMA" w:date="2019-08-07T08:55:00Z">
              <w:r w:rsidDel="00C93A24">
                <w:rPr>
                  <w:rFonts w:ascii="Times New Roman" w:hAnsi="Times New Roman" w:cs="Times New Roman"/>
                </w:rPr>
                <w:delText>XX.X</w:delText>
              </w:r>
            </w:del>
            <w:ins w:id="282" w:author="Pleuss, James D MAJ  MIL USA USMA" w:date="2019-08-07T08:55:00Z">
              <w:r w:rsidR="00C93A24">
                <w:rPr>
                  <w:rFonts w:ascii="Times New Roman" w:hAnsi="Times New Roman" w:cs="Times New Roman"/>
                </w:rPr>
                <w:t>2.6</w:t>
              </w:r>
            </w:ins>
            <w:bookmarkStart w:id="283" w:name="_GoBack"/>
            <w:bookmarkEnd w:id="283"/>
          </w:p>
        </w:tc>
      </w:tr>
    </w:tbl>
    <w:p w14:paraId="2B9E77BF" w14:textId="25372731" w:rsidR="005359D1" w:rsidRPr="00B059C7" w:rsidRDefault="005359D1">
      <w:pPr>
        <w:spacing w:line="240" w:lineRule="auto"/>
        <w:rPr>
          <w:rFonts w:ascii="Times New Roman" w:hAnsi="Times New Roman" w:cs="Times New Roman"/>
        </w:rPr>
      </w:pPr>
      <w:r w:rsidRPr="00B059C7">
        <w:rPr>
          <w:rFonts w:ascii="Times New Roman" w:hAnsi="Times New Roman" w:cs="Times New Roman"/>
        </w:rPr>
        <w:br w:type="page"/>
      </w:r>
    </w:p>
    <w:p w14:paraId="57C089CB" w14:textId="77777777" w:rsidR="005359D1" w:rsidRPr="00B059C7" w:rsidRDefault="005359D1" w:rsidP="00796EA6">
      <w:pPr>
        <w:spacing w:line="240" w:lineRule="auto"/>
        <w:rPr>
          <w:rFonts w:ascii="Times New Roman" w:hAnsi="Times New Roman" w:cs="Times New Roman"/>
        </w:rPr>
        <w:sectPr w:rsidR="005359D1" w:rsidRPr="00B059C7" w:rsidSect="003B4616">
          <w:pgSz w:w="15840" w:h="12240" w:orient="landscape"/>
          <w:pgMar w:top="1440" w:right="1440" w:bottom="1440" w:left="1440" w:header="720" w:footer="720" w:gutter="0"/>
          <w:lnNumType w:countBy="1" w:restart="continuous"/>
          <w:cols w:space="720"/>
          <w:docGrid w:linePitch="360"/>
        </w:sectPr>
      </w:pPr>
    </w:p>
    <w:p w14:paraId="3C49F075" w14:textId="2B0F5969" w:rsidR="007C470E" w:rsidRPr="00B059C7" w:rsidRDefault="00B71E99" w:rsidP="00796EA6">
      <w:pPr>
        <w:pStyle w:val="PlainText"/>
        <w:keepNext/>
        <w:spacing w:line="480" w:lineRule="auto"/>
        <w:rPr>
          <w:rFonts w:ascii="Times New Roman" w:hAnsi="Times New Roman" w:cs="Times New Roman"/>
          <w:sz w:val="24"/>
          <w:szCs w:val="24"/>
        </w:rPr>
      </w:pPr>
      <w:r w:rsidRPr="00B059C7">
        <w:rPr>
          <w:rFonts w:ascii="Times New Roman" w:hAnsi="Times New Roman" w:cs="Times New Roman"/>
          <w:noProof/>
          <w:sz w:val="24"/>
          <w:szCs w:val="24"/>
        </w:rPr>
        <w:lastRenderedPageBreak/>
        <w:drawing>
          <wp:inline distT="0" distB="0" distL="0" distR="0" wp14:anchorId="06E5E106" wp14:editId="19BB9CEE">
            <wp:extent cx="7380542" cy="4484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w2r.png"/>
                    <pic:cNvPicPr/>
                  </pic:nvPicPr>
                  <pic:blipFill>
                    <a:blip r:embed="rId16">
                      <a:extLst>
                        <a:ext uri="{28A0092B-C50C-407E-A947-70E740481C1C}">
                          <a14:useLocalDpi xmlns:a14="http://schemas.microsoft.com/office/drawing/2010/main" val="0"/>
                        </a:ext>
                      </a:extLst>
                    </a:blip>
                    <a:stretch>
                      <a:fillRect/>
                    </a:stretch>
                  </pic:blipFill>
                  <pic:spPr>
                    <a:xfrm>
                      <a:off x="0" y="0"/>
                      <a:ext cx="7433166" cy="4516510"/>
                    </a:xfrm>
                    <a:prstGeom prst="rect">
                      <a:avLst/>
                    </a:prstGeom>
                  </pic:spPr>
                </pic:pic>
              </a:graphicData>
            </a:graphic>
          </wp:inline>
        </w:drawing>
      </w:r>
    </w:p>
    <w:p w14:paraId="43A7EAFA" w14:textId="71007282" w:rsidR="00E35346" w:rsidRPr="00E4293B" w:rsidRDefault="007C470E" w:rsidP="00B71E99">
      <w:pPr>
        <w:pStyle w:val="Caption"/>
        <w:rPr>
          <w:rFonts w:ascii="Times New Roman" w:hAnsi="Times New Roman" w:cs="Times New Roman"/>
          <w:b/>
          <w:i w:val="0"/>
          <w:color w:val="000000" w:themeColor="text1"/>
          <w:sz w:val="24"/>
          <w:szCs w:val="24"/>
        </w:rPr>
      </w:pPr>
      <w:commentRangeStart w:id="284"/>
      <w:r w:rsidRPr="00E4293B">
        <w:rPr>
          <w:rFonts w:ascii="Times New Roman" w:hAnsi="Times New Roman" w:cs="Times New Roman"/>
          <w:b/>
          <w:i w:val="0"/>
          <w:color w:val="000000" w:themeColor="text1"/>
          <w:sz w:val="24"/>
          <w:szCs w:val="24"/>
        </w:rPr>
        <w:t>Figure 1</w:t>
      </w:r>
      <w:commentRangeEnd w:id="284"/>
      <w:r w:rsidR="00E4293B">
        <w:rPr>
          <w:rStyle w:val="CommentReference"/>
          <w:rFonts w:ascii="Arial" w:hAnsi="Arial" w:cs="Arial"/>
          <w:i w:val="0"/>
          <w:iCs w:val="0"/>
          <w:color w:val="auto"/>
        </w:rPr>
        <w:commentReference w:id="284"/>
      </w:r>
    </w:p>
    <w:p w14:paraId="314503C0" w14:textId="50B256FA" w:rsidR="009A12CC" w:rsidRPr="00B059C7" w:rsidRDefault="007C470E" w:rsidP="00E35346">
      <w:pPr>
        <w:pStyle w:val="Caption"/>
        <w:spacing w:line="480" w:lineRule="auto"/>
        <w:rPr>
          <w:rFonts w:ascii="Times New Roman" w:hAnsi="Times New Roman" w:cs="Times New Roman"/>
          <w:sz w:val="24"/>
          <w:szCs w:val="24"/>
        </w:rPr>
      </w:pPr>
      <w:r w:rsidRPr="00B059C7">
        <w:rPr>
          <w:rFonts w:ascii="Times New Roman" w:hAnsi="Times New Roman" w:cs="Times New Roman"/>
          <w:i w:val="0"/>
          <w:color w:val="auto"/>
          <w:sz w:val="24"/>
          <w:szCs w:val="24"/>
        </w:rPr>
        <w:t xml:space="preserve">Screenshot of the R Shiny </w:t>
      </w:r>
      <w:ins w:id="285" w:author="Elroy Aguiar" w:date="2019-06-28T12:05:00Z">
        <w:r w:rsidR="007B4BEA" w:rsidRPr="00B059C7">
          <w:rPr>
            <w:rFonts w:ascii="Times New Roman" w:hAnsi="Times New Roman" w:cs="Times New Roman"/>
            <w:i w:val="0"/>
            <w:color w:val="auto"/>
            <w:sz w:val="24"/>
            <w:szCs w:val="24"/>
          </w:rPr>
          <w:t>a</w:t>
        </w:r>
      </w:ins>
      <w:r w:rsidRPr="00B059C7">
        <w:rPr>
          <w:rFonts w:ascii="Times New Roman" w:hAnsi="Times New Roman" w:cs="Times New Roman"/>
          <w:i w:val="0"/>
          <w:color w:val="auto"/>
          <w:sz w:val="24"/>
          <w:szCs w:val="24"/>
        </w:rPr>
        <w:t xml:space="preserve">pp. After user input (age, weight, height, sex), </w:t>
      </w:r>
      <w:proofErr w:type="spellStart"/>
      <w:r w:rsidRPr="00B059C7">
        <w:rPr>
          <w:rFonts w:ascii="Times New Roman" w:hAnsi="Times New Roman" w:cs="Times New Roman"/>
          <w:i w:val="0"/>
          <w:color w:val="auto"/>
          <w:sz w:val="24"/>
          <w:szCs w:val="24"/>
        </w:rPr>
        <w:t>BMIz</w:t>
      </w:r>
      <w:proofErr w:type="spellEnd"/>
      <w:r w:rsidRPr="00B059C7">
        <w:rPr>
          <w:rFonts w:ascii="Times New Roman" w:hAnsi="Times New Roman" w:cs="Times New Roman"/>
          <w:i w:val="0"/>
          <w:color w:val="auto"/>
          <w:sz w:val="24"/>
          <w:szCs w:val="24"/>
        </w:rPr>
        <w:t xml:space="preserve"> (green) is displayed with predicted preferred transition cadence (orange). The graph on the right displays the probabilities associated with being in either gait classification.</w:t>
      </w:r>
    </w:p>
    <w:sectPr w:rsidR="009A12CC" w:rsidRPr="00B059C7" w:rsidSect="005359D1">
      <w:type w:val="nextColumn"/>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W Ducharme" w:date="2019-07-02T10:33:00Z" w:initials="SWD">
    <w:p w14:paraId="1FA9E8F6" w14:textId="79A8AB61" w:rsidR="001B6309" w:rsidRDefault="001B6309">
      <w:pPr>
        <w:pStyle w:val="CommentText"/>
      </w:pPr>
      <w:r>
        <w:rPr>
          <w:rStyle w:val="CommentReference"/>
        </w:rPr>
        <w:annotationRef/>
      </w:r>
      <w:r>
        <w:t>Scott &amp; Elroy discussed the title and settled on this.</w:t>
      </w:r>
    </w:p>
  </w:comment>
  <w:comment w:id="1" w:author="Elroy Aguiar" w:date="2019-07-01T13:41:00Z" w:initials="EA">
    <w:p w14:paraId="542B9980" w14:textId="4DF78B92" w:rsidR="001B6309" w:rsidRDefault="001B6309">
      <w:pPr>
        <w:pStyle w:val="CommentText"/>
      </w:pPr>
      <w:r>
        <w:rPr>
          <w:rStyle w:val="CommentReference"/>
        </w:rPr>
        <w:annotationRef/>
      </w:r>
      <w:r>
        <w:t>update</w:t>
      </w:r>
    </w:p>
  </w:comment>
  <w:comment w:id="2" w:author="Elroy Aguiar" w:date="2019-06-28T10:37:00Z" w:initials="EA">
    <w:p w14:paraId="5E2A1A1B" w14:textId="77777777" w:rsidR="001B6309" w:rsidRDefault="001B6309">
      <w:pPr>
        <w:pStyle w:val="CommentText"/>
      </w:pPr>
      <w:r>
        <w:rPr>
          <w:rStyle w:val="CommentReference"/>
        </w:rPr>
        <w:annotationRef/>
      </w:r>
      <w:r>
        <w:t>To be finalized during submission as some journals require you to pick from a list of terms</w:t>
      </w:r>
    </w:p>
    <w:p w14:paraId="25633E85" w14:textId="77777777" w:rsidR="001B6309" w:rsidRDefault="001B6309">
      <w:pPr>
        <w:pStyle w:val="CommentText"/>
      </w:pPr>
    </w:p>
    <w:p w14:paraId="47450AB4" w14:textId="1F0502BE" w:rsidR="001B6309" w:rsidRDefault="001B6309">
      <w:pPr>
        <w:pStyle w:val="CommentText"/>
      </w:pPr>
      <w:r>
        <w:t>“</w:t>
      </w:r>
      <w:r w:rsidRPr="00E65F72">
        <w:t>three to six keywords chosen from terms not used in the manuscript title</w:t>
      </w:r>
      <w:r>
        <w:t>”</w:t>
      </w:r>
    </w:p>
  </w:comment>
  <w:comment w:id="4" w:author="Elroy Aguiar" w:date="2019-07-01T13:37:00Z" w:initials="EA">
    <w:p w14:paraId="40DE4103" w14:textId="29D299DC" w:rsidR="001B6309" w:rsidRDefault="001B6309">
      <w:pPr>
        <w:pStyle w:val="CommentText"/>
      </w:pPr>
      <w:r>
        <w:rPr>
          <w:rStyle w:val="CommentReference"/>
        </w:rPr>
        <w:annotationRef/>
      </w:r>
      <w:r>
        <w:t>We need to blind all identifying information, incl refs, in this same fashion</w:t>
      </w:r>
    </w:p>
  </w:comment>
  <w:comment w:id="5" w:author="Scott W Ducharme" w:date="2019-07-02T10:52:00Z" w:initials="SWD">
    <w:p w14:paraId="3FA87118" w14:textId="4A19EB0A" w:rsidR="001B6309" w:rsidRDefault="001B6309">
      <w:pPr>
        <w:pStyle w:val="CommentText"/>
      </w:pPr>
      <w:r>
        <w:rPr>
          <w:rStyle w:val="CommentReference"/>
        </w:rPr>
        <w:annotationRef/>
      </w:r>
      <w:r>
        <w:t>blind</w:t>
      </w:r>
    </w:p>
  </w:comment>
  <w:comment w:id="6" w:author="Scott W Ducharme" w:date="2019-07-02T10:52:00Z" w:initials="SWD">
    <w:p w14:paraId="078FE94E" w14:textId="4E7A70D4" w:rsidR="001B6309" w:rsidRDefault="001B6309">
      <w:pPr>
        <w:pStyle w:val="CommentText"/>
      </w:pPr>
      <w:r>
        <w:rPr>
          <w:rStyle w:val="CommentReference"/>
        </w:rPr>
        <w:annotationRef/>
      </w:r>
      <w:r>
        <w:t>blind</w:t>
      </w:r>
    </w:p>
  </w:comment>
  <w:comment w:id="7" w:author="Aston McCullough" w:date="2019-06-25T11:06:00Z" w:initials="AM">
    <w:p w14:paraId="42897CA7" w14:textId="3F76B974" w:rsidR="001B6309" w:rsidRDefault="001B6309">
      <w:pPr>
        <w:pStyle w:val="CommentText"/>
      </w:pPr>
      <w:r>
        <w:rPr>
          <w:rStyle w:val="CommentReference"/>
        </w:rPr>
        <w:annotationRef/>
      </w:r>
      <w:r>
        <w:t>Assumptions of the test/technique were met?</w:t>
      </w:r>
    </w:p>
  </w:comment>
  <w:comment w:id="8" w:author="Scott W Ducharme" w:date="2019-07-02T10:58:00Z" w:initials="SWD">
    <w:p w14:paraId="101107AD" w14:textId="39139D4D" w:rsidR="001B6309" w:rsidRDefault="001B6309">
      <w:pPr>
        <w:pStyle w:val="CommentText"/>
      </w:pPr>
      <w:r>
        <w:rPr>
          <w:rStyle w:val="CommentReference"/>
        </w:rPr>
        <w:annotationRef/>
      </w:r>
      <w:r>
        <w:t>Dusty, Jim, can you answer this question?</w:t>
      </w:r>
    </w:p>
  </w:comment>
  <w:comment w:id="10" w:author="Aston McCullough" w:date="2019-06-25T11:12:00Z" w:initials="AM">
    <w:p w14:paraId="36B153FE" w14:textId="344B46E9" w:rsidR="001B6309" w:rsidRDefault="001B6309">
      <w:pPr>
        <w:pStyle w:val="CommentText"/>
      </w:pPr>
      <w:r>
        <w:rPr>
          <w:rStyle w:val="CommentReference"/>
        </w:rPr>
        <w:annotationRef/>
      </w:r>
      <w:r>
        <w:t>What is this? What measure of accuracy? There are many…</w:t>
      </w:r>
    </w:p>
  </w:comment>
  <w:comment w:id="11" w:author="Scott W Ducharme" w:date="2019-07-02T10:57:00Z" w:initials="SWD">
    <w:p w14:paraId="3539EEED" w14:textId="163CB333" w:rsidR="001B6309" w:rsidRDefault="001B6309">
      <w:pPr>
        <w:pStyle w:val="CommentText"/>
      </w:pPr>
      <w:r>
        <w:rPr>
          <w:rStyle w:val="CommentReference"/>
        </w:rPr>
        <w:annotationRef/>
      </w:r>
      <w:r>
        <w:t>Dusty, Jim, can you provide info here?</w:t>
      </w:r>
    </w:p>
  </w:comment>
  <w:comment w:id="14" w:author="Aston McCullough" w:date="2019-06-25T11:11:00Z" w:initials="AM">
    <w:p w14:paraId="721DBA66" w14:textId="6C695852" w:rsidR="001B6309" w:rsidRDefault="001B6309">
      <w:pPr>
        <w:pStyle w:val="CommentText"/>
      </w:pPr>
      <w:r>
        <w:rPr>
          <w:rStyle w:val="CommentReference"/>
        </w:rPr>
        <w:annotationRef/>
      </w:r>
      <w:r>
        <w:t>Why don’t we give the OR?</w:t>
      </w:r>
    </w:p>
  </w:comment>
  <w:comment w:id="15" w:author="Elroy Aguiar" w:date="2019-07-01T11:24:00Z" w:initials="EA">
    <w:p w14:paraId="029DACAF" w14:textId="58B9747D" w:rsidR="001B6309" w:rsidRDefault="001B6309">
      <w:pPr>
        <w:pStyle w:val="CommentText"/>
      </w:pPr>
      <w:r>
        <w:rPr>
          <w:rStyle w:val="CommentReference"/>
        </w:rPr>
        <w:annotationRef/>
      </w:r>
      <w:r>
        <w:t>I’m not entirely sure, but is it 0.5? since we say in the methods “</w:t>
      </w:r>
      <w:r w:rsidRPr="00AB3291">
        <w:t>To determine PTC, we assessed the cadence at which the model was most uncertain with regards to gait classification (i.e., where the probability of running or walking was 0.5</w:t>
      </w:r>
      <w:r>
        <w:t xml:space="preserve">” </w:t>
      </w:r>
    </w:p>
  </w:comment>
  <w:comment w:id="16" w:author="Scott W Ducharme" w:date="2019-07-02T11:04:00Z" w:initials="SWD">
    <w:p w14:paraId="0D2B816F" w14:textId="0DC2AEEF" w:rsidR="001B6309" w:rsidRDefault="001B6309">
      <w:pPr>
        <w:pStyle w:val="CommentText"/>
      </w:pPr>
      <w:r>
        <w:rPr>
          <w:rStyle w:val="CommentReference"/>
        </w:rPr>
        <w:annotationRef/>
      </w:r>
      <w:r>
        <w:t>Dusty, Jim, just verifying is Elroy correct?</w:t>
      </w:r>
    </w:p>
  </w:comment>
  <w:comment w:id="17" w:author="Pleuss, James D MAJ  MIL USA USMA" w:date="2019-08-07T07:57:00Z" w:initials="PJDMMUU">
    <w:p w14:paraId="2E9FA2B3" w14:textId="06F5A3C6" w:rsidR="001B6309" w:rsidRDefault="001B6309">
      <w:pPr>
        <w:pStyle w:val="CommentText"/>
      </w:pPr>
      <w:r>
        <w:rPr>
          <w:rStyle w:val="CommentReference"/>
        </w:rPr>
        <w:annotationRef/>
      </w:r>
      <w:r>
        <w:t xml:space="preserve">We could do that, but it’s </w:t>
      </w:r>
      <w:proofErr w:type="gramStart"/>
      <w:r>
        <w:t>really just</w:t>
      </w:r>
      <w:proofErr w:type="gramEnd"/>
      <w:r>
        <w:t xml:space="preserve"> a different way of looking at the same information.  I think we can probably leave it as is and see what format the viewers prefer.</w:t>
      </w:r>
    </w:p>
  </w:comment>
  <w:comment w:id="12" w:author="John Schuna" w:date="2019-06-18T13:54:00Z" w:initials="JS">
    <w:p w14:paraId="2D4A1BFD" w14:textId="2E6051B1" w:rsidR="001B6309" w:rsidRDefault="001B6309">
      <w:pPr>
        <w:pStyle w:val="CommentText"/>
      </w:pPr>
      <w:r>
        <w:rPr>
          <w:rStyle w:val="CommentReference"/>
        </w:rPr>
        <w:annotationRef/>
      </w:r>
      <w:r>
        <w:t>Probably do not need this yet, but reviewers might request some sort of fit index for the logistic regression. Perhaps something like the concordance statistic (c-statistic) might be something we want to report.</w:t>
      </w:r>
    </w:p>
  </w:comment>
  <w:comment w:id="13" w:author="Scott W Ducharme" w:date="2019-07-02T11:04:00Z" w:initials="SWD">
    <w:p w14:paraId="6AB77CEF" w14:textId="3926BC0F" w:rsidR="001B6309" w:rsidRDefault="001B6309">
      <w:pPr>
        <w:pStyle w:val="CommentText"/>
      </w:pPr>
      <w:r>
        <w:rPr>
          <w:rStyle w:val="CommentReference"/>
        </w:rPr>
        <w:annotationRef/>
      </w:r>
      <w:r>
        <w:t>Dusty, Jim, can we get this?</w:t>
      </w:r>
    </w:p>
  </w:comment>
  <w:comment w:id="18" w:author="Aston McCullough" w:date="2019-06-25T11:13:00Z" w:initials="AM">
    <w:p w14:paraId="51E3F32B" w14:textId="57361E75" w:rsidR="001B6309" w:rsidRDefault="001B6309">
      <w:pPr>
        <w:pStyle w:val="CommentText"/>
      </w:pPr>
      <w:r>
        <w:rPr>
          <w:rStyle w:val="CommentReference"/>
        </w:rPr>
        <w:annotationRef/>
      </w:r>
      <w:r>
        <w:t>Still unclear about what this measure of accuracy is here… AUC?</w:t>
      </w:r>
    </w:p>
  </w:comment>
  <w:comment w:id="21" w:author="Scott W Ducharme" w:date="2019-07-03T10:48:00Z" w:initials="SWD">
    <w:p w14:paraId="13BE28E1" w14:textId="285B3049" w:rsidR="001B6309" w:rsidRDefault="001B6309">
      <w:pPr>
        <w:pStyle w:val="CommentText"/>
      </w:pPr>
      <w:r>
        <w:rPr>
          <w:rStyle w:val="CommentReference"/>
        </w:rPr>
        <w:annotationRef/>
      </w:r>
      <w:r>
        <w:t>Scott to add range or IQR</w:t>
      </w:r>
    </w:p>
  </w:comment>
  <w:comment w:id="26" w:author="Scott W Ducharme" w:date="2019-07-03T10:29:00Z" w:initials="SWD">
    <w:p w14:paraId="7A5448A6" w14:textId="0A91E7C6" w:rsidR="001B6309" w:rsidRDefault="001B6309">
      <w:pPr>
        <w:pStyle w:val="CommentText"/>
      </w:pPr>
      <w:r>
        <w:rPr>
          <w:rStyle w:val="CommentReference"/>
        </w:rPr>
        <w:annotationRef/>
      </w:r>
      <w:r>
        <w:t>Dusty, Jim, could you please update these values to represent the sex combined single values for each age group?</w:t>
      </w:r>
    </w:p>
  </w:comment>
  <w:comment w:id="196" w:author="Scott W Ducharme" w:date="2019-07-03T10:42:00Z" w:initials="SWD">
    <w:p w14:paraId="5FD20CFF" w14:textId="68702B7D" w:rsidR="001B6309" w:rsidRDefault="001B6309">
      <w:pPr>
        <w:pStyle w:val="CommentText"/>
      </w:pPr>
      <w:r>
        <w:rPr>
          <w:rStyle w:val="CommentReference"/>
        </w:rPr>
        <w:annotationRef/>
      </w:r>
      <w:r>
        <w:t>Dusty, Jim, could you please fill in this information?</w:t>
      </w:r>
    </w:p>
  </w:comment>
  <w:comment w:id="284" w:author="Elroy Aguiar" w:date="2019-07-01T13:43:00Z" w:initials="EA">
    <w:p w14:paraId="7D34BA09" w14:textId="363AB561" w:rsidR="001B6309" w:rsidRDefault="001B6309">
      <w:pPr>
        <w:pStyle w:val="CommentText"/>
      </w:pPr>
      <w:r>
        <w:rPr>
          <w:rStyle w:val="CommentReference"/>
        </w:rPr>
        <w:annotationRef/>
      </w:r>
      <w:r>
        <w:t xml:space="preserve">Need file </w:t>
      </w:r>
      <w:r w:rsidRPr="00E4293B">
        <w:t>saved in JPEG or TIFF format at a resolution of 300 d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A9E8F6" w15:done="0"/>
  <w15:commentEx w15:paraId="542B9980" w15:done="0"/>
  <w15:commentEx w15:paraId="47450AB4" w15:done="0"/>
  <w15:commentEx w15:paraId="40DE4103" w15:done="0"/>
  <w15:commentEx w15:paraId="3FA87118" w15:done="0"/>
  <w15:commentEx w15:paraId="078FE94E" w15:done="0"/>
  <w15:commentEx w15:paraId="42897CA7" w15:done="0"/>
  <w15:commentEx w15:paraId="101107AD" w15:paraIdParent="42897CA7" w15:done="0"/>
  <w15:commentEx w15:paraId="36B153FE" w15:done="0"/>
  <w15:commentEx w15:paraId="3539EEED" w15:paraIdParent="36B153FE" w15:done="0"/>
  <w15:commentEx w15:paraId="721DBA66" w15:done="0"/>
  <w15:commentEx w15:paraId="029DACAF" w15:paraIdParent="721DBA66" w15:done="0"/>
  <w15:commentEx w15:paraId="0D2B816F" w15:paraIdParent="721DBA66" w15:done="0"/>
  <w15:commentEx w15:paraId="2E9FA2B3" w15:paraIdParent="721DBA66" w15:done="0"/>
  <w15:commentEx w15:paraId="2D4A1BFD" w15:done="0"/>
  <w15:commentEx w15:paraId="6AB77CEF" w15:paraIdParent="2D4A1BFD" w15:done="0"/>
  <w15:commentEx w15:paraId="51E3F32B" w15:done="0"/>
  <w15:commentEx w15:paraId="13BE28E1" w15:done="0"/>
  <w15:commentEx w15:paraId="7A5448A6" w15:done="0"/>
  <w15:commentEx w15:paraId="5FD20CFF" w15:done="0"/>
  <w15:commentEx w15:paraId="7D34BA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A9E8F6" w16cid:durableId="20C5B161"/>
  <w16cid:commentId w16cid:paraId="542B9980" w16cid:durableId="20C48C12"/>
  <w16cid:commentId w16cid:paraId="47450AB4" w16cid:durableId="20C06C4F"/>
  <w16cid:commentId w16cid:paraId="40DE4103" w16cid:durableId="20C48B0F"/>
  <w16cid:commentId w16cid:paraId="3FA87118" w16cid:durableId="20C5B5E5"/>
  <w16cid:commentId w16cid:paraId="078FE94E" w16cid:durableId="20C5B5F1"/>
  <w16cid:commentId w16cid:paraId="42897CA7" w16cid:durableId="20BC7EBB"/>
  <w16cid:commentId w16cid:paraId="101107AD" w16cid:durableId="20C5B744"/>
  <w16cid:commentId w16cid:paraId="36B153FE" w16cid:durableId="20BC8035"/>
  <w16cid:commentId w16cid:paraId="3539EEED" w16cid:durableId="20C5B737"/>
  <w16cid:commentId w16cid:paraId="721DBA66" w16cid:durableId="20BC7FDD"/>
  <w16cid:commentId w16cid:paraId="029DACAF" w16cid:durableId="20C46BFC"/>
  <w16cid:commentId w16cid:paraId="0D2B816F" w16cid:durableId="20C5B8CA"/>
  <w16cid:commentId w16cid:paraId="2E9FA2B3" w16cid:durableId="20F502D7"/>
  <w16cid:commentId w16cid:paraId="2D4A1BFD" w16cid:durableId="20B36B97"/>
  <w16cid:commentId w16cid:paraId="6AB77CEF" w16cid:durableId="20C5B8A7"/>
  <w16cid:commentId w16cid:paraId="51E3F32B" w16cid:durableId="20BC804D"/>
  <w16cid:commentId w16cid:paraId="13BE28E1" w16cid:durableId="20C70660"/>
  <w16cid:commentId w16cid:paraId="7A5448A6" w16cid:durableId="20C70207"/>
  <w16cid:commentId w16cid:paraId="5FD20CFF" w16cid:durableId="20C70504"/>
  <w16cid:commentId w16cid:paraId="7D34BA09" w16cid:durableId="20C48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98495" w14:textId="77777777" w:rsidR="00AD33A5" w:rsidRDefault="00AD33A5" w:rsidP="00BB30EE">
      <w:pPr>
        <w:spacing w:line="240" w:lineRule="auto"/>
      </w:pPr>
      <w:r>
        <w:separator/>
      </w:r>
    </w:p>
  </w:endnote>
  <w:endnote w:type="continuationSeparator" w:id="0">
    <w:p w14:paraId="546E2878" w14:textId="77777777" w:rsidR="00AD33A5" w:rsidRDefault="00AD33A5"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Content>
      <w:p w14:paraId="287061D8" w14:textId="77777777" w:rsidR="001B6309" w:rsidRDefault="001B6309"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666126" w14:textId="77777777" w:rsidR="001B6309" w:rsidRDefault="001B6309"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2D779" w14:textId="77777777" w:rsidR="001B6309" w:rsidRDefault="001B6309"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7E6BE" w14:textId="77777777" w:rsidR="00AD33A5" w:rsidRDefault="00AD33A5" w:rsidP="00BB30EE">
      <w:pPr>
        <w:spacing w:line="240" w:lineRule="auto"/>
      </w:pPr>
      <w:r>
        <w:separator/>
      </w:r>
    </w:p>
  </w:footnote>
  <w:footnote w:type="continuationSeparator" w:id="0">
    <w:p w14:paraId="367C3755" w14:textId="77777777" w:rsidR="00AD33A5" w:rsidRDefault="00AD33A5" w:rsidP="00BB30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7529379"/>
      <w:docPartObj>
        <w:docPartGallery w:val="Page Numbers (Top of Page)"/>
        <w:docPartUnique/>
      </w:docPartObj>
    </w:sdtPr>
    <w:sdtEndPr>
      <w:rPr>
        <w:rFonts w:ascii="Times New Roman" w:hAnsi="Times New Roman" w:cs="Times New Roman"/>
        <w:noProof/>
      </w:rPr>
    </w:sdtEndPr>
    <w:sdtContent>
      <w:p w14:paraId="48917B90" w14:textId="3B0DC60A" w:rsidR="001B6309" w:rsidRPr="00954177" w:rsidRDefault="001B6309">
        <w:pPr>
          <w:pStyle w:val="Header"/>
          <w:jc w:val="right"/>
          <w:rPr>
            <w:rFonts w:ascii="Times New Roman" w:hAnsi="Times New Roman" w:cs="Times New Roman"/>
          </w:rPr>
        </w:pPr>
        <w:r w:rsidRPr="00954177">
          <w:rPr>
            <w:rFonts w:ascii="Times New Roman" w:hAnsi="Times New Roman" w:cs="Times New Roman"/>
          </w:rPr>
          <w:fldChar w:fldCharType="begin"/>
        </w:r>
        <w:r w:rsidRPr="00954177">
          <w:rPr>
            <w:rFonts w:ascii="Times New Roman" w:hAnsi="Times New Roman" w:cs="Times New Roman"/>
          </w:rPr>
          <w:instrText xml:space="preserve"> PAGE   \* MERGEFORMAT </w:instrText>
        </w:r>
        <w:r w:rsidRPr="00954177">
          <w:rPr>
            <w:rFonts w:ascii="Times New Roman" w:hAnsi="Times New Roman" w:cs="Times New Roman"/>
          </w:rPr>
          <w:fldChar w:fldCharType="separate"/>
        </w:r>
        <w:r w:rsidRPr="00954177">
          <w:rPr>
            <w:rFonts w:ascii="Times New Roman" w:hAnsi="Times New Roman" w:cs="Times New Roman"/>
            <w:noProof/>
          </w:rPr>
          <w:t>2</w:t>
        </w:r>
        <w:r w:rsidRPr="00954177">
          <w:rPr>
            <w:rFonts w:ascii="Times New Roman" w:hAnsi="Times New Roman" w:cs="Times New Roman"/>
            <w:noProof/>
          </w:rPr>
          <w:fldChar w:fldCharType="end"/>
        </w:r>
      </w:p>
    </w:sdtContent>
  </w:sdt>
  <w:p w14:paraId="65228526" w14:textId="432B4469" w:rsidR="001B6309" w:rsidRDefault="001B6309" w:rsidP="00954177">
    <w:pPr>
      <w:pStyle w:val="Header"/>
      <w:rPr>
        <w:rFonts w:ascii="Times New Roman" w:hAnsi="Times New Roman" w:cs="Times New Roman"/>
      </w:rPr>
    </w:pPr>
    <w:r w:rsidRPr="00611782">
      <w:rPr>
        <w:rFonts w:ascii="Times New Roman" w:hAnsi="Times New Roman" w:cs="Times New Roman"/>
      </w:rPr>
      <w:t>WALK-TO-RUN TRANSITION</w:t>
    </w:r>
  </w:p>
  <w:p w14:paraId="0B1C4869" w14:textId="77777777" w:rsidR="001B6309" w:rsidRDefault="001B63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E0ACE" w14:textId="77777777" w:rsidR="001B6309" w:rsidRDefault="001B6309" w:rsidP="003B4616">
    <w:pPr>
      <w:pStyle w:val="Header"/>
      <w:rPr>
        <w:rFonts w:ascii="Times New Roman" w:hAnsi="Times New Roman" w:cs="Times New Roman"/>
      </w:rPr>
    </w:pPr>
  </w:p>
  <w:p w14:paraId="1D1E860E" w14:textId="06C764AE" w:rsidR="001B6309" w:rsidRDefault="001B6309" w:rsidP="003B4616">
    <w:pPr>
      <w:pStyle w:val="Header"/>
      <w:rPr>
        <w:rFonts w:ascii="Times New Roman" w:hAnsi="Times New Roman" w:cs="Times New Roman"/>
      </w:rPr>
    </w:pPr>
    <w:r w:rsidRPr="00611782">
      <w:rPr>
        <w:rFonts w:ascii="Times New Roman" w:hAnsi="Times New Roman" w:cs="Times New Roman"/>
      </w:rPr>
      <w:t>Running head: WALK-TO-RUN TRANSITION</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roy Aguiar">
    <w15:presenceInfo w15:providerId="None" w15:userId="Elroy Aguiar"/>
  </w15:person>
  <w15:person w15:author="Catrine Tudor-Locke">
    <w15:presenceInfo w15:providerId="AD" w15:userId="S-1-5-21-2876571829-1334996891-2675354618-25994"/>
  </w15:person>
  <w15:person w15:author="Aston McCullough">
    <w15:presenceInfo w15:providerId="AD" w15:userId="S::akm2169@tccolumbia.onmicrosoft.com::987ec30a-f563-4348-acef-1da768697973"/>
  </w15:person>
  <w15:person w15:author="Pleuss, James D MAJ  MIL USA USMA">
    <w15:presenceInfo w15:providerId="AD" w15:userId="S-1-5-21-842925246-651377827-839522115-189932"/>
  </w15:person>
  <w15:person w15:author="John Schuna">
    <w15:presenceInfo w15:providerId="Windows Live" w15:userId="b9632817adfd35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06_2019&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record-ids&gt;&lt;/item&gt;&lt;/Libraries&gt;"/>
  </w:docVars>
  <w:rsids>
    <w:rsidRoot w:val="002D6557"/>
    <w:rsid w:val="00001A3F"/>
    <w:rsid w:val="00002C40"/>
    <w:rsid w:val="00003621"/>
    <w:rsid w:val="00007478"/>
    <w:rsid w:val="0001168E"/>
    <w:rsid w:val="00011842"/>
    <w:rsid w:val="00014516"/>
    <w:rsid w:val="00016512"/>
    <w:rsid w:val="00020E2C"/>
    <w:rsid w:val="00022B57"/>
    <w:rsid w:val="00024FF6"/>
    <w:rsid w:val="00027989"/>
    <w:rsid w:val="00032FF7"/>
    <w:rsid w:val="00034267"/>
    <w:rsid w:val="000367BA"/>
    <w:rsid w:val="00040865"/>
    <w:rsid w:val="0004127E"/>
    <w:rsid w:val="00050914"/>
    <w:rsid w:val="00055AD1"/>
    <w:rsid w:val="00057683"/>
    <w:rsid w:val="00057A15"/>
    <w:rsid w:val="000600C6"/>
    <w:rsid w:val="00060BCB"/>
    <w:rsid w:val="00065543"/>
    <w:rsid w:val="000718C0"/>
    <w:rsid w:val="00072453"/>
    <w:rsid w:val="00073503"/>
    <w:rsid w:val="00075A56"/>
    <w:rsid w:val="00076522"/>
    <w:rsid w:val="0007780C"/>
    <w:rsid w:val="00080FCA"/>
    <w:rsid w:val="000846A4"/>
    <w:rsid w:val="000851C8"/>
    <w:rsid w:val="0008525D"/>
    <w:rsid w:val="00090C79"/>
    <w:rsid w:val="0009206C"/>
    <w:rsid w:val="00093E27"/>
    <w:rsid w:val="00096DF6"/>
    <w:rsid w:val="000A0002"/>
    <w:rsid w:val="000A06C1"/>
    <w:rsid w:val="000A1725"/>
    <w:rsid w:val="000A1797"/>
    <w:rsid w:val="000A187D"/>
    <w:rsid w:val="000A5ECC"/>
    <w:rsid w:val="000B3DCE"/>
    <w:rsid w:val="000B5122"/>
    <w:rsid w:val="000B7A1C"/>
    <w:rsid w:val="000B7C0B"/>
    <w:rsid w:val="000C787E"/>
    <w:rsid w:val="000C7C4E"/>
    <w:rsid w:val="000E0CF0"/>
    <w:rsid w:val="000E0E41"/>
    <w:rsid w:val="000E2523"/>
    <w:rsid w:val="000F19C5"/>
    <w:rsid w:val="000F2B6E"/>
    <w:rsid w:val="000F4DA2"/>
    <w:rsid w:val="000F76C9"/>
    <w:rsid w:val="00100763"/>
    <w:rsid w:val="00111337"/>
    <w:rsid w:val="0011507E"/>
    <w:rsid w:val="00120CA8"/>
    <w:rsid w:val="00122FC7"/>
    <w:rsid w:val="00126EB4"/>
    <w:rsid w:val="00130757"/>
    <w:rsid w:val="00133E2A"/>
    <w:rsid w:val="001341E5"/>
    <w:rsid w:val="00135748"/>
    <w:rsid w:val="00137CC3"/>
    <w:rsid w:val="00137FAE"/>
    <w:rsid w:val="00141876"/>
    <w:rsid w:val="00142B6E"/>
    <w:rsid w:val="00143D29"/>
    <w:rsid w:val="0014511F"/>
    <w:rsid w:val="001455A6"/>
    <w:rsid w:val="001501EF"/>
    <w:rsid w:val="001524DF"/>
    <w:rsid w:val="00152708"/>
    <w:rsid w:val="001529D9"/>
    <w:rsid w:val="00154C11"/>
    <w:rsid w:val="001608F7"/>
    <w:rsid w:val="001619B0"/>
    <w:rsid w:val="00161B09"/>
    <w:rsid w:val="00166A54"/>
    <w:rsid w:val="00173270"/>
    <w:rsid w:val="001759B0"/>
    <w:rsid w:val="001901C5"/>
    <w:rsid w:val="00195622"/>
    <w:rsid w:val="00197950"/>
    <w:rsid w:val="001A1DAA"/>
    <w:rsid w:val="001A3241"/>
    <w:rsid w:val="001A3CB8"/>
    <w:rsid w:val="001A4FDE"/>
    <w:rsid w:val="001A517A"/>
    <w:rsid w:val="001B2188"/>
    <w:rsid w:val="001B301A"/>
    <w:rsid w:val="001B4227"/>
    <w:rsid w:val="001B6309"/>
    <w:rsid w:val="001B6914"/>
    <w:rsid w:val="001C2382"/>
    <w:rsid w:val="001C4BAA"/>
    <w:rsid w:val="001C7290"/>
    <w:rsid w:val="001C77F4"/>
    <w:rsid w:val="001C7E99"/>
    <w:rsid w:val="001D0D7A"/>
    <w:rsid w:val="001D5761"/>
    <w:rsid w:val="001E10C9"/>
    <w:rsid w:val="001E334C"/>
    <w:rsid w:val="001E75AB"/>
    <w:rsid w:val="001F15AC"/>
    <w:rsid w:val="001F3FBC"/>
    <w:rsid w:val="001F6253"/>
    <w:rsid w:val="001F671D"/>
    <w:rsid w:val="001F6A0D"/>
    <w:rsid w:val="001F7A2C"/>
    <w:rsid w:val="00204F8B"/>
    <w:rsid w:val="00207719"/>
    <w:rsid w:val="002111D7"/>
    <w:rsid w:val="00212A4D"/>
    <w:rsid w:val="00217482"/>
    <w:rsid w:val="00217A1F"/>
    <w:rsid w:val="00221217"/>
    <w:rsid w:val="00223EB3"/>
    <w:rsid w:val="0022492E"/>
    <w:rsid w:val="0022705D"/>
    <w:rsid w:val="00232929"/>
    <w:rsid w:val="002334D8"/>
    <w:rsid w:val="002337A7"/>
    <w:rsid w:val="0023662A"/>
    <w:rsid w:val="00237AC6"/>
    <w:rsid w:val="00241C92"/>
    <w:rsid w:val="002422C1"/>
    <w:rsid w:val="0024365D"/>
    <w:rsid w:val="002441B6"/>
    <w:rsid w:val="00244BC0"/>
    <w:rsid w:val="002477FA"/>
    <w:rsid w:val="002523B0"/>
    <w:rsid w:val="00266AF7"/>
    <w:rsid w:val="0026748D"/>
    <w:rsid w:val="0027301D"/>
    <w:rsid w:val="00276138"/>
    <w:rsid w:val="00276238"/>
    <w:rsid w:val="002819FD"/>
    <w:rsid w:val="00282064"/>
    <w:rsid w:val="00284BDB"/>
    <w:rsid w:val="00292F58"/>
    <w:rsid w:val="00294D14"/>
    <w:rsid w:val="002959E1"/>
    <w:rsid w:val="00295A0E"/>
    <w:rsid w:val="00296764"/>
    <w:rsid w:val="00296EE9"/>
    <w:rsid w:val="002A0C55"/>
    <w:rsid w:val="002A2319"/>
    <w:rsid w:val="002A3266"/>
    <w:rsid w:val="002A4125"/>
    <w:rsid w:val="002A4955"/>
    <w:rsid w:val="002A4A3F"/>
    <w:rsid w:val="002A531A"/>
    <w:rsid w:val="002A5F48"/>
    <w:rsid w:val="002B0F56"/>
    <w:rsid w:val="002B502E"/>
    <w:rsid w:val="002C0A09"/>
    <w:rsid w:val="002C0B11"/>
    <w:rsid w:val="002C0D99"/>
    <w:rsid w:val="002C5AF9"/>
    <w:rsid w:val="002C60FA"/>
    <w:rsid w:val="002D25E6"/>
    <w:rsid w:val="002D2787"/>
    <w:rsid w:val="002D4DC1"/>
    <w:rsid w:val="002D56A0"/>
    <w:rsid w:val="002D5B72"/>
    <w:rsid w:val="002D6557"/>
    <w:rsid w:val="002D70B3"/>
    <w:rsid w:val="002D7196"/>
    <w:rsid w:val="002E548A"/>
    <w:rsid w:val="002E7E30"/>
    <w:rsid w:val="002F1FB9"/>
    <w:rsid w:val="002F6621"/>
    <w:rsid w:val="002F69F3"/>
    <w:rsid w:val="002F786A"/>
    <w:rsid w:val="00302605"/>
    <w:rsid w:val="003031E0"/>
    <w:rsid w:val="003032EF"/>
    <w:rsid w:val="003057ED"/>
    <w:rsid w:val="003058BC"/>
    <w:rsid w:val="00310832"/>
    <w:rsid w:val="00310DC3"/>
    <w:rsid w:val="00315B34"/>
    <w:rsid w:val="00315B8B"/>
    <w:rsid w:val="003201B2"/>
    <w:rsid w:val="00320907"/>
    <w:rsid w:val="00321B3D"/>
    <w:rsid w:val="003253BF"/>
    <w:rsid w:val="00326067"/>
    <w:rsid w:val="0033098A"/>
    <w:rsid w:val="0033276E"/>
    <w:rsid w:val="0033699F"/>
    <w:rsid w:val="00340A61"/>
    <w:rsid w:val="00344BCE"/>
    <w:rsid w:val="00353DDD"/>
    <w:rsid w:val="00354F2C"/>
    <w:rsid w:val="003607E2"/>
    <w:rsid w:val="00360837"/>
    <w:rsid w:val="003662F0"/>
    <w:rsid w:val="0037137E"/>
    <w:rsid w:val="00372674"/>
    <w:rsid w:val="00375B85"/>
    <w:rsid w:val="00375E88"/>
    <w:rsid w:val="003812F2"/>
    <w:rsid w:val="00381ED2"/>
    <w:rsid w:val="003824CD"/>
    <w:rsid w:val="00386F96"/>
    <w:rsid w:val="003870F2"/>
    <w:rsid w:val="00390496"/>
    <w:rsid w:val="00391841"/>
    <w:rsid w:val="00392238"/>
    <w:rsid w:val="0039234C"/>
    <w:rsid w:val="00392510"/>
    <w:rsid w:val="00394E95"/>
    <w:rsid w:val="00396492"/>
    <w:rsid w:val="00397EC7"/>
    <w:rsid w:val="003A2751"/>
    <w:rsid w:val="003A4576"/>
    <w:rsid w:val="003A56BC"/>
    <w:rsid w:val="003A73A7"/>
    <w:rsid w:val="003A74F1"/>
    <w:rsid w:val="003B2616"/>
    <w:rsid w:val="003B34AC"/>
    <w:rsid w:val="003B4417"/>
    <w:rsid w:val="003B4616"/>
    <w:rsid w:val="003D17C6"/>
    <w:rsid w:val="003D3406"/>
    <w:rsid w:val="003D37A0"/>
    <w:rsid w:val="003D5386"/>
    <w:rsid w:val="003D63AF"/>
    <w:rsid w:val="003D6C41"/>
    <w:rsid w:val="003D6CE0"/>
    <w:rsid w:val="003D7753"/>
    <w:rsid w:val="003E052A"/>
    <w:rsid w:val="003E0958"/>
    <w:rsid w:val="003E0F8E"/>
    <w:rsid w:val="003E1B38"/>
    <w:rsid w:val="003E2EBE"/>
    <w:rsid w:val="003E4176"/>
    <w:rsid w:val="003E5BF4"/>
    <w:rsid w:val="003F550D"/>
    <w:rsid w:val="003F5D97"/>
    <w:rsid w:val="003F686C"/>
    <w:rsid w:val="00400692"/>
    <w:rsid w:val="00400F1D"/>
    <w:rsid w:val="004059A7"/>
    <w:rsid w:val="004109BE"/>
    <w:rsid w:val="004114C8"/>
    <w:rsid w:val="004118EE"/>
    <w:rsid w:val="00420449"/>
    <w:rsid w:val="00420C63"/>
    <w:rsid w:val="00422CA4"/>
    <w:rsid w:val="00427B1E"/>
    <w:rsid w:val="00427F1A"/>
    <w:rsid w:val="004305A7"/>
    <w:rsid w:val="004414A7"/>
    <w:rsid w:val="00441D68"/>
    <w:rsid w:val="004423DB"/>
    <w:rsid w:val="00445137"/>
    <w:rsid w:val="00445D7A"/>
    <w:rsid w:val="00445EFB"/>
    <w:rsid w:val="004472BF"/>
    <w:rsid w:val="0045106C"/>
    <w:rsid w:val="0045191D"/>
    <w:rsid w:val="004610ED"/>
    <w:rsid w:val="0046517E"/>
    <w:rsid w:val="00465E9B"/>
    <w:rsid w:val="00471B10"/>
    <w:rsid w:val="00473B69"/>
    <w:rsid w:val="00474423"/>
    <w:rsid w:val="00475293"/>
    <w:rsid w:val="00475DFC"/>
    <w:rsid w:val="00477820"/>
    <w:rsid w:val="00484661"/>
    <w:rsid w:val="00490B21"/>
    <w:rsid w:val="004952BB"/>
    <w:rsid w:val="004A10FB"/>
    <w:rsid w:val="004A1B83"/>
    <w:rsid w:val="004A3863"/>
    <w:rsid w:val="004A68B5"/>
    <w:rsid w:val="004A6A90"/>
    <w:rsid w:val="004A6D9B"/>
    <w:rsid w:val="004B1D3C"/>
    <w:rsid w:val="004B2093"/>
    <w:rsid w:val="004B2C5D"/>
    <w:rsid w:val="004C1D60"/>
    <w:rsid w:val="004C28F4"/>
    <w:rsid w:val="004C5699"/>
    <w:rsid w:val="004C6F13"/>
    <w:rsid w:val="004D042E"/>
    <w:rsid w:val="004D0B9A"/>
    <w:rsid w:val="004D2835"/>
    <w:rsid w:val="004D3EF6"/>
    <w:rsid w:val="004D635C"/>
    <w:rsid w:val="004D67F0"/>
    <w:rsid w:val="004D72D2"/>
    <w:rsid w:val="004E4085"/>
    <w:rsid w:val="004F731A"/>
    <w:rsid w:val="00500648"/>
    <w:rsid w:val="00500806"/>
    <w:rsid w:val="0050547C"/>
    <w:rsid w:val="0050778A"/>
    <w:rsid w:val="00507EEE"/>
    <w:rsid w:val="00510A9A"/>
    <w:rsid w:val="00511D3B"/>
    <w:rsid w:val="00512A53"/>
    <w:rsid w:val="00513A8B"/>
    <w:rsid w:val="00516A71"/>
    <w:rsid w:val="00516D03"/>
    <w:rsid w:val="00522B04"/>
    <w:rsid w:val="00524635"/>
    <w:rsid w:val="0052499B"/>
    <w:rsid w:val="00524D9F"/>
    <w:rsid w:val="00525B87"/>
    <w:rsid w:val="005264C4"/>
    <w:rsid w:val="0053172F"/>
    <w:rsid w:val="005359D1"/>
    <w:rsid w:val="00536DFB"/>
    <w:rsid w:val="00541BDB"/>
    <w:rsid w:val="0054211A"/>
    <w:rsid w:val="00546E0E"/>
    <w:rsid w:val="0054705A"/>
    <w:rsid w:val="00547826"/>
    <w:rsid w:val="00553547"/>
    <w:rsid w:val="0055400D"/>
    <w:rsid w:val="005542B8"/>
    <w:rsid w:val="005549A4"/>
    <w:rsid w:val="0055565C"/>
    <w:rsid w:val="00555E18"/>
    <w:rsid w:val="00560D4F"/>
    <w:rsid w:val="005620AC"/>
    <w:rsid w:val="00563AF9"/>
    <w:rsid w:val="00563EA5"/>
    <w:rsid w:val="0057433E"/>
    <w:rsid w:val="00574A6A"/>
    <w:rsid w:val="0057670B"/>
    <w:rsid w:val="00577A2C"/>
    <w:rsid w:val="00586226"/>
    <w:rsid w:val="00587BF6"/>
    <w:rsid w:val="00590B9C"/>
    <w:rsid w:val="00591CB7"/>
    <w:rsid w:val="0059240C"/>
    <w:rsid w:val="00594ACC"/>
    <w:rsid w:val="00594E12"/>
    <w:rsid w:val="005A0ECB"/>
    <w:rsid w:val="005A1132"/>
    <w:rsid w:val="005A3C8F"/>
    <w:rsid w:val="005A5952"/>
    <w:rsid w:val="005A5F17"/>
    <w:rsid w:val="005B20D4"/>
    <w:rsid w:val="005B25DF"/>
    <w:rsid w:val="005B27F5"/>
    <w:rsid w:val="005B7FC0"/>
    <w:rsid w:val="005C0475"/>
    <w:rsid w:val="005C4339"/>
    <w:rsid w:val="005E3B5F"/>
    <w:rsid w:val="005E73A4"/>
    <w:rsid w:val="005F0103"/>
    <w:rsid w:val="005F064A"/>
    <w:rsid w:val="005F2152"/>
    <w:rsid w:val="005F296E"/>
    <w:rsid w:val="005F2A5A"/>
    <w:rsid w:val="005F4AE0"/>
    <w:rsid w:val="005F621A"/>
    <w:rsid w:val="006026CF"/>
    <w:rsid w:val="00603A1A"/>
    <w:rsid w:val="00605672"/>
    <w:rsid w:val="0060793F"/>
    <w:rsid w:val="00607AA2"/>
    <w:rsid w:val="00611782"/>
    <w:rsid w:val="00611F45"/>
    <w:rsid w:val="00612028"/>
    <w:rsid w:val="006138AD"/>
    <w:rsid w:val="00617F7F"/>
    <w:rsid w:val="00625372"/>
    <w:rsid w:val="006261F6"/>
    <w:rsid w:val="00627B98"/>
    <w:rsid w:val="00627DB9"/>
    <w:rsid w:val="00630E89"/>
    <w:rsid w:val="006322E7"/>
    <w:rsid w:val="00634EE2"/>
    <w:rsid w:val="0063544A"/>
    <w:rsid w:val="00640B1F"/>
    <w:rsid w:val="00645022"/>
    <w:rsid w:val="006544EA"/>
    <w:rsid w:val="00661AA2"/>
    <w:rsid w:val="0066338F"/>
    <w:rsid w:val="00663EF1"/>
    <w:rsid w:val="00664839"/>
    <w:rsid w:val="00666113"/>
    <w:rsid w:val="00667E0A"/>
    <w:rsid w:val="00670401"/>
    <w:rsid w:val="00670E03"/>
    <w:rsid w:val="00671043"/>
    <w:rsid w:val="006745BC"/>
    <w:rsid w:val="00676B65"/>
    <w:rsid w:val="00677FA5"/>
    <w:rsid w:val="00680C30"/>
    <w:rsid w:val="0068190A"/>
    <w:rsid w:val="00682150"/>
    <w:rsid w:val="00685435"/>
    <w:rsid w:val="006907DF"/>
    <w:rsid w:val="00693A38"/>
    <w:rsid w:val="00695631"/>
    <w:rsid w:val="006A0451"/>
    <w:rsid w:val="006A1E75"/>
    <w:rsid w:val="006A3F26"/>
    <w:rsid w:val="006A777B"/>
    <w:rsid w:val="006A7F53"/>
    <w:rsid w:val="006B169D"/>
    <w:rsid w:val="006B1B8D"/>
    <w:rsid w:val="006B1E1E"/>
    <w:rsid w:val="006B20D1"/>
    <w:rsid w:val="006B2D12"/>
    <w:rsid w:val="006B6E6A"/>
    <w:rsid w:val="006B708D"/>
    <w:rsid w:val="006C11FF"/>
    <w:rsid w:val="006C3FEF"/>
    <w:rsid w:val="006C565E"/>
    <w:rsid w:val="006D03B1"/>
    <w:rsid w:val="006D07BD"/>
    <w:rsid w:val="006D1107"/>
    <w:rsid w:val="006D2019"/>
    <w:rsid w:val="006D5EF8"/>
    <w:rsid w:val="006D620A"/>
    <w:rsid w:val="006D6708"/>
    <w:rsid w:val="006D6E23"/>
    <w:rsid w:val="006E3EFB"/>
    <w:rsid w:val="006E50BB"/>
    <w:rsid w:val="006E79A7"/>
    <w:rsid w:val="006E7CEF"/>
    <w:rsid w:val="006F313C"/>
    <w:rsid w:val="006F4088"/>
    <w:rsid w:val="006F54A1"/>
    <w:rsid w:val="006F676C"/>
    <w:rsid w:val="00700F9D"/>
    <w:rsid w:val="007035B9"/>
    <w:rsid w:val="00705870"/>
    <w:rsid w:val="00711402"/>
    <w:rsid w:val="007138FC"/>
    <w:rsid w:val="00714BEF"/>
    <w:rsid w:val="00714FA3"/>
    <w:rsid w:val="007163D4"/>
    <w:rsid w:val="00722A0F"/>
    <w:rsid w:val="00723A20"/>
    <w:rsid w:val="00724122"/>
    <w:rsid w:val="00725C2B"/>
    <w:rsid w:val="00726E3B"/>
    <w:rsid w:val="00727373"/>
    <w:rsid w:val="00730A8F"/>
    <w:rsid w:val="0073265E"/>
    <w:rsid w:val="00737A9E"/>
    <w:rsid w:val="00740BB0"/>
    <w:rsid w:val="00741011"/>
    <w:rsid w:val="007437A2"/>
    <w:rsid w:val="007469C5"/>
    <w:rsid w:val="00752322"/>
    <w:rsid w:val="007550E4"/>
    <w:rsid w:val="00760CB5"/>
    <w:rsid w:val="007613F0"/>
    <w:rsid w:val="00763509"/>
    <w:rsid w:val="0076357B"/>
    <w:rsid w:val="00763E38"/>
    <w:rsid w:val="0076421D"/>
    <w:rsid w:val="0076687A"/>
    <w:rsid w:val="0077128B"/>
    <w:rsid w:val="007722B1"/>
    <w:rsid w:val="00772E39"/>
    <w:rsid w:val="007770FB"/>
    <w:rsid w:val="00781704"/>
    <w:rsid w:val="007838F9"/>
    <w:rsid w:val="00784AA0"/>
    <w:rsid w:val="007869B6"/>
    <w:rsid w:val="00786C71"/>
    <w:rsid w:val="00787A73"/>
    <w:rsid w:val="00791399"/>
    <w:rsid w:val="00791429"/>
    <w:rsid w:val="0079149A"/>
    <w:rsid w:val="00796EA6"/>
    <w:rsid w:val="007A0B0E"/>
    <w:rsid w:val="007A0EF7"/>
    <w:rsid w:val="007A3B29"/>
    <w:rsid w:val="007A3E91"/>
    <w:rsid w:val="007A4C80"/>
    <w:rsid w:val="007A56AA"/>
    <w:rsid w:val="007A64F7"/>
    <w:rsid w:val="007B04F3"/>
    <w:rsid w:val="007B34A2"/>
    <w:rsid w:val="007B4BEA"/>
    <w:rsid w:val="007B5064"/>
    <w:rsid w:val="007B550B"/>
    <w:rsid w:val="007B5711"/>
    <w:rsid w:val="007B6D3A"/>
    <w:rsid w:val="007B6FBC"/>
    <w:rsid w:val="007B7063"/>
    <w:rsid w:val="007C2A60"/>
    <w:rsid w:val="007C470E"/>
    <w:rsid w:val="007C618D"/>
    <w:rsid w:val="007D5697"/>
    <w:rsid w:val="007E0EB4"/>
    <w:rsid w:val="007E2596"/>
    <w:rsid w:val="007E7BEF"/>
    <w:rsid w:val="007F71B3"/>
    <w:rsid w:val="007F7382"/>
    <w:rsid w:val="00800CDB"/>
    <w:rsid w:val="008055A6"/>
    <w:rsid w:val="00807521"/>
    <w:rsid w:val="0081029B"/>
    <w:rsid w:val="0081247B"/>
    <w:rsid w:val="008141D7"/>
    <w:rsid w:val="00814EE1"/>
    <w:rsid w:val="008169D6"/>
    <w:rsid w:val="0082268C"/>
    <w:rsid w:val="00824724"/>
    <w:rsid w:val="00830C32"/>
    <w:rsid w:val="00832955"/>
    <w:rsid w:val="00840FB6"/>
    <w:rsid w:val="00841B4A"/>
    <w:rsid w:val="00842ADF"/>
    <w:rsid w:val="0084326D"/>
    <w:rsid w:val="00845040"/>
    <w:rsid w:val="00847F17"/>
    <w:rsid w:val="00850CAB"/>
    <w:rsid w:val="00850DC4"/>
    <w:rsid w:val="00857888"/>
    <w:rsid w:val="00861D85"/>
    <w:rsid w:val="00862CDB"/>
    <w:rsid w:val="008646BF"/>
    <w:rsid w:val="0086537B"/>
    <w:rsid w:val="00865545"/>
    <w:rsid w:val="008665B7"/>
    <w:rsid w:val="00870BFC"/>
    <w:rsid w:val="0087445E"/>
    <w:rsid w:val="008756C8"/>
    <w:rsid w:val="0087732D"/>
    <w:rsid w:val="00877644"/>
    <w:rsid w:val="00877BE7"/>
    <w:rsid w:val="008816B2"/>
    <w:rsid w:val="008819EE"/>
    <w:rsid w:val="00884B05"/>
    <w:rsid w:val="00885531"/>
    <w:rsid w:val="00885FBD"/>
    <w:rsid w:val="00894329"/>
    <w:rsid w:val="00896C6F"/>
    <w:rsid w:val="008975B6"/>
    <w:rsid w:val="008A2BDB"/>
    <w:rsid w:val="008A2CF5"/>
    <w:rsid w:val="008A339E"/>
    <w:rsid w:val="008A3C39"/>
    <w:rsid w:val="008A4A60"/>
    <w:rsid w:val="008B0650"/>
    <w:rsid w:val="008B0688"/>
    <w:rsid w:val="008B2623"/>
    <w:rsid w:val="008B38D3"/>
    <w:rsid w:val="008C0BB1"/>
    <w:rsid w:val="008C3EBB"/>
    <w:rsid w:val="008D1B1C"/>
    <w:rsid w:val="008D5952"/>
    <w:rsid w:val="008E1C50"/>
    <w:rsid w:val="008E288B"/>
    <w:rsid w:val="008E3133"/>
    <w:rsid w:val="008F1828"/>
    <w:rsid w:val="008F21B0"/>
    <w:rsid w:val="009021EE"/>
    <w:rsid w:val="00902FD2"/>
    <w:rsid w:val="00904689"/>
    <w:rsid w:val="00905A65"/>
    <w:rsid w:val="009065AD"/>
    <w:rsid w:val="00906934"/>
    <w:rsid w:val="009104E1"/>
    <w:rsid w:val="009115D5"/>
    <w:rsid w:val="00912E07"/>
    <w:rsid w:val="0091635F"/>
    <w:rsid w:val="009200EF"/>
    <w:rsid w:val="00930374"/>
    <w:rsid w:val="00930B87"/>
    <w:rsid w:val="009317FC"/>
    <w:rsid w:val="009324F2"/>
    <w:rsid w:val="00933D0A"/>
    <w:rsid w:val="00933D6A"/>
    <w:rsid w:val="00937284"/>
    <w:rsid w:val="00940AC0"/>
    <w:rsid w:val="009424CA"/>
    <w:rsid w:val="00945685"/>
    <w:rsid w:val="00947B03"/>
    <w:rsid w:val="00950E77"/>
    <w:rsid w:val="0095112E"/>
    <w:rsid w:val="009515D4"/>
    <w:rsid w:val="0095211D"/>
    <w:rsid w:val="00954177"/>
    <w:rsid w:val="00956B44"/>
    <w:rsid w:val="00957F43"/>
    <w:rsid w:val="00961EDB"/>
    <w:rsid w:val="009626FB"/>
    <w:rsid w:val="00963E89"/>
    <w:rsid w:val="0097210E"/>
    <w:rsid w:val="009733FE"/>
    <w:rsid w:val="00977A95"/>
    <w:rsid w:val="009820DD"/>
    <w:rsid w:val="009822B0"/>
    <w:rsid w:val="00982D86"/>
    <w:rsid w:val="00983BE7"/>
    <w:rsid w:val="0098421A"/>
    <w:rsid w:val="00985168"/>
    <w:rsid w:val="00985813"/>
    <w:rsid w:val="00985A25"/>
    <w:rsid w:val="0099182A"/>
    <w:rsid w:val="009921F5"/>
    <w:rsid w:val="00993E67"/>
    <w:rsid w:val="009A08C1"/>
    <w:rsid w:val="009A0BC1"/>
    <w:rsid w:val="009A12CC"/>
    <w:rsid w:val="009A60FA"/>
    <w:rsid w:val="009B0D2B"/>
    <w:rsid w:val="009B1870"/>
    <w:rsid w:val="009B1AFB"/>
    <w:rsid w:val="009B4C2B"/>
    <w:rsid w:val="009C33C3"/>
    <w:rsid w:val="009C358B"/>
    <w:rsid w:val="009C4726"/>
    <w:rsid w:val="009D2872"/>
    <w:rsid w:val="009D28C6"/>
    <w:rsid w:val="009D4265"/>
    <w:rsid w:val="009D5E3E"/>
    <w:rsid w:val="009E290F"/>
    <w:rsid w:val="009E534A"/>
    <w:rsid w:val="009F23F4"/>
    <w:rsid w:val="009F6B8C"/>
    <w:rsid w:val="009F6C53"/>
    <w:rsid w:val="009F6FBA"/>
    <w:rsid w:val="009F792B"/>
    <w:rsid w:val="009F7F60"/>
    <w:rsid w:val="00A00CFA"/>
    <w:rsid w:val="00A07B5C"/>
    <w:rsid w:val="00A11211"/>
    <w:rsid w:val="00A12998"/>
    <w:rsid w:val="00A1485D"/>
    <w:rsid w:val="00A1507C"/>
    <w:rsid w:val="00A21539"/>
    <w:rsid w:val="00A256E9"/>
    <w:rsid w:val="00A308FF"/>
    <w:rsid w:val="00A330A2"/>
    <w:rsid w:val="00A338A8"/>
    <w:rsid w:val="00A33A68"/>
    <w:rsid w:val="00A3437F"/>
    <w:rsid w:val="00A34CCE"/>
    <w:rsid w:val="00A362A3"/>
    <w:rsid w:val="00A4253C"/>
    <w:rsid w:val="00A469FD"/>
    <w:rsid w:val="00A51A8C"/>
    <w:rsid w:val="00A52B0F"/>
    <w:rsid w:val="00A53914"/>
    <w:rsid w:val="00A60235"/>
    <w:rsid w:val="00A60694"/>
    <w:rsid w:val="00A615FA"/>
    <w:rsid w:val="00A6168E"/>
    <w:rsid w:val="00A6612E"/>
    <w:rsid w:val="00A67000"/>
    <w:rsid w:val="00A71EB4"/>
    <w:rsid w:val="00A809C3"/>
    <w:rsid w:val="00A8130D"/>
    <w:rsid w:val="00A82A4A"/>
    <w:rsid w:val="00A86321"/>
    <w:rsid w:val="00A87EDB"/>
    <w:rsid w:val="00A91B40"/>
    <w:rsid w:val="00A9411B"/>
    <w:rsid w:val="00A95703"/>
    <w:rsid w:val="00AA0CC4"/>
    <w:rsid w:val="00AA15BB"/>
    <w:rsid w:val="00AA24EC"/>
    <w:rsid w:val="00AA2F90"/>
    <w:rsid w:val="00AB3291"/>
    <w:rsid w:val="00AB5448"/>
    <w:rsid w:val="00AB5758"/>
    <w:rsid w:val="00AB5B83"/>
    <w:rsid w:val="00AB6DC5"/>
    <w:rsid w:val="00AC4058"/>
    <w:rsid w:val="00AC58A7"/>
    <w:rsid w:val="00AC649C"/>
    <w:rsid w:val="00AD33A5"/>
    <w:rsid w:val="00AD5332"/>
    <w:rsid w:val="00AE06D7"/>
    <w:rsid w:val="00AE2F15"/>
    <w:rsid w:val="00AE6B1F"/>
    <w:rsid w:val="00AF0B23"/>
    <w:rsid w:val="00AF332E"/>
    <w:rsid w:val="00AF46F4"/>
    <w:rsid w:val="00AF55C1"/>
    <w:rsid w:val="00B04F2E"/>
    <w:rsid w:val="00B059C7"/>
    <w:rsid w:val="00B06525"/>
    <w:rsid w:val="00B06747"/>
    <w:rsid w:val="00B070CA"/>
    <w:rsid w:val="00B1254F"/>
    <w:rsid w:val="00B12FC7"/>
    <w:rsid w:val="00B152BD"/>
    <w:rsid w:val="00B20B43"/>
    <w:rsid w:val="00B235F2"/>
    <w:rsid w:val="00B2360A"/>
    <w:rsid w:val="00B2753D"/>
    <w:rsid w:val="00B318A9"/>
    <w:rsid w:val="00B32386"/>
    <w:rsid w:val="00B34876"/>
    <w:rsid w:val="00B3531D"/>
    <w:rsid w:val="00B3754E"/>
    <w:rsid w:val="00B41DE0"/>
    <w:rsid w:val="00B43D06"/>
    <w:rsid w:val="00B442CD"/>
    <w:rsid w:val="00B44351"/>
    <w:rsid w:val="00B5382B"/>
    <w:rsid w:val="00B557C9"/>
    <w:rsid w:val="00B57C4E"/>
    <w:rsid w:val="00B64007"/>
    <w:rsid w:val="00B65DE5"/>
    <w:rsid w:val="00B706BB"/>
    <w:rsid w:val="00B71110"/>
    <w:rsid w:val="00B71225"/>
    <w:rsid w:val="00B71E99"/>
    <w:rsid w:val="00B76C70"/>
    <w:rsid w:val="00B77D3B"/>
    <w:rsid w:val="00B80F44"/>
    <w:rsid w:val="00B8426B"/>
    <w:rsid w:val="00B87254"/>
    <w:rsid w:val="00B94C28"/>
    <w:rsid w:val="00B95996"/>
    <w:rsid w:val="00BA03C0"/>
    <w:rsid w:val="00BA238D"/>
    <w:rsid w:val="00BA4E2B"/>
    <w:rsid w:val="00BB13AC"/>
    <w:rsid w:val="00BB221A"/>
    <w:rsid w:val="00BB30EE"/>
    <w:rsid w:val="00BB3D67"/>
    <w:rsid w:val="00BC260A"/>
    <w:rsid w:val="00BC2CD3"/>
    <w:rsid w:val="00BC692C"/>
    <w:rsid w:val="00BD07B2"/>
    <w:rsid w:val="00BD0B1C"/>
    <w:rsid w:val="00BD2831"/>
    <w:rsid w:val="00BD680F"/>
    <w:rsid w:val="00BD7CEB"/>
    <w:rsid w:val="00BE19E9"/>
    <w:rsid w:val="00BE2F66"/>
    <w:rsid w:val="00BE31E4"/>
    <w:rsid w:val="00BE58F4"/>
    <w:rsid w:val="00BE6E1B"/>
    <w:rsid w:val="00BF2985"/>
    <w:rsid w:val="00BF389A"/>
    <w:rsid w:val="00BF6E8B"/>
    <w:rsid w:val="00BF7289"/>
    <w:rsid w:val="00C01CB4"/>
    <w:rsid w:val="00C020B3"/>
    <w:rsid w:val="00C058C1"/>
    <w:rsid w:val="00C0603A"/>
    <w:rsid w:val="00C1163E"/>
    <w:rsid w:val="00C1671C"/>
    <w:rsid w:val="00C208E2"/>
    <w:rsid w:val="00C22838"/>
    <w:rsid w:val="00C249BA"/>
    <w:rsid w:val="00C26F73"/>
    <w:rsid w:val="00C27DD6"/>
    <w:rsid w:val="00C30332"/>
    <w:rsid w:val="00C31101"/>
    <w:rsid w:val="00C31702"/>
    <w:rsid w:val="00C34DB0"/>
    <w:rsid w:val="00C353C4"/>
    <w:rsid w:val="00C35FE1"/>
    <w:rsid w:val="00C3721F"/>
    <w:rsid w:val="00C37484"/>
    <w:rsid w:val="00C5681D"/>
    <w:rsid w:val="00C5737D"/>
    <w:rsid w:val="00C57C16"/>
    <w:rsid w:val="00C6279E"/>
    <w:rsid w:val="00C62B5C"/>
    <w:rsid w:val="00C704BB"/>
    <w:rsid w:val="00C725BE"/>
    <w:rsid w:val="00C75575"/>
    <w:rsid w:val="00C75CF6"/>
    <w:rsid w:val="00C768F4"/>
    <w:rsid w:val="00C800DA"/>
    <w:rsid w:val="00C82FC5"/>
    <w:rsid w:val="00C83AC0"/>
    <w:rsid w:val="00C85203"/>
    <w:rsid w:val="00C85EEE"/>
    <w:rsid w:val="00C85FDA"/>
    <w:rsid w:val="00C86D2B"/>
    <w:rsid w:val="00C86E24"/>
    <w:rsid w:val="00C904ED"/>
    <w:rsid w:val="00C9231F"/>
    <w:rsid w:val="00C93014"/>
    <w:rsid w:val="00C93A24"/>
    <w:rsid w:val="00CA133F"/>
    <w:rsid w:val="00CA1B38"/>
    <w:rsid w:val="00CA3D2B"/>
    <w:rsid w:val="00CB46C2"/>
    <w:rsid w:val="00CB5932"/>
    <w:rsid w:val="00CB5C3F"/>
    <w:rsid w:val="00CC23DD"/>
    <w:rsid w:val="00CC301F"/>
    <w:rsid w:val="00CC3E05"/>
    <w:rsid w:val="00CC3FE7"/>
    <w:rsid w:val="00CC486F"/>
    <w:rsid w:val="00CC687C"/>
    <w:rsid w:val="00CC6928"/>
    <w:rsid w:val="00CD1E8C"/>
    <w:rsid w:val="00CD380B"/>
    <w:rsid w:val="00CD4035"/>
    <w:rsid w:val="00CD5B3E"/>
    <w:rsid w:val="00CE203F"/>
    <w:rsid w:val="00CE2067"/>
    <w:rsid w:val="00CE636E"/>
    <w:rsid w:val="00CF176F"/>
    <w:rsid w:val="00CF6A35"/>
    <w:rsid w:val="00CF7717"/>
    <w:rsid w:val="00D00CBB"/>
    <w:rsid w:val="00D04493"/>
    <w:rsid w:val="00D04B33"/>
    <w:rsid w:val="00D06349"/>
    <w:rsid w:val="00D10C26"/>
    <w:rsid w:val="00D127B5"/>
    <w:rsid w:val="00D134BF"/>
    <w:rsid w:val="00D135E1"/>
    <w:rsid w:val="00D16D10"/>
    <w:rsid w:val="00D25838"/>
    <w:rsid w:val="00D25C99"/>
    <w:rsid w:val="00D30A89"/>
    <w:rsid w:val="00D321BE"/>
    <w:rsid w:val="00D34A0D"/>
    <w:rsid w:val="00D34E73"/>
    <w:rsid w:val="00D35B0D"/>
    <w:rsid w:val="00D43677"/>
    <w:rsid w:val="00D44B76"/>
    <w:rsid w:val="00D46067"/>
    <w:rsid w:val="00D542FC"/>
    <w:rsid w:val="00D552DB"/>
    <w:rsid w:val="00D57538"/>
    <w:rsid w:val="00D627AB"/>
    <w:rsid w:val="00D62985"/>
    <w:rsid w:val="00D64E5B"/>
    <w:rsid w:val="00D6668A"/>
    <w:rsid w:val="00D7176D"/>
    <w:rsid w:val="00D74CE5"/>
    <w:rsid w:val="00D755A6"/>
    <w:rsid w:val="00D76EE0"/>
    <w:rsid w:val="00D7778E"/>
    <w:rsid w:val="00D87727"/>
    <w:rsid w:val="00D916B7"/>
    <w:rsid w:val="00D94146"/>
    <w:rsid w:val="00D943B6"/>
    <w:rsid w:val="00D94F0B"/>
    <w:rsid w:val="00DA00D9"/>
    <w:rsid w:val="00DA1C18"/>
    <w:rsid w:val="00DA1DCF"/>
    <w:rsid w:val="00DB147E"/>
    <w:rsid w:val="00DB4723"/>
    <w:rsid w:val="00DB5BEF"/>
    <w:rsid w:val="00DC18BA"/>
    <w:rsid w:val="00DC3015"/>
    <w:rsid w:val="00DC4D0D"/>
    <w:rsid w:val="00DC6415"/>
    <w:rsid w:val="00DC7198"/>
    <w:rsid w:val="00DD2EFB"/>
    <w:rsid w:val="00DD3C74"/>
    <w:rsid w:val="00DD4560"/>
    <w:rsid w:val="00DD68AA"/>
    <w:rsid w:val="00DD7A9E"/>
    <w:rsid w:val="00DE129F"/>
    <w:rsid w:val="00DE2D8E"/>
    <w:rsid w:val="00DF09B8"/>
    <w:rsid w:val="00DF1F4F"/>
    <w:rsid w:val="00DF289A"/>
    <w:rsid w:val="00DF4917"/>
    <w:rsid w:val="00DF5D1E"/>
    <w:rsid w:val="00E02F9B"/>
    <w:rsid w:val="00E030B5"/>
    <w:rsid w:val="00E07AC2"/>
    <w:rsid w:val="00E13EBB"/>
    <w:rsid w:val="00E13FAB"/>
    <w:rsid w:val="00E150E7"/>
    <w:rsid w:val="00E17E90"/>
    <w:rsid w:val="00E244C3"/>
    <w:rsid w:val="00E2614F"/>
    <w:rsid w:val="00E27798"/>
    <w:rsid w:val="00E342DC"/>
    <w:rsid w:val="00E35346"/>
    <w:rsid w:val="00E36976"/>
    <w:rsid w:val="00E36C64"/>
    <w:rsid w:val="00E36D61"/>
    <w:rsid w:val="00E36DE2"/>
    <w:rsid w:val="00E37379"/>
    <w:rsid w:val="00E4293B"/>
    <w:rsid w:val="00E44D0E"/>
    <w:rsid w:val="00E465E7"/>
    <w:rsid w:val="00E468AB"/>
    <w:rsid w:val="00E5362B"/>
    <w:rsid w:val="00E65F72"/>
    <w:rsid w:val="00E66E54"/>
    <w:rsid w:val="00E70CC0"/>
    <w:rsid w:val="00E727F0"/>
    <w:rsid w:val="00E73B9B"/>
    <w:rsid w:val="00E74170"/>
    <w:rsid w:val="00E772BF"/>
    <w:rsid w:val="00E80CC5"/>
    <w:rsid w:val="00E813AA"/>
    <w:rsid w:val="00E81788"/>
    <w:rsid w:val="00E8506F"/>
    <w:rsid w:val="00E86979"/>
    <w:rsid w:val="00E904D2"/>
    <w:rsid w:val="00E93412"/>
    <w:rsid w:val="00EA1DC7"/>
    <w:rsid w:val="00EA56C3"/>
    <w:rsid w:val="00EA652B"/>
    <w:rsid w:val="00EB0237"/>
    <w:rsid w:val="00EB2095"/>
    <w:rsid w:val="00EB281E"/>
    <w:rsid w:val="00EB375C"/>
    <w:rsid w:val="00EB7FF7"/>
    <w:rsid w:val="00EC2739"/>
    <w:rsid w:val="00EC4DDA"/>
    <w:rsid w:val="00EC4F37"/>
    <w:rsid w:val="00EC505A"/>
    <w:rsid w:val="00ED0678"/>
    <w:rsid w:val="00ED0C02"/>
    <w:rsid w:val="00ED18FB"/>
    <w:rsid w:val="00ED204C"/>
    <w:rsid w:val="00EE0855"/>
    <w:rsid w:val="00EE3991"/>
    <w:rsid w:val="00EE7560"/>
    <w:rsid w:val="00EE78A3"/>
    <w:rsid w:val="00EF4C85"/>
    <w:rsid w:val="00EF539D"/>
    <w:rsid w:val="00EF53C3"/>
    <w:rsid w:val="00EF7143"/>
    <w:rsid w:val="00F02221"/>
    <w:rsid w:val="00F046A5"/>
    <w:rsid w:val="00F04CE3"/>
    <w:rsid w:val="00F15F6C"/>
    <w:rsid w:val="00F17480"/>
    <w:rsid w:val="00F17F53"/>
    <w:rsid w:val="00F203E7"/>
    <w:rsid w:val="00F23A74"/>
    <w:rsid w:val="00F247D0"/>
    <w:rsid w:val="00F2618F"/>
    <w:rsid w:val="00F26619"/>
    <w:rsid w:val="00F30C05"/>
    <w:rsid w:val="00F31107"/>
    <w:rsid w:val="00F314CE"/>
    <w:rsid w:val="00F37614"/>
    <w:rsid w:val="00F403F1"/>
    <w:rsid w:val="00F50D63"/>
    <w:rsid w:val="00F514D7"/>
    <w:rsid w:val="00F52646"/>
    <w:rsid w:val="00F52B36"/>
    <w:rsid w:val="00F54B2D"/>
    <w:rsid w:val="00F54E0C"/>
    <w:rsid w:val="00F55F03"/>
    <w:rsid w:val="00F56CD4"/>
    <w:rsid w:val="00F607CC"/>
    <w:rsid w:val="00F609FD"/>
    <w:rsid w:val="00F62978"/>
    <w:rsid w:val="00F65D0A"/>
    <w:rsid w:val="00F66C32"/>
    <w:rsid w:val="00F73419"/>
    <w:rsid w:val="00F74543"/>
    <w:rsid w:val="00F810B3"/>
    <w:rsid w:val="00F85496"/>
    <w:rsid w:val="00F86FFA"/>
    <w:rsid w:val="00F8723A"/>
    <w:rsid w:val="00F9598F"/>
    <w:rsid w:val="00FA080E"/>
    <w:rsid w:val="00FA24DA"/>
    <w:rsid w:val="00FA6D61"/>
    <w:rsid w:val="00FB0974"/>
    <w:rsid w:val="00FB20D0"/>
    <w:rsid w:val="00FB27B0"/>
    <w:rsid w:val="00FB2FC8"/>
    <w:rsid w:val="00FB330A"/>
    <w:rsid w:val="00FB3913"/>
    <w:rsid w:val="00FC130C"/>
    <w:rsid w:val="00FC1895"/>
    <w:rsid w:val="00FC35FF"/>
    <w:rsid w:val="00FC37F0"/>
    <w:rsid w:val="00FC4281"/>
    <w:rsid w:val="00FC4B18"/>
    <w:rsid w:val="00FD6242"/>
    <w:rsid w:val="00FE06D2"/>
    <w:rsid w:val="00FE2300"/>
    <w:rsid w:val="00FE280E"/>
    <w:rsid w:val="00FE557E"/>
    <w:rsid w:val="00FE6CD4"/>
    <w:rsid w:val="00FF193D"/>
    <w:rsid w:val="00FF2925"/>
    <w:rsid w:val="00FF2FD6"/>
    <w:rsid w:val="00FF5ABB"/>
    <w:rsid w:val="00FF5D20"/>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E7C38"/>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635F"/>
    <w:rPr>
      <w:rFonts w:ascii="Times New Roman" w:hAnsi="Times New Roman" w:cs="Times New Roman"/>
    </w:rPr>
  </w:style>
  <w:style w:type="paragraph" w:customStyle="1" w:styleId="EndNoteBibliography">
    <w:name w:val="EndNote Bibliography"/>
    <w:basedOn w:val="Normal"/>
    <w:link w:val="EndNoteBibliographyChar"/>
    <w:rsid w:val="0091635F"/>
    <w:rPr>
      <w:rFonts w:ascii="Times New Roman" w:hAnsi="Times New Roman" w:cs="Times New Roman"/>
    </w:rPr>
  </w:style>
  <w:style w:type="character" w:customStyle="1" w:styleId="EndNoteBibliographyChar">
    <w:name w:val="EndNote Bibliography Char"/>
    <w:basedOn w:val="DefaultParagraphFont"/>
    <w:link w:val="EndNoteBibliography"/>
    <w:rsid w:val="0091635F"/>
    <w:rPr>
      <w:rFonts w:ascii="Times New Roman" w:hAnsi="Times New Roman" w:cs="Times New Roman"/>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customStyle="1" w:styleId="UnresolvedMention2">
    <w:name w:val="Unresolved Mention2"/>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 w:type="character" w:customStyle="1" w:styleId="UnresolvedMention3">
    <w:name w:val="Unresolved Mention3"/>
    <w:basedOn w:val="DefaultParagraphFont"/>
    <w:uiPriority w:val="99"/>
    <w:semiHidden/>
    <w:unhideWhenUsed/>
    <w:rsid w:val="009D5E3E"/>
    <w:rPr>
      <w:color w:val="605E5C"/>
      <w:shd w:val="clear" w:color="auto" w:fill="E1DFDD"/>
    </w:rPr>
  </w:style>
  <w:style w:type="paragraph" w:styleId="Header">
    <w:name w:val="header"/>
    <w:basedOn w:val="Normal"/>
    <w:link w:val="HeaderChar"/>
    <w:uiPriority w:val="99"/>
    <w:unhideWhenUsed/>
    <w:rsid w:val="00DD2EFB"/>
    <w:pPr>
      <w:tabs>
        <w:tab w:val="center" w:pos="4680"/>
        <w:tab w:val="right" w:pos="9360"/>
      </w:tabs>
      <w:spacing w:line="240" w:lineRule="auto"/>
    </w:pPr>
  </w:style>
  <w:style w:type="character" w:customStyle="1" w:styleId="HeaderChar">
    <w:name w:val="Header Char"/>
    <w:basedOn w:val="DefaultParagraphFont"/>
    <w:link w:val="Header"/>
    <w:uiPriority w:val="99"/>
    <w:rsid w:val="00DD2EFB"/>
    <w:rPr>
      <w:rFonts w:ascii="Arial" w:hAnsi="Arial" w:cs="Arial"/>
    </w:rPr>
  </w:style>
  <w:style w:type="character" w:styleId="UnresolvedMention">
    <w:name w:val="Unresolved Mention"/>
    <w:basedOn w:val="DefaultParagraphFont"/>
    <w:uiPriority w:val="99"/>
    <w:semiHidden/>
    <w:unhideWhenUsed/>
    <w:rsid w:val="00D25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170945294">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R-project.org/"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hyperlink" Target="https://westpointmath.shinyapps.io/KidsStep/"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80F16A14-7403-4F28-8DDC-61C9233A5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1</Pages>
  <Words>5753</Words>
  <Characters>3279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Pleuss, James D MAJ  MIL USA USMA</cp:lastModifiedBy>
  <cp:revision>5</cp:revision>
  <dcterms:created xsi:type="dcterms:W3CDTF">2019-08-07T11:59:00Z</dcterms:created>
  <dcterms:modified xsi:type="dcterms:W3CDTF">2019-08-07T12:55:00Z</dcterms:modified>
</cp:coreProperties>
</file>